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22C48F" w14:textId="44C349F3" w:rsidR="00EF3DE4" w:rsidRPr="00FE4CC2" w:rsidRDefault="00EF3DE4" w:rsidP="00EF3DE4">
      <w:pPr>
        <w:pBdr>
          <w:bottom w:val="single" w:sz="6" w:space="1" w:color="auto"/>
        </w:pBdr>
        <w:jc w:val="center"/>
        <w:rPr>
          <w:b/>
          <w:sz w:val="32"/>
          <w:szCs w:val="32"/>
          <w:lang w:val="en-US"/>
        </w:rPr>
      </w:pPr>
    </w:p>
    <w:p w14:paraId="124A3AED" w14:textId="77777777" w:rsidR="00EF3DE4" w:rsidRPr="00FE4CC2" w:rsidRDefault="00EF3DE4" w:rsidP="00EF3DE4">
      <w:pPr>
        <w:jc w:val="center"/>
        <w:rPr>
          <w:b/>
          <w:sz w:val="8"/>
          <w:szCs w:val="8"/>
          <w:lang w:val="en-US"/>
        </w:rPr>
      </w:pPr>
    </w:p>
    <w:p w14:paraId="3A57B228" w14:textId="6A8AA682" w:rsidR="00F513D5" w:rsidRPr="00FE4CC2" w:rsidRDefault="00EF3DE4" w:rsidP="00EF3DE4">
      <w:pPr>
        <w:jc w:val="center"/>
        <w:rPr>
          <w:b/>
          <w:sz w:val="44"/>
          <w:szCs w:val="44"/>
          <w:lang w:val="en-US"/>
        </w:rPr>
      </w:pPr>
      <w:r w:rsidRPr="00FE4CC2">
        <w:rPr>
          <w:b/>
          <w:sz w:val="44"/>
          <w:szCs w:val="44"/>
          <w:lang w:val="en-US"/>
        </w:rPr>
        <w:t>Supplementary Materials</w:t>
      </w:r>
    </w:p>
    <w:p w14:paraId="636A09C0" w14:textId="7023B688" w:rsidR="00EF3DE4" w:rsidRPr="00FE4CC2" w:rsidRDefault="00EF3DE4" w:rsidP="00EF3DE4">
      <w:pPr>
        <w:jc w:val="center"/>
        <w:rPr>
          <w:sz w:val="32"/>
          <w:szCs w:val="32"/>
          <w:lang w:val="en-US"/>
        </w:rPr>
      </w:pPr>
      <w:r w:rsidRPr="00FE4CC2">
        <w:rPr>
          <w:sz w:val="32"/>
          <w:szCs w:val="32"/>
          <w:lang w:val="en-US"/>
        </w:rPr>
        <w:t>The Digital Transformation in the</w:t>
      </w:r>
    </w:p>
    <w:p w14:paraId="1BE2BD51" w14:textId="547C663B" w:rsidR="00EF3DE4" w:rsidRPr="00FE4CC2" w:rsidRDefault="00EF3DE4" w:rsidP="00EF3DE4">
      <w:pPr>
        <w:pBdr>
          <w:bottom w:val="single" w:sz="6" w:space="1" w:color="auto"/>
        </w:pBdr>
        <w:jc w:val="center"/>
        <w:rPr>
          <w:sz w:val="32"/>
          <w:szCs w:val="32"/>
          <w:lang w:val="en-US"/>
        </w:rPr>
      </w:pPr>
      <w:r w:rsidRPr="00FE4CC2">
        <w:rPr>
          <w:sz w:val="32"/>
          <w:szCs w:val="32"/>
          <w:lang w:val="en-US"/>
        </w:rPr>
        <w:t>Psychology of Workplace Spirituality</w:t>
      </w:r>
    </w:p>
    <w:p w14:paraId="436ACABD" w14:textId="77777777" w:rsidR="00EF3DE4" w:rsidRPr="00FE4CC2" w:rsidRDefault="00EF3DE4" w:rsidP="00EF3DE4">
      <w:pPr>
        <w:pBdr>
          <w:bottom w:val="single" w:sz="6" w:space="1" w:color="auto"/>
        </w:pBdr>
        <w:jc w:val="center"/>
        <w:rPr>
          <w:sz w:val="32"/>
          <w:szCs w:val="32"/>
          <w:lang w:val="en-US"/>
        </w:rPr>
      </w:pPr>
    </w:p>
    <w:p w14:paraId="10C44449" w14:textId="72F07E50" w:rsidR="00EF3DE4" w:rsidRPr="00FE4CC2" w:rsidRDefault="00EF3DE4" w:rsidP="00EF3DE4">
      <w:pPr>
        <w:jc w:val="center"/>
        <w:rPr>
          <w:sz w:val="32"/>
          <w:szCs w:val="32"/>
          <w:lang w:val="en-US"/>
        </w:rPr>
      </w:pPr>
    </w:p>
    <w:p w14:paraId="0EAC1B7D" w14:textId="77777777" w:rsidR="00EF3DE4" w:rsidRPr="00FE4CC2" w:rsidRDefault="00EF3DE4" w:rsidP="00EF3DE4">
      <w:pPr>
        <w:spacing w:line="240" w:lineRule="auto"/>
        <w:rPr>
          <w:sz w:val="24"/>
          <w:szCs w:val="24"/>
          <w:lang w:val="en-US"/>
        </w:rPr>
      </w:pPr>
      <w:r w:rsidRPr="00FE4CC2">
        <w:rPr>
          <w:b/>
          <w:sz w:val="24"/>
          <w:szCs w:val="24"/>
          <w:lang w:val="en-US"/>
        </w:rPr>
        <w:t>Table 1.</w:t>
      </w:r>
      <w:r w:rsidRPr="00FE4CC2">
        <w:rPr>
          <w:sz w:val="24"/>
          <w:szCs w:val="24"/>
          <w:lang w:val="en-US"/>
        </w:rPr>
        <w:t xml:space="preserve"> Exemplary evidence for the positive impact of spirituality on personal outcomes.</w:t>
      </w:r>
    </w:p>
    <w:tbl>
      <w:tblPr>
        <w:tblStyle w:val="TableGrid"/>
        <w:tblW w:w="9209" w:type="dxa"/>
        <w:tblLook w:val="04A0" w:firstRow="1" w:lastRow="0" w:firstColumn="1" w:lastColumn="0" w:noHBand="0" w:noVBand="1"/>
      </w:tblPr>
      <w:tblGrid>
        <w:gridCol w:w="1696"/>
        <w:gridCol w:w="2268"/>
        <w:gridCol w:w="5245"/>
      </w:tblGrid>
      <w:tr w:rsidR="00FE4CC2" w:rsidRPr="00FE4CC2" w14:paraId="5D341A26" w14:textId="77777777" w:rsidTr="00847014">
        <w:trPr>
          <w:trHeight w:val="487"/>
        </w:trPr>
        <w:tc>
          <w:tcPr>
            <w:tcW w:w="9209" w:type="dxa"/>
            <w:gridSpan w:val="3"/>
            <w:shd w:val="clear" w:color="auto" w:fill="A6A6A6" w:themeFill="background1" w:themeFillShade="A6"/>
          </w:tcPr>
          <w:p w14:paraId="7BA75350" w14:textId="77777777" w:rsidR="00EF3DE4" w:rsidRPr="00FE4CC2" w:rsidRDefault="00EF3DE4" w:rsidP="00847014">
            <w:pPr>
              <w:jc w:val="center"/>
              <w:rPr>
                <w:b/>
                <w:sz w:val="24"/>
                <w:szCs w:val="24"/>
                <w:lang w:val="en-US"/>
              </w:rPr>
            </w:pPr>
            <w:r w:rsidRPr="00FE4CC2">
              <w:rPr>
                <w:b/>
                <w:sz w:val="24"/>
                <w:szCs w:val="24"/>
                <w:lang w:val="en-US"/>
              </w:rPr>
              <w:t>Positive impact of spirituality</w:t>
            </w:r>
          </w:p>
        </w:tc>
      </w:tr>
      <w:tr w:rsidR="00FE4CC2" w:rsidRPr="00FE4CC2" w14:paraId="3E2BB366" w14:textId="77777777" w:rsidTr="00847014">
        <w:trPr>
          <w:trHeight w:val="494"/>
        </w:trPr>
        <w:tc>
          <w:tcPr>
            <w:tcW w:w="1696" w:type="dxa"/>
            <w:shd w:val="clear" w:color="auto" w:fill="D9D9D9" w:themeFill="background1" w:themeFillShade="D9"/>
          </w:tcPr>
          <w:p w14:paraId="32DC07D6" w14:textId="77777777" w:rsidR="00EF3DE4" w:rsidRPr="00FE4CC2" w:rsidRDefault="00EF3DE4" w:rsidP="00847014">
            <w:pPr>
              <w:rPr>
                <w:b/>
                <w:i/>
                <w:sz w:val="24"/>
                <w:szCs w:val="24"/>
                <w:lang w:val="en-US"/>
              </w:rPr>
            </w:pPr>
            <w:r w:rsidRPr="00FE4CC2">
              <w:rPr>
                <w:b/>
                <w:i/>
                <w:sz w:val="24"/>
                <w:szCs w:val="24"/>
                <w:lang w:val="en-US"/>
              </w:rPr>
              <w:t>Domain</w:t>
            </w:r>
          </w:p>
        </w:tc>
        <w:tc>
          <w:tcPr>
            <w:tcW w:w="2268" w:type="dxa"/>
            <w:shd w:val="clear" w:color="auto" w:fill="D9D9D9" w:themeFill="background1" w:themeFillShade="D9"/>
          </w:tcPr>
          <w:p w14:paraId="3E256306" w14:textId="77777777" w:rsidR="00EF3DE4" w:rsidRPr="00FE4CC2" w:rsidRDefault="00EF3DE4" w:rsidP="00847014">
            <w:pPr>
              <w:rPr>
                <w:b/>
                <w:i/>
                <w:sz w:val="24"/>
                <w:szCs w:val="24"/>
                <w:lang w:val="en-US"/>
              </w:rPr>
            </w:pPr>
            <w:r w:rsidRPr="00FE4CC2">
              <w:rPr>
                <w:b/>
                <w:i/>
                <w:sz w:val="24"/>
                <w:szCs w:val="24"/>
                <w:lang w:val="en-US"/>
              </w:rPr>
              <w:t>Impact</w:t>
            </w:r>
          </w:p>
        </w:tc>
        <w:tc>
          <w:tcPr>
            <w:tcW w:w="5245" w:type="dxa"/>
            <w:shd w:val="clear" w:color="auto" w:fill="D9D9D9" w:themeFill="background1" w:themeFillShade="D9"/>
          </w:tcPr>
          <w:p w14:paraId="3B54C58E" w14:textId="77777777" w:rsidR="00EF3DE4" w:rsidRPr="00FE4CC2" w:rsidRDefault="00EF3DE4" w:rsidP="00847014">
            <w:pPr>
              <w:rPr>
                <w:b/>
                <w:i/>
                <w:sz w:val="24"/>
                <w:szCs w:val="24"/>
                <w:lang w:val="en-US"/>
              </w:rPr>
            </w:pPr>
            <w:r w:rsidRPr="00FE4CC2">
              <w:rPr>
                <w:b/>
                <w:i/>
                <w:sz w:val="24"/>
                <w:szCs w:val="24"/>
                <w:lang w:val="en-US"/>
              </w:rPr>
              <w:t>References</w:t>
            </w:r>
          </w:p>
        </w:tc>
      </w:tr>
      <w:tr w:rsidR="00FE4CC2" w:rsidRPr="00FE4CC2" w14:paraId="3085B490" w14:textId="77777777" w:rsidTr="00847014">
        <w:trPr>
          <w:trHeight w:val="487"/>
        </w:trPr>
        <w:tc>
          <w:tcPr>
            <w:tcW w:w="1696" w:type="dxa"/>
            <w:vMerge w:val="restart"/>
            <w:shd w:val="clear" w:color="auto" w:fill="E2EFD9" w:themeFill="accent6" w:themeFillTint="33"/>
          </w:tcPr>
          <w:p w14:paraId="2D8E2F97" w14:textId="77777777" w:rsidR="00EF3DE4" w:rsidRPr="00FE4CC2" w:rsidRDefault="00EF3DE4" w:rsidP="00847014">
            <w:pPr>
              <w:rPr>
                <w:sz w:val="24"/>
                <w:szCs w:val="24"/>
                <w:lang w:val="en-US"/>
              </w:rPr>
            </w:pPr>
          </w:p>
          <w:p w14:paraId="42C47E09" w14:textId="77777777" w:rsidR="00EF3DE4" w:rsidRPr="00FE4CC2" w:rsidRDefault="00EF3DE4" w:rsidP="00847014">
            <w:pPr>
              <w:rPr>
                <w:sz w:val="24"/>
                <w:szCs w:val="24"/>
                <w:lang w:val="en-US"/>
              </w:rPr>
            </w:pPr>
          </w:p>
          <w:p w14:paraId="0723F25E" w14:textId="77777777" w:rsidR="00EF3DE4" w:rsidRPr="00FE4CC2" w:rsidRDefault="00EF3DE4" w:rsidP="00847014">
            <w:pPr>
              <w:rPr>
                <w:sz w:val="24"/>
                <w:szCs w:val="24"/>
                <w:lang w:val="en-US"/>
              </w:rPr>
            </w:pPr>
          </w:p>
          <w:p w14:paraId="0915C47D" w14:textId="77777777" w:rsidR="00EF3DE4" w:rsidRPr="00FE4CC2" w:rsidRDefault="00EF3DE4" w:rsidP="00847014">
            <w:pPr>
              <w:rPr>
                <w:sz w:val="24"/>
                <w:szCs w:val="24"/>
                <w:lang w:val="en-US"/>
              </w:rPr>
            </w:pPr>
          </w:p>
          <w:p w14:paraId="231F95B3" w14:textId="77777777" w:rsidR="00EF3DE4" w:rsidRPr="00FE4CC2" w:rsidRDefault="00EF3DE4" w:rsidP="00847014">
            <w:pPr>
              <w:rPr>
                <w:sz w:val="24"/>
                <w:szCs w:val="24"/>
                <w:lang w:val="en-US"/>
              </w:rPr>
            </w:pPr>
          </w:p>
          <w:p w14:paraId="0DBEC6E7" w14:textId="77777777" w:rsidR="00EF3DE4" w:rsidRPr="00FE4CC2" w:rsidRDefault="00EF3DE4" w:rsidP="00847014">
            <w:pPr>
              <w:rPr>
                <w:sz w:val="24"/>
                <w:szCs w:val="24"/>
                <w:lang w:val="en-US"/>
              </w:rPr>
            </w:pPr>
          </w:p>
          <w:p w14:paraId="6AE13B58" w14:textId="77777777" w:rsidR="00EF3DE4" w:rsidRPr="00FE4CC2" w:rsidRDefault="00EF3DE4" w:rsidP="00847014">
            <w:pPr>
              <w:rPr>
                <w:sz w:val="24"/>
                <w:szCs w:val="24"/>
                <w:lang w:val="en-US"/>
              </w:rPr>
            </w:pPr>
          </w:p>
          <w:p w14:paraId="5DAE9E58" w14:textId="77777777" w:rsidR="00EF3DE4" w:rsidRPr="00FE4CC2" w:rsidRDefault="00EF3DE4" w:rsidP="00847014">
            <w:pPr>
              <w:rPr>
                <w:sz w:val="24"/>
                <w:szCs w:val="24"/>
                <w:lang w:val="en-US"/>
              </w:rPr>
            </w:pPr>
          </w:p>
          <w:p w14:paraId="0EFD8E15" w14:textId="77777777" w:rsidR="00EF3DE4" w:rsidRPr="00FE4CC2" w:rsidRDefault="00EF3DE4" w:rsidP="00847014">
            <w:pPr>
              <w:rPr>
                <w:b/>
                <w:bCs/>
                <w:sz w:val="24"/>
                <w:szCs w:val="24"/>
                <w:lang w:val="en-US"/>
              </w:rPr>
            </w:pPr>
            <w:r w:rsidRPr="00FE4CC2">
              <w:rPr>
                <w:b/>
                <w:bCs/>
                <w:sz w:val="24"/>
                <w:szCs w:val="24"/>
                <w:lang w:val="en-US"/>
              </w:rPr>
              <w:t>Mental Health</w:t>
            </w:r>
          </w:p>
        </w:tc>
        <w:tc>
          <w:tcPr>
            <w:tcW w:w="2268" w:type="dxa"/>
          </w:tcPr>
          <w:p w14:paraId="304075A0" w14:textId="77777777" w:rsidR="00EF3DE4" w:rsidRPr="00FE4CC2" w:rsidRDefault="00EF3DE4" w:rsidP="00847014">
            <w:pPr>
              <w:rPr>
                <w:i/>
                <w:sz w:val="24"/>
                <w:szCs w:val="24"/>
                <w:lang w:val="en-US"/>
              </w:rPr>
            </w:pPr>
            <w:r w:rsidRPr="00FE4CC2">
              <w:rPr>
                <w:i/>
                <w:sz w:val="24"/>
                <w:szCs w:val="24"/>
                <w:lang w:val="en-US"/>
              </w:rPr>
              <w:t>Lowered depression</w:t>
            </w:r>
          </w:p>
        </w:tc>
        <w:tc>
          <w:tcPr>
            <w:tcW w:w="5245" w:type="dxa"/>
          </w:tcPr>
          <w:p w14:paraId="33ED453B" w14:textId="77777777" w:rsidR="00EF3DE4" w:rsidRPr="00FE4CC2" w:rsidRDefault="00EF3DE4" w:rsidP="00847014">
            <w:pPr>
              <w:rPr>
                <w:sz w:val="24"/>
                <w:szCs w:val="24"/>
                <w:lang w:val="en-US"/>
              </w:rPr>
            </w:pPr>
            <w:r w:rsidRPr="00FE4CC2">
              <w:rPr>
                <w:sz w:val="24"/>
                <w:szCs w:val="24"/>
                <w:lang w:val="en-US"/>
              </w:rPr>
              <w:fldChar w:fldCharType="begin"/>
            </w:r>
            <w:r w:rsidRPr="00FE4CC2">
              <w:rPr>
                <w:sz w:val="24"/>
                <w:szCs w:val="24"/>
                <w:lang w:val="en-US"/>
              </w:rPr>
              <w:instrText xml:space="preserve"> ADDIN ZOTERO_ITEM CSL_CITATION {"citationID":"NycY66Os","properties":{"formattedCitation":"(Bekelman et al., 2007; Boscaglia et al., 2005; Braam &amp; Koenig, 2019; Desrosiers &amp; Miller, 2007; Hodges, 2002; Jafari et al., 2010; Koenig, 2007, 2010; McCoubrie &amp; Davies, 2006; Nelson et al., 2002; Sorajjakool et al., 2008)","plainCitation":"(Bekelman et al., 2007; Boscaglia et al., 2005; Braam &amp; Koenig, 2019; Desrosiers &amp; Miller, 2007; Hodges, 2002; Jafari et al., 2010; Koenig, 2007, 2010; McCoubrie &amp; Davies, 2006; Nelson et al., 2002; Sorajjakool et al., 2008)","noteIndex":0},"citationItems":[{"id":2462,"uris":["http://zotero.org/users/local/lu8HTOHw/items/JLLJUWTJ"],"itemData":{"id":2462,"type":"article-journal","abstract":"In patients with chronic heart failure, depression is common and associated with poor quality of life, more frequent hospitalizations, and higher mortality. Spiritual well-being is an important, modifiable coping resource in patients with terminal cancer and is associated with less depression, but little is known about the role of spiritual well-being in patients with heart failure.","container-title":"Journal of General Internal Medicine","DOI":"10.1007/s11606-006-0044-9","ISSN":"1525-1497","issue":"4","journalAbbreviation":"J GEN INTERN MED","language":"en","page":"470-477","source":"Springer Link","title":"Spiritual Well-Being and Depression in Patients with Heart Failure","volume":"22","author":[{"family":"Bekelman","given":"David B."},{"family":"Dy","given":"Sydney M."},{"family":"Becker","given":"Diane M."},{"family":"Wittstein","given":"Ilan S."},{"family":"Hendricks","given":"Danetta E."},{"family":"Yamashita","given":"Traci E."},{"family":"Gottlieb","given":"Sheldon H."}],"issued":{"date-parts":[["2007",4,1]]}}},{"id":2489,"uris":["http://zotero.org/users/local/lu8HTOHw/items/BJEIPSGW"],"itemData":{"id":2489,"type":"article-journal","abstract":"The objective of this study was to determine whether, after accounting for illness and demographic variables, spiritual involvement and beliefs and positive and negative spiritual coping could account for any of the variation in anxiety and depression among women within 1 year's diagnosis of gynecological cancer (GC). One hundred patients from outpatient GC clinics at two Melbourne-based hospitals completed a brief structured interview and self-report measures of anxiety, depression, spirituality, and spiritual coping. Using two sequential regression analyses, we found that younger women with more advanced disease, who used more negative spiritual coping, had a greater tendency towards depression and that the use of negative spiritual coping was associated with greater anxiety scores. Although not statistically significant, patients with lower levels of generalized spirituality also tended to be more depressed. The site of disease and phase of treatment were not predictive of either anxiety or depression. We conclude that spirituality and spiritual coping are important to women with GC and that health professionals in the area should consider these issues.","container-title":"International Journal of Gynecologic Cancer","DOI":"10.1136/ijgc-00009577-200509000-00007","ISSN":"1048-891X, 1525-1438","issue":"5","language":"en","license":"© 2005 IGCS","note":"publisher: BMJ Specialist Journals\nsection: Review Article\nPMID: 16174220","source":"ijgc.bmj.com","title":"The contribution of spirituality and spiritual coping to anxiety and depression in women with a recent diagnosis of gynecological cancer","URL":"https://ijgc.bmj.com/content/15/5/755","volume":"15","author":[{"family":"Boscaglia","given":"N."},{"family":"Clarke","given":"D. M."},{"family":"Jobling","given":"T. W."},{"family":"Quinn","given":"M. A."}],"accessed":{"date-parts":[["2022",12,5]]},"issued":{"date-parts":[["2005",9,8]]}}},{"id":2483,"uris":["http://zotero.org/users/local/lu8HTOHw/items/JMJAT2LY"],"itemData":{"id":2483,"type":"article-journal","abstract":"Background\nMany empirical studies have shown inverse associations between measures of religiousness and spirituality (R/S) and depression. Although the majority of these studies is cross-sectional, a considerable number of prospective studies have also appeared.\nMethods\nThe current systematic review offers an overview of the major pattern of associations between the measures of R/S and depression / depressive symptoms in 152 prospective studies (until 2017).\nResults\nWith on average two R/S measures per study (excluding measures of religious struggle, treated separately), 49% reported at least one significant association between R/S and better course of depression, 41% showed a non-significant association, and 10% indicated an association with more depression or mixed results. The estimated strength of these associations was modest (d = -0.18). Of the studies that included religious struggle, 59% reported a significant association with more depression (d = +0.30). Especially among persons identified with psychiatric symptoms, R/S was significantly more often protective (d = -0.37). In younger samples and in samples of patients with medical illness, R/S was less often protective. Studies with more extensive adjustment for confounding variables showed significantly more often associations with less depression. Geographical differences in the findings were not present.\nLimitations\nGiven the huge heterogeneity of studies (samples size, duration of follow-up), the current synthesis of evidence is only exploratory.\nConclusion\nIn about half of studies, R/S predicted a significant but modest decrease in depression over time. Further inquiry into bi-directional associations between religious struggle and (clinical) depression over time seems warranted.","container-title":"Journal of Affective Disorders","DOI":"10.1016/j.jad.2019.06.063","ISSN":"0165-0327","journalAbbreviation":"Journal of Affective Disorders","language":"en","page":"428-438","source":"ScienceDirect","title":"Religion, spirituality and depression in prospective studies: A systematic review","title-short":"Religion, spirituality and depression in prospective studies","volume":"257","author":[{"family":"Braam","given":"Arjan W."},{"family":"Koenig","given":"Harold G."}],"issued":{"date-parts":[["2019",10,1]]}}},{"id":2486,"uris":["http://zotero.org/users/local/lu8HTOHw/items/AFQ75232"],"itemData":{"id":2486,"type":"article-journal","abstract":"This study examines the possibility that relational spirituality may be inversely associated with the relatively higher rates of adolescent depression found in girls as compared with boys. Subjects were 615 adolescents, representing a diverse range of religious, ethnic, and socioeconomic backgrounds. Overall spirituality and depression were measured using The Brief-Multidimensional Measure of Religiosity/Spirituality and the Beck Depression Inventory, respectively. Overall, both level of depression and level of relational spirituality were higher in girls as compared with boys. Regression analyses conducted independently for boys and girls revealed that daily spiritual experiences, forgiveness, and religious coping were associated with less-depressive symptomatology exclusively in girls. This pattern in the findings suggests that uniquely in girls, depression may be associated with disruptions in a relational form of spirituality. © 2007 Wiley Periodicals, Inc. J Clin Psychol 63: 1021–1037, 2007.","container-title":"Journal of Clinical Psychology","DOI":"10.1002/jclp.20409","ISSN":"1097-4679","issue":"10","language":"en","note":"_eprint: https://onlinelibrary.wiley.com/doi/pdf/10.1002/jclp.20409","page":"1021-1037","source":"Wiley Online Library","title":"Relational spirituality and depression in adolescent girls","volume":"63","author":[{"family":"Desrosiers","given":"Alethea"},{"family":"Miller","given":"Lisa"}],"issued":{"date-parts":[["2007"]]}}},{"id":2495,"uris":["http://zotero.org/users/local/lu8HTOHw/items/58WBW3K5"],"itemData":{"id":2495,"type":"article-journal","abstract":"The author explores the relationship between spirituality and religion and human growth and development, specifically examining emotional well-being during adulthood. Dimensions of spirituality to be explored are meaning in life, a transcendent purpose, intrinsic values, and spiritual community. The argument is made that spirituality is related to emotional well-being during adulthood. Implications for further research and relevant information for counselors, psychologists, and educators are included.","container-title":"Journal of Adult Development","DOI":"10.1023/A:1015733329006","ISSN":"1573-3440","issue":"2","journalAbbreviation":"Journal of Adult Development","language":"en","page":"109-115","source":"Springer Link","title":"Mental Health, Depression, and Dimensions of Spirituality and Religion","volume":"9","author":[{"family":"Hodges","given":"Shannon"}],"issued":{"date-parts":[["2002",4,1]]}}},{"id":2444,"uris":["http://zotero.org/users/local/lu8HTOHw/items/4ENTX4ZM"],"itemData":{"id":2444,"type":"article-journal","abstract":"The aim of this study was to predict life satisfaction through spirituality well-being and hope in cancer patients. for this reason, 120 cancer patients have selected by available sampling method as research sample and completed spirituality well-being, hope and life satisfaction scales. Results showed that there was significant difference among spirituality well-being, hope and life satisfaction. as well, regression analyses showed that existential and religious well-being and hope predict significantly the life satisfaction. we can conclude that spirituality well-being and hope have important role in life satisfaction and psychological adjustment.","collection-title":"WCPCG 2010","container-title":"Procedia - Social and Behavioral Sciences","DOI":"10.1016/j.sbspro.2010.07.288","ISSN":"1877-0428","journalAbbreviation":"Procedia - Social and Behavioral Sciences","language":"en","page":"1362-1366","source":"ScienceDirect","title":"Life satisfaction, spirituality well-being and hope in cancer patients","volume":"5","author":[{"family":"Jafari","given":"Esa"},{"family":"Najafi","given":"Mahmoud"},{"family":"Sohrabi","given":"Faramarz"},{"family":"Dehshiri","given":"Gholam Reza"},{"family":"Soleymani","given":"Esmail"},{"family":"Heshmati","given":"Rasoul"}],"issued":{"date-parts":[["2010",1,1]]}}},{"id":2481,"uris":["http://zotero.org/users/local/lu8HTOHw/items/CX9QWHPY"],"itemData":{"id":2481,"type":"article-journal","abstract":"&lt;em&gt;Gale&lt;/em&gt; Academic OneFile includes Spirituality and depression: a look at the evidence by Harold G. Koenig. Click to explore.","container-title":"Southern Medical Journal","ISSN":"00384348","issue":"7","language":"English","note":"publisher: Southern Medical Association","page":"737-740","source":"go.gale.com","title":"Spirituality and depression: a look at the evidence","title-short":"Spirituality and depression","volume":"100","author":[{"family":"Koenig","given":"Harold G."}],"issued":{"date-parts":[["2007",7,1]]}}},{"id":2413,"uris":["http://zotero.org/users/local/lu8HTOHw/items/ZAJSUED8"],"itemData":{"id":2413,"type":"article-journal","abstract":"Spirituality is increasingly being examined as a factor in mental health. Recent studies have found that spirituality may serve as a psychological and social resource for coping with stress. After defining the term spirituality, this paper examines some of the research on the relationship between spirituality and mental health, focusing on depression, anxiety, and substance abuse. While spiritual beliefs often represent powerful sources of comfort, hope and meaning, at times they can entangled with mental and emotional disorders making it difficult to determine whether they are a resource or a liability. Copyright © 2010 John Wiley &amp; Sons, Ltd.","container-title":"International Journal of Applied Psychoanalytic Studies","DOI":"10.1002/aps.239","ISSN":"1556-9187","issue":"2","language":"en","note":"_eprint: https://onlinelibrary.wiley.com/doi/pdf/10.1002/aps.239","page":"116-122","source":"Wiley Online Library","title":"Spirituality and mental health","volume":"7","author":[{"family":"Koenig","given":"Harold G."}],"issued":{"date-parts":[["2010"]]}}},{"id":2499,"uris":["http://zotero.org/users/local/lu8HTOHw/items/SSQVLTNS"],"itemData":{"id":2499,"type":"article-journal","abstract":"To establish whether there is a correlation between spirituality and anxiety and depression in patients with advanced cancer.","container-title":"Supportive Care in Cancer","DOI":"10.1007/s00520-005-0892-6","ISSN":"1433-7339","issue":"4","journalAbbreviation":"Support Care Cancer","language":"en","page":"379-385","source":"Springer Link","title":"Is there a correlation between spirituality and anxiety and depression in patients with advanced cancer?","volume":"14","author":[{"family":"McCoubrie","given":"Rachel C."},{"family":"Davies","given":"Andrew N."}],"issued":{"date-parts":[["2006",4,1]]}}},{"id":2492,"uris":["http://zotero.org/users/local/lu8HTOHw/items/JZUUWQUB"],"itemData":{"id":2492,"type":"article-journal","abstract":"Objective\nThis study examined the impact of spirituality and religiosity on depressive symptom severity in a sample of terminally ill patients with cancer and AIDS.\nMethods\nOne hundred sixty-two patients were recruited from palliative-care facilities (hospitals and specialized nursing facilities), all of whom had a life expectancy &lt;6 months. The primary variables used in this study were the FACIT Spiritual Well-Being Scale, a religiosity index similar to those used in previous research, the Hamilton Depression Rating Scale (HDRS), the Karnofsky Performance Rating Scale, the Memorial Symptom Assessment Scale, and the Duke-UNC Functional Social Support Questionnaire.\nResults\nA strong negative association was observed between the FACIT Spiritual Well-Being scale and the HDRS, but no such relationship was found for religiosity, because more religious individuals had somewhat higher scores on the HDRS. Similar patterns were observed for the FACIT subscales, finding a strong negative association between the meaning and peace subscale (which corresponds to the more existential aspects of spirituality) and HDRS scores, whereas a positive, albeit nonsignificant, association was observed for the faith subscale (which corresponds more closely to religiosity).\nConclusions\nThese results suggest that the beneficial aspects of religion may be primarily those that relate to spiritual well-being rather than to religious practices per se. Implications for clinical interventions and palliative-care practice are discussed.","container-title":"Psychosomatics","DOI":"10.1176/appi.psy.43.3.213","ISSN":"0033-3182","issue":"3","journalAbbreviation":"Psychosomatics","language":"en","page":"213-220","source":"ScienceDirect","title":"Spirituality, Religion, and Depression in the Terminally Ill","volume":"43","author":[{"family":"Nelson","given":"Christian J."},{"family":"Rosenfeld","given":"Barry"},{"family":"Breitbart","given":"William"},{"family":"Galietta","given":"Michele"}],"issued":{"date-parts":[["2002",5,1]]}}},{"id":2497,"uris":["http://zotero.org/users/local/lu8HTOHw/items/SNHTVFB7"],"itemData":{"id":2497,"type":"article-journal","abstract":"This qualitative study explores the role of spirituality and meaning among 15 participants suffering from severe depression. During the time of this study, all the participants were in treatment at Loma Linda University Behavioral Medicine Center. The emerging themes are: (1) depression creates a sense of spiritual disconnection. Participants indicated feeling disconnected from God, the community, and oneself; (2) spirituality plays an important role in coping with the pain of depression; (3) there exists a deep yearning for a sense of meaning and a struggle to make sense of one’s pain; and (4) coming to terms with one’s circumstances and one’s depression at some level assists in the healing process.","container-title":"Pastoral Psychology","DOI":"10.1007/s11089-008-0125-2","ISSN":"1573-6679","issue":"5","journalAbbreviation":"Pastoral Psychol","language":"en","page":"521-532","source":"Springer Link","title":"Disconnection, Depression, and Spirituality: A Study of the Role of Spirituality and Meaning in the Lives of Individuals with Severe Depression","title-short":"Disconnection, Depression, and Spirituality","volume":"56","author":[{"family":"Sorajjakool","given":"Siroj"},{"family":"Aja","given":"Victoria"},{"family":"Chilson","given":"Beverly"},{"family":"Ramírez-Johnson","given":"Johnny"},{"family":"Earll","given":"Art"}],"issued":{"date-parts":[["2008",5,1]]}}}],"schema":"https://github.com/citation-style-language/schema/raw/master/csl-citation.json"} </w:instrText>
            </w:r>
            <w:r w:rsidRPr="00FE4CC2">
              <w:rPr>
                <w:sz w:val="24"/>
                <w:szCs w:val="24"/>
                <w:lang w:val="en-US"/>
              </w:rPr>
              <w:fldChar w:fldCharType="separate"/>
            </w:r>
            <w:r w:rsidRPr="00FE4CC2">
              <w:rPr>
                <w:rFonts w:ascii="Calibri" w:hAnsi="Calibri" w:cs="Calibri"/>
                <w:sz w:val="24"/>
                <w:lang w:val="en-US"/>
              </w:rPr>
              <w:t>(Bekelman et al., 2007; Boscaglia et al., 2005; Braam &amp; Koenig, 2019; Desrosiers &amp; Miller, 2007; Hodges, 2002; Jafari et al., 2010; Koenig, 2007, 2010; McCoubrie &amp; Davies, 2006; Nelson et al., 2002; Sorajjakool et al., 2008)</w:t>
            </w:r>
            <w:r w:rsidRPr="00FE4CC2">
              <w:rPr>
                <w:sz w:val="24"/>
                <w:szCs w:val="24"/>
                <w:lang w:val="en-US"/>
              </w:rPr>
              <w:fldChar w:fldCharType="end"/>
            </w:r>
          </w:p>
        </w:tc>
      </w:tr>
      <w:tr w:rsidR="00FE4CC2" w:rsidRPr="00FE4CC2" w14:paraId="4D781F52" w14:textId="77777777" w:rsidTr="00847014">
        <w:trPr>
          <w:trHeight w:val="494"/>
        </w:trPr>
        <w:tc>
          <w:tcPr>
            <w:tcW w:w="1696" w:type="dxa"/>
            <w:vMerge/>
            <w:shd w:val="clear" w:color="auto" w:fill="E2EFD9" w:themeFill="accent6" w:themeFillTint="33"/>
          </w:tcPr>
          <w:p w14:paraId="146CC0C5" w14:textId="77777777" w:rsidR="00EF3DE4" w:rsidRPr="00FE4CC2" w:rsidRDefault="00EF3DE4" w:rsidP="00847014">
            <w:pPr>
              <w:rPr>
                <w:sz w:val="24"/>
                <w:szCs w:val="24"/>
                <w:lang w:val="en-US"/>
              </w:rPr>
            </w:pPr>
          </w:p>
        </w:tc>
        <w:tc>
          <w:tcPr>
            <w:tcW w:w="2268" w:type="dxa"/>
          </w:tcPr>
          <w:p w14:paraId="2B2C11D8" w14:textId="77777777" w:rsidR="00EF3DE4" w:rsidRPr="00FE4CC2" w:rsidRDefault="00EF3DE4" w:rsidP="00847014">
            <w:pPr>
              <w:rPr>
                <w:i/>
                <w:sz w:val="24"/>
                <w:szCs w:val="24"/>
                <w:lang w:val="en-US"/>
              </w:rPr>
            </w:pPr>
            <w:r w:rsidRPr="00FE4CC2">
              <w:rPr>
                <w:i/>
                <w:sz w:val="24"/>
                <w:szCs w:val="24"/>
                <w:lang w:val="en-US"/>
              </w:rPr>
              <w:t>Anxiety relief &amp; stress reduction</w:t>
            </w:r>
          </w:p>
        </w:tc>
        <w:tc>
          <w:tcPr>
            <w:tcW w:w="5245" w:type="dxa"/>
          </w:tcPr>
          <w:p w14:paraId="54B561DC" w14:textId="77777777" w:rsidR="00EF3DE4" w:rsidRPr="00FE4CC2" w:rsidRDefault="00EF3DE4" w:rsidP="00847014">
            <w:pPr>
              <w:rPr>
                <w:sz w:val="24"/>
                <w:szCs w:val="24"/>
                <w:lang w:val="en-US"/>
              </w:rPr>
            </w:pPr>
            <w:r w:rsidRPr="00FE4CC2">
              <w:rPr>
                <w:sz w:val="24"/>
                <w:szCs w:val="24"/>
                <w:lang w:val="en-US"/>
              </w:rPr>
              <w:fldChar w:fldCharType="begin"/>
            </w:r>
            <w:r w:rsidRPr="00FE4CC2">
              <w:rPr>
                <w:sz w:val="24"/>
                <w:szCs w:val="24"/>
                <w:lang w:val="en-US"/>
              </w:rPr>
              <w:instrText xml:space="preserve"> ADDIN ZOTERO_ITEM CSL_CITATION {"citationID":"BooNgshW","properties":{"formattedCitation":"(Boscaglia et al., 2005; Davis et al., 2003; Elham et al., 2015; Hayman et al., 2007; Heintzman &amp; Mannell, 2003; Kaczorowski, 1989; Koenig, 2010; McClain et al., 2003; McCoubrie &amp; Davies, 2006; Peterman et al., 2002; Rowold, 2011)","plainCitation":"(Boscaglia et al., 2005; Davis et al., 2003; Elham et al., 2015; Hayman et al., 2007; Heintzman &amp; Mannell, 2003; Kaczorowski, 1989; Koenig, 2010; McClain et al., 2003; McCoubrie &amp; Davies, 2006; Peterman et al., 2002; Rowold, 2011)","noteIndex":0},"citationItems":[{"id":2489,"uris":["http://zotero.org/users/local/lu8HTOHw/items/BJEIPSGW"],"itemData":{"id":2489,"type":"article-journal","abstract":"The objective of this study was to determine whether, after accounting for illness and demographic variables, spiritual involvement and beliefs and positive and negative spiritual coping could account for any of the variation in anxiety and depression among women within 1 year's diagnosis of gynecological cancer (GC). One hundred patients from outpatient GC clinics at two Melbourne-based hospitals completed a brief structured interview and self-report measures of anxiety, depression, spirituality, and spiritual coping. Using two sequential regression analyses, we found that younger women with more advanced disease, who used more negative spiritual coping, had a greater tendency towards depression and that the use of negative spiritual coping was associated with greater anxiety scores. Although not statistically significant, patients with lower levels of generalized spirituality also tended to be more depressed. The site of disease and phase of treatment were not predictive of either anxiety or depression. We conclude that spirituality and spiritual coping are important to women with GC and that health professionals in the area should consider these issues.","container-title":"International Journal of Gynecologic Cancer","DOI":"10.1136/ijgc-00009577-200509000-00007","ISSN":"1048-891X, 1525-1438","issue":"5","language":"en","license":"© 2005 IGCS","note":"publisher: BMJ Specialist Journals\nsection: Review Article\nPMID: 16174220","source":"ijgc.bmj.com","title":"The contribution of spirituality and spiritual coping to anxiety and depression in women with a recent diagnosis of gynecological cancer","URL":"https://ijgc.bmj.com/content/15/5/755","volume":"15","author":[{"family":"Boscaglia","given":"N."},{"family":"Clarke","given":"D. M."},{"family":"Jobling","given":"T. W."},{"family":"Quinn","given":"M. A."}],"accessed":{"date-parts":[["2022",12,5]]},"issued":{"date-parts":[["2005",9,8]]}}},{"id":2505,"uris":["http://zotero.org/users/local/lu8HTOHw/items/ZUIBMCR9"],"itemData":{"id":2505,"type":"article-journal","abstract":"This study investigated the relationship between spiritual well-being and anxiety in at-risk adolescents. The State-Trait Anxiety Inventory, the Spiritual Well-Being Scale, a revised version of the Allport-Ross Religious Orientation Scale, and the Social Provisions Scale were administered to 45 male and female high school students who were considered to be at-risk. The research found that the higher the spiritual well-being, existential well-being, religious well-being and intrinsic religious orientation were among males, the lower the anxiety. Only lower existential well-being was associated with lower anxiety among females. Spiritual well-being and female gender were found to be the best predictors of anxiety from the variables studied.","container-title":"Journal of Psychology and Theology","DOI":"10.1177/009164710303100406","ISSN":"0091-6471","issue":"4","language":"en","note":"publisher: SAGE Publications Ltd","page":"356-365","source":"SAGE Journals","title":"Meaning, Purpose, and Religiosity in at-Risk Youth: The Relationship between Anxiety and Spirituality","title-short":"Meaning, Purpose, and Religiosity in at-Risk Youth","volume":"31","author":[{"family":"Davis","given":"Timothy L."},{"family":"Kerr","given":"Barbara A."},{"family":"Kurpius","given":"Sharon E. Robinson"}],"issued":{"date-parts":[["2003",12,1]]}}},{"id":2418,"uris":["http://zotero.org/users/local/lu8HTOHw/items/ZNCCJIG9"],"itemData":{"id":2418,"type":"article-journal","abstract":"Anxiety and spiritual distress are the most common problems among the patients admitted in intensive care units. The elderly are more vulnerable to this problem due to impairment of their adaptation mechanisms. Hence, helping to reduce anxiety is one of the most effective nursing interventions. Therefore, this study aimed at investigating the effect of need-based spiritual/religious interventions on spiritual well-being (SWB) and anxiety of the elderly admitted to coronary care unit (CCU). This quasi-experimental study with pre- and posttest control group design was conducted on 66 patients admitted to CCU of Imam Reza hospital in Lar, southern Iran, in 2014. After obtaining informed consents, the data were collected using the Spielberger State-Trait Anxiety Inventory, the SWB Scale, and a demographic questionnaire. The questionnaires were completed through interviewing the patients before and after the intervention. The participants of the intervention group underwent 60- to 90-minute sessions of spiritual and religious need-based interventions for 3 consecutive days. The results showed a significant increase in the mean scores of SWB in the intervention group after the intervention (P = .001). Also, a significant decrease was found in mean scores of trait and state anxiety in the intervention group in comparing to control group (P &lt; .001). Moreover, a significant correlation was observed between the mean scores of SWB and state and trait anxiety. Spiritual/religious interventions could enhance SWB and reduce anxiety in the elderly admitted to CCU.","container-title":"Holistic Nursing Practice","DOI":"10.1097/HNP.0000000000000083","ISSN":"0887-9311","issue":"3","language":"en-US","page":"136–143","source":"journals.lww.com","title":"The Effect of Need-Based Spiritual/Religious Intervention on Spiritual Well-Being and Anxiety of Elderly People","volume":"29","author":[{"family":"Elham","given":"Hedayati"},{"family":"Hazrati","given":"Maryam"},{"family":"Momennasab","given":"Marzieh"},{"family":"Sareh","given":"Keshavarzi"}],"issued":{"date-parts":[["2015",6]]}}},{"id":2514,"uris":["http://zotero.org/users/local/lu8HTOHw/items/A5K3K8X7"],"itemData":{"id":2514,"type":"article-journal","abstract":"The authors investigated the relationships between spirituality, body image, self-esteem, and stress in 204 college freshmen who identified themselves as being highly spiritual. A positive relationship was found between spirituality and self-esteem. Although self-esteem was found to be negatively related to stress, spirituality served as a buffer in this relationship. When gender of participants was examined, men and women did not differ in spirituality. Greater spirituality was related to lower body surveillance, an aspect of body image, for men, but it was not related to body image for women. Overall, however, women experienced greater body image dissatisfaction than did men.","container-title":"Counseling and Values","DOI":"10.1002/j.2161-007X.2007.tb00087.x","ISSN":"2161-007X","issue":"1","language":"en","note":"_eprint: https://onlinelibrary.wiley.com/doi/pdf/10.1002/j.2161-007X.2007.tb00087.x","page":"55-70","source":"Wiley Online Library","title":"Spirituality Among College Freshmen: Relationships to Self-Esteem, Body Image, and Stress","title-short":"Spirituality Among College Freshmen","volume":"52","author":[{"family":"Hayman","given":"Jessie Wetherbe"},{"family":"Kurpius","given":"Sharon Robinson"},{"family":"Befort","given":"Christy"},{"family":"Nicpon","given":"Megan Foley"},{"family":"Hull-Blanks","given":"Elva"},{"family":"Sollenberger","given":"Sonja"},{"family":"Huser","given":"Laura"}],"issued":{"date-parts":[["2007"]]}}},{"id":2471,"uris":["http://zotero.org/users/local/lu8HTOHw/items/EZWDQID3"],"itemData":{"id":2471,"type":"article-journal","abstract":"The purpose of this study was to develop a model of leisure style and spiritual well-being relationships, and the processes (spiritual functions of leisure) by which leisure can influence spiritual well-being. Also, the role of leisure in ameliorating the effects of time pressure on spiritual well-being was examined. Structural equation modeling using AMOS was employed to test direct and indirect effects models of the relationships among components of leisure style (leisure activity participation, leisure motivation, and leisure time), spiritual functions of leisure (sacrilization, repression avoidance, sense of place) and spiritual well-being (both behavioral and subjective). The model developed suggests that some components of people's leisure styles lead to certain behaviors and experiences (spiritual functions of leisure) that maintain or enhance spiritual well-being. These spiritual functions of leisure may also serve as coping strategies to ameliorate the negative influence of time pressure on spiritual well-being.","container-title":"Leisure Sciences","DOI":"10.1080/01490400306563","ISSN":"0149-0400","issue":"2-3","note":"publisher: Routledge\n_eprint: https://doi.org/10.1080/01490400306563","page":"207-230","source":"Taylor and Francis+NEJM","title":"Spiritual Functions of Leisure and Spiritual Well-Being: Coping with Time Pressure","title-short":"Spiritual Functions of Leisure and Spiritual Well-Being","volume":"25","author":[{"family":"Heintzman","given":"Paul"},{"family":"Mannell","given":"Roger C."}],"issued":{"date-parts":[["2003",4,1]]}}},{"id":2460,"uris":["http://zotero.org/users/local/lu8HTOHw/items/PLEXGS2A"],"itemData":{"id":2460,"type":"article-journal","abstract":"Exploring the theory that anxiety is lower in highly spiritual persons confronting life-threatening illness, this correlational study was conducted with 114 adults who had been diagnosed with cancer. Relationships were measured between spiritual wellbeing and state-trait anxiety, using the Spiritual Well-Being Scale, which distinguishes between the religious and existential dimensions of spirituality, and the State-Trait Anxiety Inventory, which differentiates between transitory and characteristic anxiety. Efforts were made to identify demographic features of the sample which could influence spirituality and anxiety and their interactions. A consistent inverse relationship (p &lt; .001) was found between spiritual wellbeing and state-trait anxiety, regardless of influences of gender, age, marital status, diagnosis, group participation, and length of time since diagnosis. This supports the theory that persons with high levels of spiritual well-being have lower levels of anxiety. Controlled studies now are indicated, with attention to diversity and specificity of ethnic, socioeconomic, and religious backgrounds, as well as cancer type, stage, symptoms, and prognosis. The hospice community is challenged to undertake studies of the spiritual dimension and its healing potential.","container-title":"The Hospice Journal","DOI":"10.1080/0742-969X.1989.11882658","ISSN":"0742-969X","issue":"3-4","note":"publisher: Taylor &amp; Francis\n_eprint: https://doi.org/10.1080/0742-969X.1989.11882658\nPMID: 2628250","page":"105-116","source":"Taylor and Francis+NEJM","title":"Spiritual Well-Being and Anxiety in Adults Diagnosed with Cancer","volume":"5","author":[{"family":"Kaczorowski","given":"Jane Montavon"}],"issued":{"date-parts":[["1989",9,1]]}}},{"id":2413,"uris":["http://zotero.org/users/local/lu8HTOHw/items/ZAJSUED8"],"itemData":{"id":2413,"type":"article-journal","abstract":"Spirituality is increasingly being examined as a factor in mental health. Recent studies have found that spirituality may serve as a psychological and social resource for coping with stress. After defining the term spirituality, this paper examines some of the research on the relationship between spirituality and mental health, focusing on depression, anxiety, and substance abuse. While spiritual beliefs often represent powerful sources of comfort, hope and meaning, at times they can entangled with mental and emotional disorders making it difficult to determine whether they are a resource or a liability. Copyright © 2010 John Wiley &amp; Sons, Ltd.","container-title":"International Journal of Applied Psychoanalytic Studies","DOI":"10.1002/aps.239","ISSN":"1556-9187","issue":"2","language":"en","note":"_eprint: https://onlinelibrary.wiley.com/doi/pdf/10.1002/aps.239","page":"116-122","source":"Wiley Online Library","title":"Spirituality and mental health","volume":"7","author":[{"family":"Koenig","given":"Harold G."}],"issued":{"date-parts":[["2010"]]}}},{"id":2464,"uris":["http://zotero.org/users/local/lu8HTOHw/items/Z5KY4VWI"],"itemData":{"id":2464,"type":"article-journal","abstract":"Background\nThe importance of spirituality in coping with a terminal illness is becoming increasingly recognised. We aimed to assess the relation between spiritual well-being, depression, and end-of-life despair in terminally-ill cancer patients.\nMethods\n160 patients in a palliative care hospital with a life expectancy of less than 3 months were interviewed with a series of standardised instruments, including the functional assessment of chronic illness therapy—spiritual well-being scale, the Hamilton depression rating scale, the Beck hopelessness scale, and the schedule of attitudes toward hastened death. Suicidal ideation was based on responses to the Hamilton depression rating scale.\nFindings\nSignificant correlations were seen between spiritual well-being and desire for hastened death (r=−0·51), hopelessness (r=−0·68), and suicidal ideation (r=−0·41). Results of multiple regression analyses showed that spiritual well-being was the strongest predictor of each outcome variable and provided a unique significant contribution beyond that of depression and relevant covariates. Additionally, depression was highly correlated with desire for hastened death in participants low in spiritual well-being (r=0·40, p&lt;0·0001) but not in those high in spiritual well-being (r=0·20, p=0·06).\nInterpretation\nSpiritual well-being offers some protection against end-of-life despair in those for whom death is imminent. Our findings have important implications for palliative care practice. Controlled research assessing the effect of spirituality-based interventions is needed to establish what methods can help engender a sense of peace and meaning.","container-title":"The Lancet","DOI":"10.1016/S0140-6736(03)13310-7","ISSN":"0140-6736","issue":"9369","journalAbbreviation":"The Lancet","language":"en","page":"1603-1607","source":"ScienceDirect","title":"Effect of spiritual well-being on end-of-life despair in terminally-ill cancer patients","volume":"361","author":[{"family":"McClain","given":"Colleen S"},{"family":"Rosenfeld","given":"Barry"},{"family":"Breitbart","given":"William"}],"issued":{"date-parts":[["2003",5,10]]}}},{"id":2499,"uris":["http://zotero.org/users/local/lu8HTOHw/items/SSQVLTNS"],"itemData":{"id":2499,"type":"article-journal","abstract":"To establish whether there is a correlation between spirituality and anxiety and depression in patients with advanced cancer.","container-title":"Supportive Care in Cancer","DOI":"10.1007/s00520-005-0892-6","ISSN":"1433-7339","issue":"4","journalAbbreviation":"Support Care Cancer","language":"en","page":"379-385","source":"Springer Link","title":"Is there a correlation between spirituality and anxiety and depression in patients with advanced cancer?","volume":"14","author":[{"family":"McCoubrie","given":"Rachel C."},{"family":"Davies","given":"Andrew N."}],"issued":{"date-parts":[["2006",4,1]]}}},{"id":2432,"uris":["http://zotero.org/users/local/lu8HTOHw/items/F442E9LS"],"itemData":{"id":2432,"type":"article-journal","abstract":"A significant relation between religion and better health has been demonstrated in a variety of healthy and patient populations. In the past several years, there has been a focus on the role of spirituality, as distinct from religion, in health promotion and coping with illness. Despite the growing interest, there remains a dearth of well-validated, psychometrically sound instruments to measure aspects of spirituality. In this article we report on the development and testing of a measure of spiritual well-being, the Functional Assessment of Chronic Illness Therapy-Spiritual Well-Being (FACIT-Sp), within two samples of cancer patients. The instrument comprises two sub scales—one measuring a sense of meaning and peace and the other assessing the role of faith in illness. A total score for spiritual well-being is also produced. Study 1 demonstrates good internal consistency reliability and a significant relation with quality of life in a large, multiethnic sample. Study 2 examines convergent validity with 5 other measures of religion and spirituality in a sample of individuals with mixed early stage and metastatic cancer diagnoses. Results of the two studies demonstrate that the FACIT-Sp is a psychometrically sound measure of spiritual well-being for people with cancer and other chronic illnesses.","container-title":"Annals of Behavioral Medicine","DOI":"10.1207/S15324796ABM2401_06","ISSN":"1532-4796","issue":"1","journalAbbreviation":"ann. behav. med.","language":"en","page":"49-58","source":"Springer Link","title":"Measuring spiritual well-being in people with cancer: The functional assessment of chronic illness therapy—spiritual well-being scale (FACIT-Sp)","title-short":"Measuring spiritual well-being in people with cancer","volume":"24","author":[{"family":"Peterman","given":"Amy H."},{"family":"Fitchett","given":"George"},{"family":"Brady","given":"Marianne J."},{"family":"Hernandez","given":"Lesbia"},{"family":"Cella","given":"David"}],"issued":{"date-parts":[["2002",2,1]]}}},{"id":2457,"uris":["http://zotero.org/users/local/lu8HTOHw/items/RKF5XZDA"],"itemData":{"id":2457,"type":"article-journal","abstract":"Recently, Gomez and Fisher (Gomez R and Fisher JW (2003) Pers Individ Dif 35: 1975–1991) proposed that four facets of spiritual well-being exist, namely, personal, communal, environmental, and transcendental spiritual well-being. Based on data from three independent studies, the present research effort tested the validity of a German version of (Gomez R and Fisher JW (2003) Pers Individ Dif 35: 1975–1991) of the Spiritual Well-Being Questionnaire (SWBQ-G). It was found that the SWBQ-G was factorially valid and that each of the four SWBQ-G scales was discriminant to mental, physical, and emotional well-being. Also, it was found that the SWBQ-G predicted levels of subsequent happiness, psychological well-being (positive relationship), and stress (negative relationship). These results add to our knowledge about the validity of the construct of spiritual well-being.","container-title":"Journal of Religion and Health","DOI":"10.1007/s10943-009-9316-0","ISSN":"1573-6571","issue":"4","journalAbbreviation":"J Relig Health","language":"en","page":"950-963","source":"Springer Link","title":"Effects of Spiritual Well-Being on Subsequent Happiness, Psychological Well-Being, and Stress","volume":"50","author":[{"family":"Rowold","given":"Jens"}],"issued":{"date-parts":[["2011",12,1]]}}}],"schema":"https://github.com/citation-style-language/schema/raw/master/csl-citation.json"} </w:instrText>
            </w:r>
            <w:r w:rsidRPr="00FE4CC2">
              <w:rPr>
                <w:sz w:val="24"/>
                <w:szCs w:val="24"/>
                <w:lang w:val="en-US"/>
              </w:rPr>
              <w:fldChar w:fldCharType="separate"/>
            </w:r>
            <w:r w:rsidRPr="00FE4CC2">
              <w:rPr>
                <w:rFonts w:ascii="Calibri" w:hAnsi="Calibri" w:cs="Calibri"/>
                <w:sz w:val="24"/>
                <w:lang w:val="en-US"/>
              </w:rPr>
              <w:t>(Boscaglia et al., 2005; Davis et al., 2003; Elham et al., 2015; Hayman et al., 2007; Heintzman &amp; Mannell, 2003; Kaczorowski, 1989; Koenig, 2010; McClain et al., 2003; McCoubrie &amp; Davies, 2006; Peterman et al., 2002; Rowold, 2011)</w:t>
            </w:r>
            <w:r w:rsidRPr="00FE4CC2">
              <w:rPr>
                <w:sz w:val="24"/>
                <w:szCs w:val="24"/>
                <w:lang w:val="en-US"/>
              </w:rPr>
              <w:fldChar w:fldCharType="end"/>
            </w:r>
          </w:p>
        </w:tc>
      </w:tr>
      <w:tr w:rsidR="00FE4CC2" w:rsidRPr="00FE4CC2" w14:paraId="6802BD71" w14:textId="77777777" w:rsidTr="00847014">
        <w:trPr>
          <w:trHeight w:val="494"/>
        </w:trPr>
        <w:tc>
          <w:tcPr>
            <w:tcW w:w="1696" w:type="dxa"/>
            <w:vMerge/>
            <w:shd w:val="clear" w:color="auto" w:fill="E2EFD9" w:themeFill="accent6" w:themeFillTint="33"/>
          </w:tcPr>
          <w:p w14:paraId="145663EF" w14:textId="77777777" w:rsidR="00EF3DE4" w:rsidRPr="00FE4CC2" w:rsidRDefault="00EF3DE4" w:rsidP="00847014">
            <w:pPr>
              <w:rPr>
                <w:sz w:val="24"/>
                <w:szCs w:val="24"/>
                <w:lang w:val="en-US"/>
              </w:rPr>
            </w:pPr>
          </w:p>
        </w:tc>
        <w:tc>
          <w:tcPr>
            <w:tcW w:w="2268" w:type="dxa"/>
          </w:tcPr>
          <w:p w14:paraId="514484D1" w14:textId="77777777" w:rsidR="00EF3DE4" w:rsidRPr="00FE4CC2" w:rsidRDefault="00EF3DE4" w:rsidP="00847014">
            <w:pPr>
              <w:rPr>
                <w:i/>
                <w:sz w:val="24"/>
                <w:szCs w:val="24"/>
                <w:lang w:val="en-US"/>
              </w:rPr>
            </w:pPr>
            <w:r w:rsidRPr="00FE4CC2">
              <w:rPr>
                <w:i/>
                <w:sz w:val="24"/>
                <w:szCs w:val="24"/>
                <w:lang w:val="en-US"/>
              </w:rPr>
              <w:t>Wellbeing</w:t>
            </w:r>
          </w:p>
        </w:tc>
        <w:tc>
          <w:tcPr>
            <w:tcW w:w="5245" w:type="dxa"/>
          </w:tcPr>
          <w:p w14:paraId="4CA81A38" w14:textId="0A9E20B2" w:rsidR="00EF3DE4" w:rsidRPr="00FE4CC2" w:rsidRDefault="00EF3DE4" w:rsidP="00847014">
            <w:pPr>
              <w:rPr>
                <w:sz w:val="24"/>
                <w:szCs w:val="24"/>
                <w:lang w:val="en-US"/>
              </w:rPr>
            </w:pPr>
            <w:r w:rsidRPr="00FE4CC2">
              <w:rPr>
                <w:sz w:val="24"/>
                <w:szCs w:val="24"/>
                <w:lang w:val="en-US"/>
              </w:rPr>
              <w:fldChar w:fldCharType="begin"/>
            </w:r>
            <w:r w:rsidRPr="00FE4CC2">
              <w:rPr>
                <w:sz w:val="24"/>
                <w:szCs w:val="24"/>
                <w:lang w:val="en-US"/>
              </w:rPr>
              <w:instrText xml:space="preserve"> ADDIN ZOTERO_ITEM CSL_CITATION {"citationID":"aXZbCKKQ","properties":{"formattedCitation":"(Abedi et al., 2016; Artetxe et al., 2021; Bekelman et al., 2007; C. C. Clark &amp; Hunter, 2019; Elham et al., 2015; Heintzman &amp; Mannell, 2003; Hungelmann et al., 1985; Jafari et al., 2010; Kaczorowski, 1989; Kirby et al., 2004; Lin &amp; Bauer-Wu, 2003; Miller &amp; Thoresen, 2003; Narayanasamy et al., 2004; Peterman et al., 2002; Rowold, 2011; Unterrainer et al., 2010; van Dierendonck, 2004; Vella-Brodrick &amp; Allen, 1995)","plainCitation":"(Abedi et al., 2016; Artetxe et al., 2021; Bekelman et al., 2007; C. C. Clark &amp; Hunter, 2019; Elham et al., 2015; Heintzman &amp; Mannell, 2003; Hungelmann et al., 1985; Jafari et al., 2010; Kaczorowski, 1989; Kirby et al., 2004; Lin &amp; Bauer-Wu, 2003; Miller &amp; Thoresen, 2003; Narayanasamy et al., 2004; Peterman et al., 2002; Rowold, 2011; Unterrainer et al., 2010; van Dierendonck, 2004; Vella-Brodrick &amp; Allen, 1995)","noteIndex":0},"citationItems":[{"id":2426,"uris":["http://zotero.org/users/local/lu8HTOHw/items/FIACDUC9"],"itemData":{"id":2426,"type":"article-journal","abstract":"Objectives Spiritual health is one of the significant dimensions of health. It plays an important role in the health of older people and brings aims and meanings to their lives. This study aimed to investigate the relationship between life meaning and spiritual health of elderly people. Methods &amp; Materials In ...","container-title":"Iranian Journal of Ageing","DOI":"10.21859/sija-1103456","issue":"3","language":"en","note":"publisher: Iranian Journal of Ageing","page":"456-465","source":"salmandj.uswr.ac.ir","title":"Relationship Between Meaning of Life and Spiritual Well-being in the Older People Residing in Nursing Homes Shemiranat, 2014","volume":"11","author":[{"family":"Abedi","given":"Shadi"},{"family":"Foroughan","given":"Mahshid"},{"family":"Khanjani","given":"Mohammad Saeed"},{"family":"Bakhshi","given":"Enayat Allah"},{"family":"Farhadi","given":"Akram"}],"issued":{"date-parts":[["2016",10,10]]}}},{"id":1400,"uris":["http://zotero.org/users/local/lu8HTOHw/items/7PNFSKQX"],"itemData":{"id":1400,"type":"report","abstract":"Mixture of Experts layers (MoEs) enable efficient scaling of language models through conditional computation. This paper presents a detailed empirical study of how autoregressive MoE language models scale in comparison with dense models in a wide range of settings: in- and out-of-domain language modeling, zero- and few-shot priming, and full fine-tuning. With the exception of fine-tuning, we find MoEs to be substantially more compute efficient. At more modest training budgets, MoEs can match the performance of dense models using $\\sim$4 times less compute. This gap narrows at scale, but our largest MoE model (1.1T parameters) consistently outperforms a compute-equivalent dense model (6.7B parameters). Overall, this performance gap varies greatly across tasks and domains, suggesting that MoE and dense models generalize differently in ways that are worthy of future study. We make our code and models publicly available for research use.","note":"DOI: 10.48550/arXiv.2112.10684\narXiv:2112.10684 [cs]\ntype: article","number":"arXiv:2112.10684","publisher":"arXiv","source":"arXiv.org","title":"Efficient Large Scale Language Modeling with Mixtures of Experts","URL":"http://arxiv.org/abs/2112.10684","author":[{"family":"Artetxe","given":"Mikel"},{"family":"Bhosale","given":"Shruti"},{"family":"Goyal","given":"Naman"},{"family":"Mihaylov","given":"Todor"},{"family":"Ott","given":"Myle"},{"family":"Shleifer","given":"Sam"},{"family":"Lin","given":"Xi Victoria"},{"family":"Du","given":"Jingfei"},{"family":"Iyer","given":"Srinivasan"},{"family":"Pasunuru","given":"Ramakanth"},{"family":"Anantharaman","given":"Giri"},{"family":"Li","given":"Xian"},{"family":"Chen","given":"Shuohui"},{"family":"Akin","given":"Halil"},{"family":"Baines","given":"Mandeep"},{"family":"Martin","given":"Louis"},{"family":"Zhou","given":"Xing"},{"family":"Koura","given":"Punit Singh"},{"family":"O'Horo","given":"Brian"},{"family":"Wang","given":"Jeff"},{"family":"Zettlemoyer","given":"Luke"},{"family":"Diab","given":"Mona"},{"family":"Kozareva","given":"Zornitsa"},{"family":"Stoyanov","given":"Ves"}],"accessed":{"date-parts":[["2022",5,26]]},"issued":{"date-parts":[["2021",12,20]]}}},{"id":2462,"uris":["http://zotero.org/users/local/lu8HTOHw/items/JLLJUWTJ"],"itemData":{"id":2462,"type":"article-journal","abstract":"In patients with chronic heart failure, depression is common and associated with poor quality of life, more frequent hospitalizations, and higher mortality. Spiritual well-being is an important, modifiable coping resource in patients with terminal cancer and is associated with less depression, but little is known about the role of spiritual well-being in patients with heart failure.","container-title":"Journal of General Internal Medicine","DOI":"10.1007/s11606-006-0044-9","ISSN":"1525-1497","issue":"4","journalAbbreviation":"J GEN INTERN MED","language":"en","page":"470-477","source":"Springer Link","title":"Spiritual Well-Being and Depression in Patients with Heart Failure","volume":"22","author":[{"family":"Bekelman","given":"David B."},{"family":"Dy","given":"Sydney M."},{"family":"Becker","given":"Diane M."},{"family":"Wittstein","given":"Ilan S."},{"family":"Hendricks","given":"Danetta E."},{"family":"Yamashita","given":"Traci E."},{"family":"Gottlieb","given":"Sheldon H."}],"issued":{"date-parts":[["2007",4,1]]}}},{"id":2447,"uris":["http://zotero.org/users/local/lu8HTOHw/items/72X8KW7B"],"itemData":{"id":2447,"type":"article-journal","abstract":"Heart failure is a chronic and terminal disease that affects a significant portion of the U.S. population. It is marked by considerable suffering, for which palliative care has been recommended. Palliative care standards require the inclusion of spiritual care, but there is a paucity of literature supporting effective spiritual interventions for the heart failure population. A literature search resulted in 30 articles meeting the criteria for review of spirituality and spiritual coping in the heart failure population. Findings within this body of literature include descriptive evidence of the uniqueness of spirituality in this population, quantitative and qualitative approaches to inquiry, theoretical models of spiritual coping, and proposed interventions. The article concludes with implications for future research and practice.","container-title":"Journal of Holistic Nursing","DOI":"10.1177/0898010118761401","ISSN":"0898-0101","issue":"1","journalAbbreviation":"J Holist Nurs","language":"en","note":"publisher: SAGE Publications Inc","page":"56-73","source":"SAGE Journals","title":"Spirituality, Spiritual Well-Being, and Spiritual Coping in Advanced Heart Failure: Review of the Literature","title-short":"Spirituality, Spiritual Well-Being, and Spiritual Coping in Advanced Heart Failure","volume":"37","author":[{"family":"Clark","given":"Clayton C."},{"family":"Hunter","given":"Jennifer"}],"issued":{"date-parts":[["2019",3,1]]}}},{"id":2418,"uris":["http://zotero.org/users/local/lu8HTOHw/items/ZNCCJIG9"],"itemData":{"id":2418,"type":"article-journal","abstract":"Anxiety and spiritual distress are the most common problems among the patients admitted in intensive care units. The elderly are more vulnerable to this problem due to impairment of their adaptation mechanisms. Hence, helping to reduce anxiety is one of the most effective nursing interventions. Therefore, this study aimed at investigating the effect of need-based spiritual/religious interventions on spiritual well-being (SWB) and anxiety of the elderly admitted to coronary care unit (CCU). This quasi-experimental study with pre- and posttest control group design was conducted on 66 patients admitted to CCU of Imam Reza hospital in Lar, southern Iran, in 2014. After obtaining informed consents, the data were collected using the Spielberger State-Trait Anxiety Inventory, the SWB Scale, and a demographic questionnaire. The questionnaires were completed through interviewing the patients before and after the intervention. The participants of the intervention group underwent 60- to 90-minute sessions of spiritual and religious need-based interventions for 3 consecutive days. The results showed a significant increase in the mean scores of SWB in the intervention group after the intervention (P = .001). Also, a significant decrease was found in mean scores of trait and state anxiety in the intervention group in comparing to control group (P &lt; .001). Moreover, a significant correlation was observed between the mean scores of SWB and state and trait anxiety. Spiritual/religious interventions could enhance SWB and reduce anxiety in the elderly admitted to CCU.","container-title":"Holistic Nursing Practice","DOI":"10.1097/HNP.0000000000000083","ISSN":"0887-9311","issue":"3","language":"en-US","page":"136–143","source":"journals.lww.com","title":"The Effect of Need-Based Spiritual/Religious Intervention on Spiritual Well-Being and Anxiety of Elderly People","volume":"29","author":[{"family":"Elham","given":"Hedayati"},{"family":"Hazrati","given":"Maryam"},{"family":"Momennasab","given":"Marzieh"},{"family":"Sareh","given":"Keshavarzi"}],"issued":{"date-parts":[["2015",6]]}}},{"id":2471,"uris":["http://zotero.org/users/local/lu8HTOHw/items/EZWDQID3"],"itemData":{"id":2471,"type":"article-journal","abstract":"The purpose of this study was to develop a model of leisure style and spiritual well-being relationships, and the processes (spiritual functions of leisure) by which leisure can influence spiritual well-being. Also, the role of leisure in ameliorating the effects of time pressure on spiritual well-being was examined. Structural equation modeling using AMOS was employed to test direct and indirect effects models of the relationships among components of leisure style (leisure activity participation, leisure motivation, and leisure time), spiritual functions of leisure (sacrilization, repression avoidance, sense of place) and spiritual well-being (both behavioral and subjective). The model developed suggests that some components of people's leisure styles lead to certain behaviors and experiences (spiritual functions of leisure) that maintain or enhance spiritual well-being. These spiritual functions of leisure may also serve as coping strategies to ameliorate the negative influence of time pressure on spiritual well-being.","container-title":"Leisure Sciences","DOI":"10.1080/01490400306563","ISSN":"0149-0400","issue":"2-3","note":"publisher: Routledge\n_eprint: https://doi.org/10.1080/01490400306563","page":"207-230","source":"Taylor and Francis+NEJM","title":"Spiritual Functions of Leisure and Spiritual Well-Being: Coping with Time Pressure","title-short":"Spiritual Functions of Leisure and Spiritual Well-Being","volume":"25","author":[{"family":"Heintzman","given":"Paul"},{"family":"Mannell","given":"Roger C."}],"issued":{"date-parts":[["2003",4,1]]}}},{"id":2455,"uris":["http://zotero.org/users/local/lu8HTOHw/items/TYSC26AM"],"itemData":{"id":2455,"type":"article-journal","abstract":"The current study was designed to identify indicators of spiritual well-being in persons 65 years of age and over, using a grounded theory approach through the constant comparative method of data analysis. The basic social process of harmonious interconnectedness was discovered. This process was the unifying force between categories and within each identified category. The study has implications for health care personnel in that it provides a basis for assessing spiritual well-being in patients.","container-title":"Journal of Religion and Health","DOI":"10.1007/BF01532258","ISSN":"1573-6571","issue":"2","journalAbbreviation":"J Relig Health","language":"en","page":"147-153","source":"Springer Link","title":"Spiritual well-being in older adults: Harmonious interconnectedness","title-short":"Spiritual well-being in older adults","volume":"24","author":[{"family":"Hungelmann","given":"Joann"},{"family":"Kenkel-Rossi","given":"Eileen"},{"family":"Klassen","given":"Loretta"},{"family":"Stollenwerk","given":"Ruth M."}],"issued":{"date-parts":[["1985",6,1]]}}},{"id":2444,"uris":["http://zotero.org/users/local/lu8HTOHw/items/4ENTX4ZM"],"itemData":{"id":2444,"type":"article-journal","abstract":"The aim of this study was to predict life satisfaction through spirituality well-being and hope in cancer patients. for this reason, 120 cancer patients have selected by available sampling method as research sample and completed spirituality well-being, hope and life satisfaction scales. Results showed that there was significant difference among spirituality well-being, hope and life satisfaction. as well, regression analyses showed that existential and religious well-being and hope predict significantly the life satisfaction. we can conclude that spirituality well-being and hope have important role in life satisfaction and psychological adjustment.","collection-title":"WCPCG 2010","container-title":"Procedia - Social and Behavioral Sciences","DOI":"10.1016/j.sbspro.2010.07.288","ISSN":"1877-0428","journalAbbreviation":"Procedia - Social and Behavioral Sciences","language":"en","page":"1362-1366","source":"ScienceDirect","title":"Life satisfaction, spirituality well-being and hope in cancer patients","volume":"5","author":[{"family":"Jafari","given":"Esa"},{"family":"Najafi","given":"Mahmoud"},{"family":"Sohrabi","given":"Faramarz"},{"family":"Dehshiri","given":"Gholam Reza"},{"family":"Soleymani","given":"Esmail"},{"family":"Heshmati","given":"Rasoul"}],"issued":{"date-parts":[["2010",1,1]]}}},{"id":2460,"uris":["http://zotero.org/users/local/lu8HTOHw/items/PLEXGS2A"],"itemData":{"id":2460,"type":"article-journal","abstract":"Exploring the theory that anxiety is lower in highly spiritual persons confronting life-threatening illness, this correlational study was conducted with 114 adults who had been diagnosed with cancer. Relationships were measured between spiritual wellbeing and state-trait anxiety, using the Spiritual Well-Being Scale, which distinguishes between the religious and existential dimensions of spirituality, and the State-Trait Anxiety Inventory, which differentiates between transitory and characteristic anxiety. Efforts were made to identify demographic features of the sample which could influence spirituality and anxiety and their interactions. A consistent inverse relationship (p &lt; .001) was found between spiritual wellbeing and state-trait anxiety, regardless of influences of gender, age, marital status, diagnosis, group participation, and length of time since diagnosis. This supports the theory that persons with high levels of spiritual well-being have lower levels of anxiety. Controlled studies now are indicated, with attention to diversity and specificity of ethnic, socioeconomic, and religious backgrounds, as well as cancer type, stage, symptoms, and prognosis. The hospice community is challenged to undertake studies of the spiritual dimension and its healing potential.","container-title":"The Hospice Journal","DOI":"10.1080/0742-969X.1989.11882658","ISSN":"0742-969X","issue":"3-4","note":"publisher: Taylor &amp; Francis\n_eprint: https://doi.org/10.1080/0742-969X.1989.11882658\nPMID: 2628250","page":"105-116","source":"Taylor and Francis+NEJM","title":"Spiritual Well-Being and Anxiety in Adults Diagnosed with Cancer","volume":"5","author":[{"family":"Kaczorowski","given":"Jane Montavon"}],"issued":{"date-parts":[["1989",9,1]]}}},{"id":2423,"uris":["http://zotero.org/users/local/lu8HTOHw/items/ZJQZ9KEW"],"itemData":{"id":2423,"type":"article-journal","abstract":"Previous studies have identified that spiritual beliefs contribute to psychological well-being (PWB) in older people, but limited research has considered the effects of spirituality on PWB when physical health deteriorates and people become frail. We recruited 233 British participants from warden-controlled retirement housing to complete interviewer-administered questionnaires. Results showed that, after we controlled for marital status, age, education, other health problems, and gender, degree of frailty had a negative effect on PWB. Spirituality was also a significant predictor of PWB and moderated the negative effects of frailty on PWB. Therefore, this study suggests that spirituality is a resource in maintaining PWB, and that the use of this resource is more significant for individuals with greater levels of frailty.","container-title":"The Journals of Gerontology: Series B","DOI":"10.1093/geronb/59.3.P123","ISSN":"1079-5014","issue":"3","journalAbbreviation":"The Journals of Gerontology: Series B","page":"P123-P129","source":"Silverchair","title":"Spirituality and Well-Being in Frail and Nonfrail Older Adults","volume":"59","author":[{"family":"Kirby","given":"Sarah E."},{"family":"Coleman","given":"Peter G."},{"family":"Daley","given":"Dave"}],"issued":{"date-parts":[["2004",5,1]]}}},{"id":2438,"uris":["http://zotero.org/users/local/lu8HTOHw/items/XWDPPAFS"],"itemData":{"id":2438,"type":"article-journal","abstract":"Purpose. An integrative literature review was undertaken to examine the research on psycho-spiritual well-being in terminally ill people, specifically patients with advanced cancer. Method. A comprehensive search of MEDLINE, CINAHL, CancerLit and PsycINFO using relevant keywords produced 43 primary research studies that investigated psycho-spiritual well-being in patients with advanced cancer. Each report was read, critiqued and systematically assessed for purpose statement or research questions, study design, sample size, characteristics of the subjects, measurement of independent and dependent variables, sample attrition, method of data analysis and results. Major themes and findings were identified for each of the studies. Findings. Psycho-spiritual well-being is an area of interest to researchers all over the world. Retrieved studies had been conducted in 14 countries by researchers in a variety of disciplines, including nursing, medicine, psychology and theology. Six major themes repeatedly emerged as essential components of psycho-spiritual well-being: self-awareness, coping and adjusting effectively with stress, relationships and connectedness with others, sense of faith, sense of empowerment and confidence, and living with meaning and hope. Conclusion. Patients with an enhanced sense of psycho-spiritual well-being are able to cope more effectively with the process of terminal illness and find meaning in the experience. Prognostic awareness, family and social support, autonomy, hope and meaning in life all contribute to positive psycho-spiritual well-being. Emotional distress, anxiety, helplessness, hopelessness and fear of death all detract from psycho-spiritual well-being. The research indicated that health professionals can play an important role in enhancing psycho-spiritual well-being, but further research is needed to understand specific interventions that are effective and contribute to positive patient outcomes.","container-title":"Journal of Advanced Nursing","DOI":"10.1046/j.1365-2648.2003.02768.x","ISSN":"1365-2648","issue":"1","language":"en","note":"_eprint: https://onlinelibrary.wiley.com/doi/pdf/10.1046/j.1365-2648.2003.02768.x","page":"69-80","source":"Wiley Online Library","title":"Psycho-spiritual well-being in patients with advanced cancer: an integrative review of the literature","title-short":"Psycho-spiritual well-being in patients with advanced cancer","volume":"44","author":[{"family":"Lin","given":"Hung-Ru"},{"family":"Bauer-Wu","given":"Susan M."}],"issued":{"date-parts":[["2003"]]}}},{"id":582,"uris":["http://zotero.org/users/local/lu8HTOHw/items/IY5AW6YP"],"itemData":{"id":582,"type":"article-journal","container-title":"American Psychologist","page":"24-35","title":"Spirituality, religion, and health: An emerging research field","volume":"58","author":[{"family":"Miller","given":"W.R."},{"family":"Thoresen","given":"C.E."}],"issued":{"date-parts":[["2003"]]}}},{"id":2429,"uris":["http://zotero.org/users/local/lu8HTOHw/items/DBA9TX6M"],"itemData":{"id":2429,"type":"article-journal","abstract":"Background. The literature suggests that the notion of holistic health has gained popularity in the nursing of older persons. Holistic care, based on the premises that there is a balance between body, mind and spirit, is important for well-being, that each of these is interconnected, and that each affects the others. Human spirit is considered to be the essence of being and is what motivates and guides us to live a meaningful existence. However, there is little evidence in the nursing literature about how nurses caring for older people respond to their spiritual needs. Aim. The aim of this paper is to report a critical incident study to: (1) explore nurses’ perceptions of their role in addressing the spiritual needs of older people; (2) describe what constitutes spiritual care of old people in the light of the findings. Methods. Descriptions of critical incidents were obtained from a convenience sample of 52 nurses working in the East Midlands Region of the United Kingdom (UK) and subjected to content analysis and construction of a data classification system. Findings. Respondents were prompted to identify patients’ spiritual needs by factors such as religious beliefs and practice (prayer); absolution; seeking connectedness, comfort and reassurance, healing or searching for meaning and purpose. The interventions initiated to meet patients’ spiritual needs included respect for privacy; helping patients to connect; helping patients to complete unfinished business; listening to patients’ concerns; comforting and reassuring; using personal religious beliefs to assist patients and observation of religious beliefs and practices. Conclusion. The findings provide empirical evidence of some practices related to spiritual care of older people. Further empirical research is needed to guide practice and education with regard to conceptual clarity and the delivery of spiritual care of older people.","container-title":"Journal of Advanced Nursing","DOI":"10.1111/j.1365-2648.2004.03163.x","ISSN":"1365-2648","issue":"1","language":"en","note":"_eprint: https://onlinelibrary.wiley.com/doi/pdf/10.1111/j.1365-2648.2004.03163.x","page":"6-16","source":"Wiley Online Library","title":"Responses to the spiritual needs of older people","volume":"48","author":[{"family":"Narayanasamy","given":"Aru"},{"family":"Clissett","given":"Philip"},{"family":"Parumal","given":"Logan"},{"family":"Thompson","given":"Deborah"},{"family":"Annasamy","given":"Sam"},{"family":"Edge","given":"Richard"}],"issued":{"date-parts":[["2004"]]}}},{"id":2432,"uris":["http://zotero.org/users/local/lu8HTOHw/items/F442E9LS"],"itemData":{"id":2432,"type":"article-journal","abstract":"A significant relation between religion and better health has been demonstrated in a variety of healthy and patient populations. In the past several years, there has been a focus on the role of spirituality, as distinct from religion, in health promotion and coping with illness. Despite the growing interest, there remains a dearth of well-validated, psychometrically sound instruments to measure aspects of spirituality. In this article we report on the development and testing of a measure of spiritual well-being, the Functional Assessment of Chronic Illness Therapy-Spiritual Well-Being (FACIT-Sp), within two samples of cancer patients. The instrument comprises two sub scales—one measuring a sense of meaning and peace and the other assessing the role of faith in illness. A total score for spiritual well-being is also produced. Study 1 demonstrates good internal consistency reliability and a significant relation with quality of life in a large, multiethnic sample. Study 2 examines convergent validity with 5 other measures of religion and spirituality in a sample of individuals with mixed early stage and metastatic cancer diagnoses. Results of the two studies demonstrate that the FACIT-Sp is a psychometrically sound measure of spiritual well-being for people with cancer and other chronic illnesses.","container-title":"Annals of Behavioral Medicine","DOI":"10.1207/S15324796ABM2401_06","ISSN":"1532-4796","issue":"1","journalAbbreviation":"ann. behav. med.","language":"en","page":"49-58","source":"Springer Link","title":"Measuring spiritual well-being in people with cancer: The functional assessment of chronic illness therapy—spiritual well-being scale (FACIT-Sp)","title-short":"Measuring spiritual well-being in people with cancer","volume":"24","author":[{"family":"Peterman","given":"Amy H."},{"family":"Fitchett","given":"George"},{"family":"Brady","given":"Marianne J."},{"family":"Hernandez","given":"Lesbia"},{"family":"Cella","given":"David"}],"issued":{"date-parts":[["2002",2,1]]}}},{"id":2457,"uris":["http://zotero.org/users/local/lu8HTOHw/items/RKF5XZDA"],"itemData":{"id":2457,"type":"article-journal","abstract":"Recently, Gomez and Fisher (Gomez R and Fisher JW (2003) Pers Individ Dif 35: 1975–1991) proposed that four facets of spiritual well-being exist, namely, personal, communal, environmental, and transcendental spiritual well-being. Based on data from three independent studies, the present research effort tested the validity of a German version of (Gomez R and Fisher JW (2003) Pers Individ Dif 35: 1975–1991) of the Spiritual Well-Being Questionnaire (SWBQ-G). It was found that the SWBQ-G was factorially valid and that each of the four SWBQ-G scales was discriminant to mental, physical, and emotional well-being. Also, it was found that the SWBQ-G predicted levels of subsequent happiness, psychological well-being (positive relationship), and stress (negative relationship). These results add to our knowledge about the validity of the construct of spiritual well-being.","container-title":"Journal of Religion and Health","DOI":"10.1007/s10943-009-9316-0","ISSN":"1573-6571","issue":"4","journalAbbreviation":"J Relig Health","language":"en","page":"950-963","source":"Springer Link","title":"Effects of Spiritual Well-Being on Subsequent Happiness, Psychological Well-Being, and Stress","volume":"50","author":[{"family":"Rowold","given":"Jens"}],"issued":{"date-parts":[["2011",12,1]]}}},{"id":2449,"uris":["http://zotero.org/users/local/lu8HTOHw/items/DKPEDES6"],"itemData":{"id":2449,"type":"article-journal","abstract":"This study aims at investigating the relationship between Religious/Spiritual Well-Being and indicators of Psychological Well-Being (Global Religiosity, Hierarchy of Needs, Sense of Coherence) and the Big Five personality dimensions (including “Piety”). Religiosity/spirituality was measured by means of the Multidimensional Inventory for Religious/Spiritual Well-Being which consists of six different subscales dealing with different facets of religiosity and spirituality (e.g. General Religiosity, Forgiveness or Hope). We observed evidence that Religious/Spiritual Well-Being is substantially correlated with different aspects of Psychological Well-Being and personality (e.g. Extraversion, Neuroticism, Openness). Taken together, the findings of this study support the idea of a salutogenic function of religiosity/spirituality. In addition, this study provides evidence that religiosity and spirituality may represent important aspects of human personality. We hope that this study contributes to the ongoing discussion concerning the consideration of religiosity/spirituality as an important personality trait in the context of Psychological Well-Being.","container-title":"Personality and Individual Differences","DOI":"10.1016/j.paid.2010.03.032","ISSN":"0191-8869","issue":"3","journalAbbreviation":"Personality and Individual Differences","language":"en","page":"192-197","source":"ScienceDirect","title":"Dimensions of Religious/Spiritual Well-Being and their relation to Personality and Psychological Well-Being","volume":"49","author":[{"family":"Unterrainer","given":"H. -F."},{"family":"Ladenhauf","given":"K. H."},{"family":"Moazedi","given":"M. L."},{"family":"Wallner-Liebmann","given":"S. J."},{"family":"Fink","given":"A."}],"issued":{"date-parts":[["2010",8,1]]}}},{"id":2441,"uris":["http://zotero.org/users/local/lu8HTOHw/items/EQXH9KN6"],"itemData":{"id":2441,"type":"article-journal","abstract":"This study examined the factorial and content validity of Ryff's Scales of Psychological Well-being (SPWB) in a sample of psychology students (N=233) and a sample of professionals from a diverse occupational background (N=420). The psychometric quality of the SPWB was tested for the versions with 3-items, 9-items and 14-items. It appeared that the factorial validity was only acceptable for the 3-items per scale version. However, the internal consistency of these 3-items scales was below generally accepted levels. Therefore, it is suggested to reduce the length of the 14-item scales to 6, 7 or 8 items, depending on the specific subscale. This resulted in an improved overall psychometric quality. In addition, two new scales were developed that together refer to spiritual well-being. A second order factor analysis, including vitality, happiness, self-esteem and the Big Five personality dimensions, revealed four underlying dimensions of positive psychological health: subjective well-being, self-actualization, interpersonal relations and autonomy.","container-title":"Personality and Individual Differences","DOI":"10.1016/S0191-8869(03)00122-3","ISSN":"0191-8869","issue":"3","journalAbbreviation":"Personality and Individual Differences","language":"en","page":"629-643","source":"ScienceDirect","title":"The construct validity of Ryff's Scales of Psychological Well-being and its extension with spiritual well-being","volume":"36","author":[{"family":"Dierendonck","given":"Dirk","non-dropping-particle":"van"}],"issued":{"date-parts":[["2004",2,1]]}}},{"id":2437,"uris":["http://zotero.org/users/local/lu8HTOHw/items/FTAG2E3X"],"itemData":{"id":2437,"type":"article-journal","abstract":"Due to the growing interest in holistic health and well-being, the Mental, Physical, and Spiritual Well-being Scale was developed. This well-being scale has 30 items and incorporates mental, physical, and spiritual subscales. An initial set of items was developed and 186 university students responded to these. An exploratory factor analysis was conducted using principal components analysis with varimax rotation (N = 100) to reduce the number of items in the scale. Three factors were extracted based on the eigenvalues, loading coefficients exceeding 0.3, and the scree test. Ten items from each of the three factors were selected, reducing the number of items from 66 to 30. Another factor analysis, performed on 129 employees of the Commonwealth Scientific and Industrial Research Organisation and 229 students from Monash University, indicated three factors were representative of the mental, physical, and spiritual subscales. Test-retest reliabilities over 1 mo. ranged from 0.87 to 0.97 for the three subscales whilst internal consistency ranged from 0.75 to 0.85. Concurrent validity was examined using the General Health Questionnaire and the Spiritual Well-being Scale. The discriminant validity of the MPS was also explored using three activity groups nominated as highly physical (weight training) or highly mental (chess) or highly spiritual (prayer). Out of a total of 88 cases, 77.3% of these were correctly classified into their actual activity group based on their scores. Sample sizes were moderate and testing was of limited samples. More psychometric work is needed but preliminary findings indicate an accurate and reliable test.","container-title":"Psychological Reports","DOI":"10.2466/pr0.1995.77.2.659","ISSN":"0033-2941","issue":"2","journalAbbreviation":"Psychol Rep","language":"en","note":"publisher: SAGE Publications Inc","page":"659-674","source":"SAGE Journals","title":"Development and Psychometric Validation of the Mental, Physical, and Spiritual Well-Being Scale","volume":"77","author":[{"family":"Vella-Brodrick","given":"Dianne A."},{"family":"Allen","given":"Felicity C. L."}],"issued":{"date-parts":[["1995",10,1]]}}}],"schema":"https://github.com/citation-style-language/schema/raw/master/csl-citation.json"} </w:instrText>
            </w:r>
            <w:r w:rsidRPr="00FE4CC2">
              <w:rPr>
                <w:sz w:val="24"/>
                <w:szCs w:val="24"/>
                <w:lang w:val="en-US"/>
              </w:rPr>
              <w:fldChar w:fldCharType="separate"/>
            </w:r>
            <w:r w:rsidRPr="00FE4CC2">
              <w:rPr>
                <w:rFonts w:ascii="Calibri" w:hAnsi="Calibri" w:cs="Calibri"/>
                <w:sz w:val="24"/>
                <w:lang w:val="en-US"/>
              </w:rPr>
              <w:t>(Abedi et al., 2016; Artetxe et al., 2021; Bekelman et al., 2007; C. C. Clark &amp; Hunter, 2019; Elham et al., 2015; Heintzman &amp; Mannell, 2003; Hungelmann et al., 1985; Jafari et al., 2010; Kaczorowski, 1989; Kirby et al., 2004; Lin &amp; Bauer-Wu, 2003; Miller &amp; Thoresen, 2003; Narayanasamy et al., 2004; Peterman et al., 2002; Rowold, 2011; Unterrainer et al., 2010; van Dierendonck, 2004; Vella-Brodrick &amp; Allen, 1995)</w:t>
            </w:r>
            <w:r w:rsidRPr="00FE4CC2">
              <w:rPr>
                <w:sz w:val="24"/>
                <w:szCs w:val="24"/>
                <w:lang w:val="en-US"/>
              </w:rPr>
              <w:fldChar w:fldCharType="end"/>
            </w:r>
          </w:p>
        </w:tc>
      </w:tr>
      <w:tr w:rsidR="00FE4CC2" w:rsidRPr="00FE4CC2" w14:paraId="39FDF662" w14:textId="77777777" w:rsidTr="00847014">
        <w:trPr>
          <w:trHeight w:val="494"/>
        </w:trPr>
        <w:tc>
          <w:tcPr>
            <w:tcW w:w="1696" w:type="dxa"/>
            <w:vMerge/>
            <w:shd w:val="clear" w:color="auto" w:fill="E2EFD9" w:themeFill="accent6" w:themeFillTint="33"/>
          </w:tcPr>
          <w:p w14:paraId="4C2A95DB" w14:textId="77777777" w:rsidR="00EF3DE4" w:rsidRPr="00FE4CC2" w:rsidRDefault="00EF3DE4" w:rsidP="00847014">
            <w:pPr>
              <w:rPr>
                <w:sz w:val="24"/>
                <w:szCs w:val="24"/>
                <w:lang w:val="en-US"/>
              </w:rPr>
            </w:pPr>
          </w:p>
        </w:tc>
        <w:tc>
          <w:tcPr>
            <w:tcW w:w="2268" w:type="dxa"/>
          </w:tcPr>
          <w:p w14:paraId="18C3CB6D" w14:textId="77777777" w:rsidR="00EF3DE4" w:rsidRPr="00FE4CC2" w:rsidRDefault="00EF3DE4" w:rsidP="00847014">
            <w:pPr>
              <w:rPr>
                <w:i/>
                <w:sz w:val="24"/>
                <w:szCs w:val="24"/>
                <w:lang w:val="en-US"/>
              </w:rPr>
            </w:pPr>
            <w:r w:rsidRPr="00FE4CC2">
              <w:rPr>
                <w:i/>
                <w:sz w:val="24"/>
                <w:szCs w:val="24"/>
                <w:lang w:val="en-US"/>
              </w:rPr>
              <w:t>Coping mechanisms</w:t>
            </w:r>
          </w:p>
        </w:tc>
        <w:tc>
          <w:tcPr>
            <w:tcW w:w="5245" w:type="dxa"/>
          </w:tcPr>
          <w:p w14:paraId="2A5FD869" w14:textId="77777777" w:rsidR="00EF3DE4" w:rsidRPr="00FE4CC2" w:rsidRDefault="00EF3DE4" w:rsidP="00847014">
            <w:pPr>
              <w:rPr>
                <w:sz w:val="24"/>
                <w:szCs w:val="24"/>
                <w:lang w:val="en-US"/>
              </w:rPr>
            </w:pPr>
            <w:r w:rsidRPr="00FE4CC2">
              <w:rPr>
                <w:sz w:val="24"/>
                <w:szCs w:val="24"/>
                <w:lang w:val="en-US"/>
              </w:rPr>
              <w:fldChar w:fldCharType="begin"/>
            </w:r>
            <w:r w:rsidRPr="00FE4CC2">
              <w:rPr>
                <w:sz w:val="24"/>
                <w:szCs w:val="24"/>
                <w:lang w:val="en-US"/>
              </w:rPr>
              <w:instrText xml:space="preserve"> ADDIN ZOTERO_ITEM CSL_CITATION {"citationID":"h1GI23yI","properties":{"formattedCitation":"(Bartlett et al., 2003; Bekelman et al., 2007; Boscaglia et al., 2005; C. C. Clark &amp; Hunter, 2019; Heintzman &amp; Mannell, 2003; Jafari et al., 2010; Kaczorowski, 1989; Kirby et al., 2004; Lin &amp; Bauer-Wu, 2003; Love et al., 2017; McClain et al., 2003; McCoubrie &amp; Davies, 2006; Nelson et al., 2002; Peterman et al., 2002)","plainCitation":"(Bartlett et al., 2003; Bekelman et al., 2007; Boscaglia et al., 2005; C. C. Clark &amp; Hunter, 2019; Heintzman &amp; Mannell, 2003; Jafari et al., 2010; Kaczorowski, 1989; Kirby et al., 2004; Lin &amp; Bauer-Wu, 2003; Love et al., 2017; McClain et al., 2003; McCoubrie &amp; Davies, 2006; Nelson et al., 2002; Peterman et al., 2002)","noteIndex":0},"citationItems":[{"id":2452,"uris":["http://zotero.org/users/local/lu8HTOHw/items/Q5UWVFLB"],"itemData":{"id":2452,"type":"article-journal","abstract":"Objective To evaluate spirituality, well-being, and quality of life (QOL) among people with rheumatoid arthritis (RA). Methods Questionnaires assessing positive and negative affect, depression, QOL and spirituality were completed. Disease activity was assessed by rheumatologic examination. Results Women (n = 62) had a mean (± SD) age of 53.0 (± 13.0) years with 12 (± 13) swollen and tender joints (STJ). Men (n = 15) were 61.9 (± 13.0) years with 7 (± 11) STJ. Disease activity was associated (P &lt; 0.05) positively with depression (r = 0.23), pain (r = 0.26), poorer self-ratings of health (r = 0.29) and physical role limitations (r = 0.26). Spirituality was associated directly with positive affect (r = 0.26) and higher health perceptions (r = 0.29). In multiple regression, spirituality was an independent predictor of happiness and positive health perceptions, even after controlling disease activity and physical functioning, for age and mood. Conclusion Spirituality may facilitate emotional adjustment and resilience in people with RA by experiencing more positive feelings and attending to positive elements of their lives.","container-title":"Arthritis Care &amp; Research","DOI":"10.1002/art.11456","ISSN":"1529-0131","issue":"6","language":"en","note":"_eprint: https://onlinelibrary.wiley.com/doi/pdf/10.1002/art.11456","page":"778-783","source":"Wiley Online Library","title":"Spirituality, well-being, and quality of life in people with rheumatoid arthritis","volume":"49","author":[{"family":"Bartlett","given":"Susan J."},{"family":"Piedmont","given":"Ralph"},{"family":"Bilderback","given":"Andrew"},{"family":"Matsumoto","given":"Alan K."},{"family":"Bathon","given":"Joan M."}],"issued":{"date-parts":[["2003"]]}}},{"id":2462,"uris":["http://zotero.org/users/local/lu8HTOHw/items/JLLJUWTJ"],"itemData":{"id":2462,"type":"article-journal","abstract":"In patients with chronic heart failure, depression is common and associated with poor quality of life, more frequent hospitalizations, and higher mortality. Spiritual well-being is an important, modifiable coping resource in patients with terminal cancer and is associated with less depression, but little is known about the role of spiritual well-being in patients with heart failure.","container-title":"Journal of General Internal Medicine","DOI":"10.1007/s11606-006-0044-9","ISSN":"1525-1497","issue":"4","journalAbbreviation":"J GEN INTERN MED","language":"en","page":"470-477","source":"Springer Link","title":"Spiritual Well-Being and Depression in Patients with Heart Failure","volume":"22","author":[{"family":"Bekelman","given":"David B."},{"family":"Dy","given":"Sydney M."},{"family":"Becker","given":"Diane M."},{"family":"Wittstein","given":"Ilan S."},{"family":"Hendricks","given":"Danetta E."},{"family":"Yamashita","given":"Traci E."},{"family":"Gottlieb","given":"Sheldon H."}],"issued":{"date-parts":[["2007",4,1]]}}},{"id":2489,"uris":["http://zotero.org/users/local/lu8HTOHw/items/BJEIPSGW"],"itemData":{"id":2489,"type":"article-journal","abstract":"The objective of this study was to determine whether, after accounting for illness and demographic variables, spiritual involvement and beliefs and positive and negative spiritual coping could account for any of the variation in anxiety and depression among women within 1 year's diagnosis of gynecological cancer (GC). One hundred patients from outpatient GC clinics at two Melbourne-based hospitals completed a brief structured interview and self-report measures of anxiety, depression, spirituality, and spiritual coping. Using two sequential regression analyses, we found that younger women with more advanced disease, who used more negative spiritual coping, had a greater tendency towards depression and that the use of negative spiritual coping was associated with greater anxiety scores. Although not statistically significant, patients with lower levels of generalized spirituality also tended to be more depressed. The site of disease and phase of treatment were not predictive of either anxiety or depression. We conclude that spirituality and spiritual coping are important to women with GC and that health professionals in the area should consider these issues.","container-title":"International Journal of Gynecologic Cancer","DOI":"10.1136/ijgc-00009577-200509000-00007","ISSN":"1048-891X, 1525-1438","issue":"5","language":"en","license":"© 2005 IGCS","note":"publisher: BMJ Specialist Journals\nsection: Review Article\nPMID: 16174220","source":"ijgc.bmj.com","title":"The contribution of spirituality and spiritual coping to anxiety and depression in women with a recent diagnosis of gynecological cancer","URL":"https://ijgc.bmj.com/content/15/5/755","volume":"15","author":[{"family":"Boscaglia","given":"N."},{"family":"Clarke","given":"D. M."},{"family":"Jobling","given":"T. W."},{"family":"Quinn","given":"M. A."}],"accessed":{"date-parts":[["2022",12,5]]},"issued":{"date-parts":[["2005",9,8]]}}},{"id":2447,"uris":["http://zotero.org/users/local/lu8HTOHw/items/72X8KW7B"],"itemData":{"id":2447,"type":"article-journal","abstract":"Heart failure is a chronic and terminal disease that affects a significant portion of the U.S. population. It is marked by considerable suffering, for which palliative care has been recommended. Palliative care standards require the inclusion of spiritual care, but there is a paucity of literature supporting effective spiritual interventions for the heart failure population. A literature search resulted in 30 articles meeting the criteria for review of spirituality and spiritual coping in the heart failure population. Findings within this body of literature include descriptive evidence of the uniqueness of spirituality in this population, quantitative and qualitative approaches to inquiry, theoretical models of spiritual coping, and proposed interventions. The article concludes with implications for future research and practice.","container-title":"Journal of Holistic Nursing","DOI":"10.1177/0898010118761401","ISSN":"0898-0101","issue":"1","journalAbbreviation":"J Holist Nurs","language":"en","note":"publisher: SAGE Publications Inc","page":"56-73","source":"SAGE Journals","title":"Spirituality, Spiritual Well-Being, and Spiritual Coping in Advanced Heart Failure: Review of the Literature","title-short":"Spirituality, Spiritual Well-Being, and Spiritual Coping in Advanced Heart Failure","volume":"37","author":[{"family":"Clark","given":"Clayton C."},{"family":"Hunter","given":"Jennifer"}],"issued":{"date-parts":[["2019",3,1]]}}},{"id":2471,"uris":["http://zotero.org/users/local/lu8HTOHw/items/EZWDQID3"],"itemData":{"id":2471,"type":"article-journal","abstract":"The purpose of this study was to develop a model of leisure style and spiritual well-being relationships, and the processes (spiritual functions of leisure) by which leisure can influence spiritual well-being. Also, the role of leisure in ameliorating the effects of time pressure on spiritual well-being was examined. Structural equation modeling using AMOS was employed to test direct and indirect effects models of the relationships among components of leisure style (leisure activity participation, leisure motivation, and leisure time), spiritual functions of leisure (sacrilization, repression avoidance, sense of place) and spiritual well-being (both behavioral and subjective). The model developed suggests that some components of people's leisure styles lead to certain behaviors and experiences (spiritual functions of leisure) that maintain or enhance spiritual well-being. These spiritual functions of leisure may also serve as coping strategies to ameliorate the negative influence of time pressure on spiritual well-being.","container-title":"Leisure Sciences","DOI":"10.1080/01490400306563","ISSN":"0149-0400","issue":"2-3","note":"publisher: Routledge\n_eprint: https://doi.org/10.1080/01490400306563","page":"207-230","source":"Taylor and Francis+NEJM","title":"Spiritual Functions of Leisure and Spiritual Well-Being: Coping with Time Pressure","title-short":"Spiritual Functions of Leisure and Spiritual Well-Being","volume":"25","author":[{"family":"Heintzman","given":"Paul"},{"family":"Mannell","given":"Roger C."}],"issued":{"date-parts":[["2003",4,1]]}}},{"id":2444,"uris":["http://zotero.org/users/local/lu8HTOHw/items/4ENTX4ZM"],"itemData":{"id":2444,"type":"article-journal","abstract":"The aim of this study was to predict life satisfaction through spirituality well-being and hope in cancer patients. for this reason, 120 cancer patients have selected by available sampling method as research sample and completed spirituality well-being, hope and life satisfaction scales. Results showed that there was significant difference among spirituality well-being, hope and life satisfaction. as well, regression analyses showed that existential and religious well-being and hope predict significantly the life satisfaction. we can conclude that spirituality well-being and hope have important role in life satisfaction and psychological adjustment.","collection-title":"WCPCG 2010","container-title":"Procedia - Social and Behavioral Sciences","DOI":"10.1016/j.sbspro.2010.07.288","ISSN":"1877-0428","journalAbbreviation":"Procedia - Social and Behavioral Sciences","language":"en","page":"1362-1366","source":"ScienceDirect","title":"Life satisfaction, spirituality well-being and hope in cancer patients","volume":"5","author":[{"family":"Jafari","given":"Esa"},{"family":"Najafi","given":"Mahmoud"},{"family":"Sohrabi","given":"Faramarz"},{"family":"Dehshiri","given":"Gholam Reza"},{"family":"Soleymani","given":"Esmail"},{"family":"Heshmati","given":"Rasoul"}],"issued":{"date-parts":[["2010",1,1]]}}},{"id":2460,"uris":["http://zotero.org/users/local/lu8HTOHw/items/PLEXGS2A"],"itemData":{"id":2460,"type":"article-journal","abstract":"Exploring the theory that anxiety is lower in highly spiritual persons confronting life-threatening illness, this correlational study was conducted with 114 adults who had been diagnosed with cancer. Relationships were measured between spiritual wellbeing and state-trait anxiety, using the Spiritual Well-Being Scale, which distinguishes between the religious and existential dimensions of spirituality, and the State-Trait Anxiety Inventory, which differentiates between transitory and characteristic anxiety. Efforts were made to identify demographic features of the sample which could influence spirituality and anxiety and their interactions. A consistent inverse relationship (p &lt; .001) was found between spiritual wellbeing and state-trait anxiety, regardless of influences of gender, age, marital status, diagnosis, group participation, and length of time since diagnosis. This supports the theory that persons with high levels of spiritual well-being have lower levels of anxiety. Controlled studies now are indicated, with attention to diversity and specificity of ethnic, socioeconomic, and religious backgrounds, as well as cancer type, stage, symptoms, and prognosis. The hospice community is challenged to undertake studies of the spiritual dimension and its healing potential.","container-title":"The Hospice Journal","DOI":"10.1080/0742-969X.1989.11882658","ISSN":"0742-969X","issue":"3-4","note":"publisher: Taylor &amp; Francis\n_eprint: https://doi.org/10.1080/0742-969X.1989.11882658\nPMID: 2628250","page":"105-116","source":"Taylor and Francis+NEJM","title":"Spiritual Well-Being and Anxiety in Adults Diagnosed with Cancer","volume":"5","author":[{"family":"Kaczorowski","given":"Jane Montavon"}],"issued":{"date-parts":[["1989",9,1]]}}},{"id":2423,"uris":["http://zotero.org/users/local/lu8HTOHw/items/ZJQZ9KEW"],"itemData":{"id":2423,"type":"article-journal","abstract":"Previous studies have identified that spiritual beliefs contribute to psychological well-being (PWB) in older people, but limited research has considered the effects of spirituality on PWB when physical health deteriorates and people become frail. We recruited 233 British participants from warden-controlled retirement housing to complete interviewer-administered questionnaires. Results showed that, after we controlled for marital status, age, education, other health problems, and gender, degree of frailty had a negative effect on PWB. Spirituality was also a significant predictor of PWB and moderated the negative effects of frailty on PWB. Therefore, this study suggests that spirituality is a resource in maintaining PWB, and that the use of this resource is more significant for individuals with greater levels of frailty.","container-title":"The Journals of Gerontology: Series B","DOI":"10.1093/geronb/59.3.P123","ISSN":"1079-5014","issue":"3","journalAbbreviation":"The Journals of Gerontology: Series B","page":"P123-P129","source":"Silverchair","title":"Spirituality and Well-Being in Frail and Nonfrail Older Adults","volume":"59","author":[{"family":"Kirby","given":"Sarah E."},{"family":"Coleman","given":"Peter G."},{"family":"Daley","given":"Dave"}],"issued":{"date-parts":[["2004",5,1]]}}},{"id":2438,"uris":["http://zotero.org/users/local/lu8HTOHw/items/XWDPPAFS"],"itemData":{"id":2438,"type":"article-journal","abstract":"Purpose. An integrative literature review was undertaken to examine the research on psycho-spiritual well-being in terminally ill people, specifically patients with advanced cancer. Method. A comprehensive search of MEDLINE, CINAHL, CancerLit and PsycINFO using relevant keywords produced 43 primary research studies that investigated psycho-spiritual well-being in patients with advanced cancer. Each report was read, critiqued and systematically assessed for purpose statement or research questions, study design, sample size, characteristics of the subjects, measurement of independent and dependent variables, sample attrition, method of data analysis and results. Major themes and findings were identified for each of the studies. Findings. Psycho-spiritual well-being is an area of interest to researchers all over the world. Retrieved studies had been conducted in 14 countries by researchers in a variety of disciplines, including nursing, medicine, psychology and theology. Six major themes repeatedly emerged as essential components of psycho-spiritual well-being: self-awareness, coping and adjusting effectively with stress, relationships and connectedness with others, sense of faith, sense of empowerment and confidence, and living with meaning and hope. Conclusion. Patients with an enhanced sense of psycho-spiritual well-being are able to cope more effectively with the process of terminal illness and find meaning in the experience. Prognostic awareness, family and social support, autonomy, hope and meaning in life all contribute to positive psycho-spiritual well-being. Emotional distress, anxiety, helplessness, hopelessness and fear of death all detract from psycho-spiritual well-being. The research indicated that health professionals can play an important role in enhancing psycho-spiritual well-being, but further research is needed to understand specific interventions that are effective and contribute to positive patient outcomes.","container-title":"Journal of Advanced Nursing","DOI":"10.1046/j.1365-2648.2003.02768.x","ISSN":"1365-2648","issue":"1","language":"en","note":"_eprint: https://onlinelibrary.wiley.com/doi/pdf/10.1046/j.1365-2648.2003.02768.x","page":"69-80","source":"Wiley Online Library","title":"Psycho-spiritual well-being in patients with advanced cancer: an integrative review of the literature","title-short":"Psycho-spiritual well-being in patients with advanced cancer","volume":"44","author":[{"family":"Lin","given":"Hung-Ru"},{"family":"Bauer-Wu","given":"Susan M."}],"issued":{"date-parts":[["2003"]]}}},{"id":2420,"uris":["http://zotero.org/users/local/lu8HTOHw/items/EXIUQ7QA"],"itemData":{"id":2420,"type":"article-journal","abstract":"Aim The meaning of spiritual well-being as a health dimension is often contested and neglected in policy and practice. This paper explores spiritual well-being from both an Indigenous and a non-Indigenous perspective. Method We drew on Indigenous and non-Indigenous methodologies to explore the existing knowledge around spiritual well-being and its relationship with health. Results The Indigenous perspective proposed that spiritual well-being is founded in The Dreaming, informs everyday relationships and can impact on health. The non-Indigenous perspective suggested that spiritual well-being is shaped by culture and religion, is of increased importance as one ages, and can improve coping and resilience stressors. Conclusions Situating these perspectives side by side allows us to learn from both, and understand the importance of spirituality in people's lives. Further research is required to better address the spiritual well-being/health connection in policy and practice.","container-title":"Australasian Journal on Ageing","DOI":"10.1111/ajag.12284","ISSN":"1741-6612","issue":"3","language":"en","note":"_eprint: https://onlinelibrary.wiley.com/doi/pdf/10.1111/ajag.12284","page":"179-185","source":"Wiley Online Library","title":"Nurturing spiritual well-being among older people in Australia: Drawing on Indigenous and non-Indigenous way of knowing","title-short":"Nurturing spiritual well-being among older people in Australia","volume":"36","author":[{"family":"Love","given":"Pettina"},{"family":"Moore","given":"Melissa"},{"family":"Warburton","given":"Jeni"}],"issued":{"date-parts":[["2017"]]}}},{"id":2464,"uris":["http://zotero.org/users/local/lu8HTOHw/items/Z5KY4VWI"],"itemData":{"id":2464,"type":"article-journal","abstract":"Background\nThe importance of spirituality in coping with a terminal illness is becoming increasingly recognised. We aimed to assess the relation between spiritual well-being, depression, and end-of-life despair in terminally-ill cancer patients.\nMethods\n160 patients in a palliative care hospital with a life expectancy of less than 3 months were interviewed with a series of standardised instruments, including the functional assessment of chronic illness therapy—spiritual well-being scale, the Hamilton depression rating scale, the Beck hopelessness scale, and the schedule of attitudes toward hastened death. Suicidal ideation was based on responses to the Hamilton depression rating scale.\nFindings\nSignificant correlations were seen between spiritual well-being and desire for hastened death (r=−0·51), hopelessness (r=−0·68), and suicidal ideation (r=−0·41). Results of multiple regression analyses showed that spiritual well-being was the strongest predictor of each outcome variable and provided a unique significant contribution beyond that of depression and relevant covariates. Additionally, depression was highly correlated with desire for hastened death in participants low in spiritual well-being (r=0·40, p&lt;0·0001) but not in those high in spiritual well-being (r=0·20, p=0·06).\nInterpretation\nSpiritual well-being offers some protection against end-of-life despair in those for whom death is imminent. Our findings have important implications for palliative care practice. Controlled research assessing the effect of spirituality-based interventions is needed to establish what methods can help engender a sense of peace and meaning.","container-title":"The Lancet","DOI":"10.1016/S0140-6736(03)13310-7","ISSN":"0140-6736","issue":"9369","journalAbbreviation":"The Lancet","language":"en","page":"1603-1607","source":"ScienceDirect","title":"Effect of spiritual well-being on end-of-life despair in terminally-ill cancer patients","volume":"361","author":[{"family":"McClain","given":"Colleen S"},{"family":"Rosenfeld","given":"Barry"},{"family":"Breitbart","given":"William"}],"issued":{"date-parts":[["2003",5,10]]}}},{"id":2499,"uris":["http://zotero.org/users/local/lu8HTOHw/items/SSQVLTNS"],"itemData":{"id":2499,"type":"article-journal","abstract":"To establish whether there is a correlation between spirituality and anxiety and depression in patients with advanced cancer.","container-title":"Supportive Care in Cancer","DOI":"10.1007/s00520-005-0892-6","ISSN":"1433-7339","issue":"4","journalAbbreviation":"Support Care Cancer","language":"en","page":"379-385","source":"Springer Link","title":"Is there a correlation between spirituality and anxiety and depression in patients with advanced cancer?","volume":"14","author":[{"family":"McCoubrie","given":"Rachel C."},{"family":"Davies","given":"Andrew N."}],"issued":{"date-parts":[["2006",4,1]]}}},{"id":2492,"uris":["http://zotero.org/users/local/lu8HTOHw/items/JZUUWQUB"],"itemData":{"id":2492,"type":"article-journal","abstract":"Objective\nThis study examined the impact of spirituality and religiosity on depressive symptom severity in a sample of terminally ill patients with cancer and AIDS.\nMethods\nOne hundred sixty-two patients were recruited from palliative-care facilities (hospitals and specialized nursing facilities), all of whom had a life expectancy &lt;6 months. The primary variables used in this study were the FACIT Spiritual Well-Being Scale, a religiosity index similar to those used in previous research, the Hamilton Depression Rating Scale (HDRS), the Karnofsky Performance Rating Scale, the Memorial Symptom Assessment Scale, and the Duke-UNC Functional Social Support Questionnaire.\nResults\nA strong negative association was observed between the FACIT Spiritual Well-Being scale and the HDRS, but no such relationship was found for religiosity, because more religious individuals had somewhat higher scores on the HDRS. Similar patterns were observed for the FACIT subscales, finding a strong negative association between the meaning and peace subscale (which corresponds to the more existential aspects of spirituality) and HDRS scores, whereas a positive, albeit nonsignificant, association was observed for the faith subscale (which corresponds more closely to religiosity).\nConclusions\nThese results suggest that the beneficial aspects of religion may be primarily those that relate to spiritual well-being rather than to religious practices per se. Implications for clinical interventions and palliative-care practice are discussed.","container-title":"Psychosomatics","DOI":"10.1176/appi.psy.43.3.213","ISSN":"0033-3182","issue":"3","journalAbbreviation":"Psychosomatics","language":"en","page":"213-220","source":"ScienceDirect","title":"Spirituality, Religion, and Depression in the Terminally Ill","volume":"43","author":[{"family":"Nelson","given":"Christian J."},{"family":"Rosenfeld","given":"Barry"},{"family":"Breitbart","given":"William"},{"family":"Galietta","given":"Michele"}],"issued":{"date-parts":[["2002",5,1]]}}},{"id":2432,"uris":["http://zotero.org/users/local/lu8HTOHw/items/F442E9LS"],"itemData":{"id":2432,"type":"article-journal","abstract":"A significant relation between religion and better health has been demonstrated in a variety of healthy and patient populations. In the past several years, there has been a focus on the role of spirituality, as distinct from religion, in health promotion and coping with illness. Despite the growing interest, there remains a dearth of well-validated, psychometrically sound instruments to measure aspects of spirituality. In this article we report on the development and testing of a measure of spiritual well-being, the Functional Assessment of Chronic Illness Therapy-Spiritual Well-Being (FACIT-Sp), within two samples of cancer patients. The instrument comprises two sub scales—one measuring a sense of meaning and peace and the other assessing the role of faith in illness. A total score for spiritual well-being is also produced. Study 1 demonstrates good internal consistency reliability and a significant relation with quality of life in a large, multiethnic sample. Study 2 examines convergent validity with 5 other measures of religion and spirituality in a sample of individuals with mixed early stage and metastatic cancer diagnoses. Results of the two studies demonstrate that the FACIT-Sp is a psychometrically sound measure of spiritual well-being for people with cancer and other chronic illnesses.","container-title":"Annals of Behavioral Medicine","DOI":"10.1207/S15324796ABM2401_06","ISSN":"1532-4796","issue":"1","journalAbbreviation":"ann. behav. med.","language":"en","page":"49-58","source":"Springer Link","title":"Measuring spiritual well-being in people with cancer: The functional assessment of chronic illness therapy—spiritual well-being scale (FACIT-Sp)","title-short":"Measuring spiritual well-being in people with cancer","volume":"24","author":[{"family":"Peterman","given":"Amy H."},{"family":"Fitchett","given":"George"},{"family":"Brady","given":"Marianne J."},{"family":"Hernandez","given":"Lesbia"},{"family":"Cella","given":"David"}],"issued":{"date-parts":[["2002",2,1]]}}}],"schema":"https://github.com/citation-style-language/schema/raw/master/csl-citation.json"} </w:instrText>
            </w:r>
            <w:r w:rsidRPr="00FE4CC2">
              <w:rPr>
                <w:sz w:val="24"/>
                <w:szCs w:val="24"/>
                <w:lang w:val="en-US"/>
              </w:rPr>
              <w:fldChar w:fldCharType="separate"/>
            </w:r>
            <w:r w:rsidRPr="00FE4CC2">
              <w:rPr>
                <w:rFonts w:ascii="Calibri" w:hAnsi="Calibri" w:cs="Calibri"/>
                <w:sz w:val="24"/>
                <w:lang w:val="en-US"/>
              </w:rPr>
              <w:t>(Bartlett et al., 2003; Bekelman et al., 2007; Boscaglia et al., 2005; C. C. Clark &amp; Hunter, 2019; Heintzman &amp; Mannell, 2003; Jafari et al., 2010; Kaczorowski, 1989; Kirby et al., 2004; Lin &amp; Bauer-Wu, 2003; Love et al., 2017; McClain et al., 2003; McCoubrie &amp; Davies, 2006; Nelson et al., 2002; Peterman et al., 2002)</w:t>
            </w:r>
            <w:r w:rsidRPr="00FE4CC2">
              <w:rPr>
                <w:sz w:val="24"/>
                <w:szCs w:val="24"/>
                <w:lang w:val="en-US"/>
              </w:rPr>
              <w:fldChar w:fldCharType="end"/>
            </w:r>
          </w:p>
        </w:tc>
      </w:tr>
      <w:tr w:rsidR="00FE4CC2" w:rsidRPr="00FE4CC2" w14:paraId="65F51C32" w14:textId="77777777" w:rsidTr="00847014">
        <w:trPr>
          <w:trHeight w:val="494"/>
        </w:trPr>
        <w:tc>
          <w:tcPr>
            <w:tcW w:w="1696" w:type="dxa"/>
            <w:vMerge/>
            <w:shd w:val="clear" w:color="auto" w:fill="E2EFD9" w:themeFill="accent6" w:themeFillTint="33"/>
          </w:tcPr>
          <w:p w14:paraId="5EE1D6F4" w14:textId="77777777" w:rsidR="00EF3DE4" w:rsidRPr="00FE4CC2" w:rsidRDefault="00EF3DE4" w:rsidP="00847014">
            <w:pPr>
              <w:rPr>
                <w:sz w:val="24"/>
                <w:szCs w:val="24"/>
                <w:lang w:val="en-US"/>
              </w:rPr>
            </w:pPr>
          </w:p>
        </w:tc>
        <w:tc>
          <w:tcPr>
            <w:tcW w:w="2268" w:type="dxa"/>
          </w:tcPr>
          <w:p w14:paraId="1900482D" w14:textId="77777777" w:rsidR="00EF3DE4" w:rsidRPr="00FE4CC2" w:rsidRDefault="00EF3DE4" w:rsidP="00847014">
            <w:pPr>
              <w:rPr>
                <w:i/>
                <w:sz w:val="24"/>
                <w:szCs w:val="24"/>
                <w:lang w:val="en-US"/>
              </w:rPr>
            </w:pPr>
            <w:r w:rsidRPr="00FE4CC2">
              <w:rPr>
                <w:i/>
                <w:sz w:val="24"/>
                <w:szCs w:val="24"/>
                <w:lang w:val="en-US"/>
              </w:rPr>
              <w:t>Hope</w:t>
            </w:r>
          </w:p>
        </w:tc>
        <w:tc>
          <w:tcPr>
            <w:tcW w:w="5245" w:type="dxa"/>
          </w:tcPr>
          <w:p w14:paraId="3ADDB1A7" w14:textId="77777777" w:rsidR="00EF3DE4" w:rsidRPr="00FE4CC2" w:rsidRDefault="00EF3DE4" w:rsidP="00847014">
            <w:pPr>
              <w:rPr>
                <w:sz w:val="24"/>
                <w:szCs w:val="24"/>
                <w:lang w:val="en-US"/>
              </w:rPr>
            </w:pPr>
            <w:r w:rsidRPr="00FE4CC2">
              <w:rPr>
                <w:sz w:val="24"/>
                <w:szCs w:val="24"/>
                <w:lang w:val="en-US"/>
              </w:rPr>
              <w:fldChar w:fldCharType="begin"/>
            </w:r>
            <w:r w:rsidRPr="00FE4CC2">
              <w:rPr>
                <w:sz w:val="24"/>
                <w:szCs w:val="24"/>
                <w:lang w:val="en-US"/>
              </w:rPr>
              <w:instrText xml:space="preserve"> ADDIN ZOTERO_ITEM CSL_CITATION {"citationID":"ffyRiWP2","properties":{"formattedCitation":"(Carson et al., 1988, 1990; Hammermeister &amp; Peterson, 2001; Jafari et al., 2010; Kirby et al., 2004; Lin &amp; Bauer-Wu, 2003; Peterman et al., 2002)","plainCitation":"(Carson et al., 1988, 1990; Hammermeister &amp; Peterson, 2001; Jafari et al., 2010; Kirby et al., 2004; Lin &amp; Bauer-Wu, 2003; Peterman et al., 2002)","noteIndex":0},"citationItems":[{"id":2467,"uris":["http://zotero.org/users/local/lu8HTOHw/items/5SFQ4BSK"],"itemData":{"id":2467,"type":"article-journal","abstract":"Hope is essential to physical and psychosocial well-being and plays a central role in one's ability to deal with illness and suffering. It's relationship to spiritual well-being, however, has not been explored empirically. This article addresses the conceptual similarities of hope and spiritual well-being and reports the results of a correlational study examining the relationship in a sample of healthy individuals. While hope was found to be related to both the religious and existential dimensions of spiritual well-being, the relationship with existential well-being was significantly stronger. Questions are raised concerning the developmental relationship of hope and spiritual well-being, and the importance of spiritual well-being in facilitating hope in others is addressed.","container-title":"Journal of Psychology and Theology","DOI":"10.1177/009164718801600205","ISSN":"0091-6471","issue":"2","language":"en","note":"publisher: SAGE Publications Ltd","page":"159-167","source":"SAGE Journals","title":"Hope and its Relationship to Spiritual Well-Being","volume":"16","author":[{"family":"Carson","given":"Verna"},{"family":"Soeken","given":"Karen L."},{"family":"Grimm","given":"Patricia M."}],"issued":{"date-parts":[["1988",6,1]]}}},{"id":2478,"uris":["http://zotero.org/users/local/lu8HTOHw/items/BREVZFRJ"],"itemData":{"id":2478,"type":"article-journal","abstract":"Without a cure on the horizon there is a need to identify ways to sustain hope and spiritual well-being in patients with AIDS. This article examines the impact of AIDS on the emotional and spiritual health of its victims and summarizes current research findings on spiritual well-being in the ill. It also summarizes the authors’study on hope and existential and spiritual well-being in a group of 65 adult male patients who were either serum positive for the human immunodeficient virus or who had been diagnosed with AIDS Related Complex or AIDS.","container-title":"Perspectives in Psychiatric Care","DOI":"10.1111/j.1744-6163.1990.tb00306.x","ISSN":"1744-6163","issue":"2","language":"en","note":"_eprint: https://onlinelibrary.wiley.com/doi/pdf/10.1111/j.1744-6163.1990.tb00306.x","page":"28-35","source":"Wiley Online Library","title":"Hope and Spiritual Well-Being: Essentials for Living With AIDS","title-short":"Hope and Spiritual Well-Being","volume":"26","author":[{"family":"Carson","given":"Verna"},{"family":"Soeken","given":"Karen L."},{"family":"Shanty","given":"Joyce"},{"family":"Terry","given":"Lillian"}],"issued":{"date-parts":[["1990"]]}}},{"id":2480,"uris":["http://zotero.org/users/local/lu8HTOHw/items/GK35SDA5"],"itemData":{"id":2480,"type":"article-journal","abstract":"This investigation examined the relationship among differing levels of spiritual well-being and 11 psychosocial and health-related characteristics. This study assessed the hypothesis that spiritual health is a powerful contributor to overall health. Participants were 462 college students at two separate colleges in the Pacific Northwest. Results revealed that those subjects scoring higher on the measure of spiritual health displayed better outcomes on psychosocial measures such as loneliness, self-esteem, and hopelessness. Alcohol and drug use were also significant discriminators between the high and the low spiritual well-being groups. Results of this study suggest that spiritual well-being interventions may be useful to address a variety of adverse health indicators in a college student population.","container-title":"American Journal of Health Education","DOI":"10.1080/19325037.2001.10603485","ISSN":"1932-5037","issue":"5","note":"publisher: Routledge\n_eprint: https://doi.org/10.1080/19325037.2001.10603485","page":"293-297","source":"Taylor and Francis+NEJM","title":"Does Spirituality Make a Difference? Psychosocial and Health-Related Characteristics of Spiritual Well-Being","title-short":"Does Spirituality Make a Difference?","volume":"32","author":[{"family":"Hammermeister","given":"Jon"},{"family":"Peterson","given":"Margaret"}],"issued":{"date-parts":[["2001",10,1]]}}},{"id":2444,"uris":["http://zotero.org/users/local/lu8HTOHw/items/4ENTX4ZM"],"itemData":{"id":2444,"type":"article-journal","abstract":"The aim of this study was to predict life satisfaction through spirituality well-being and hope in cancer patients. for this reason, 120 cancer patients have selected by available sampling method as research sample and completed spirituality well-being, hope and life satisfaction scales. Results showed that there was significant difference among spirituality well-being, hope and life satisfaction. as well, regression analyses showed that existential and religious well-being and hope predict significantly the life satisfaction. we can conclude that spirituality well-being and hope have important role in life satisfaction and psychological adjustment.","collection-title":"WCPCG 2010","container-title":"Procedia - Social and Behavioral Sciences","DOI":"10.1016/j.sbspro.2010.07.288","ISSN":"1877-0428","journalAbbreviation":"Procedia - Social and Behavioral Sciences","language":"en","page":"1362-1366","source":"ScienceDirect","title":"Life satisfaction, spirituality well-being and hope in cancer patients","volume":"5","author":[{"family":"Jafari","given":"Esa"},{"family":"Najafi","given":"Mahmoud"},{"family":"Sohrabi","given":"Faramarz"},{"family":"Dehshiri","given":"Gholam Reza"},{"family":"Soleymani","given":"Esmail"},{"family":"Heshmati","given":"Rasoul"}],"issued":{"date-parts":[["2010",1,1]]}}},{"id":2423,"uris":["http://zotero.org/users/local/lu8HTOHw/items/ZJQZ9KEW"],"itemData":{"id":2423,"type":"article-journal","abstract":"Previous studies have identified that spiritual beliefs contribute to psychological well-being (PWB) in older people, but limited research has considered the effects of spirituality on PWB when physical health deteriorates and people become frail. We recruited 233 British participants from warden-controlled retirement housing to complete interviewer-administered questionnaires. Results showed that, after we controlled for marital status, age, education, other health problems, and gender, degree of frailty had a negative effect on PWB. Spirituality was also a significant predictor of PWB and moderated the negative effects of frailty on PWB. Therefore, this study suggests that spirituality is a resource in maintaining PWB, and that the use of this resource is more significant for individuals with greater levels of frailty.","container-title":"The Journals of Gerontology: Series B","DOI":"10.1093/geronb/59.3.P123","ISSN":"1079-5014","issue":"3","journalAbbreviation":"The Journals of Gerontology: Series B","page":"P123-P129","source":"Silverchair","title":"Spirituality and Well-Being in Frail and Nonfrail Older Adults","volume":"59","author":[{"family":"Kirby","given":"Sarah E."},{"family":"Coleman","given":"Peter G."},{"family":"Daley","given":"Dave"}],"issued":{"date-parts":[["2004",5,1]]}}},{"id":2438,"uris":["http://zotero.org/users/local/lu8HTOHw/items/XWDPPAFS"],"itemData":{"id":2438,"type":"article-journal","abstract":"Purpose. An integrative literature review was undertaken to examine the research on psycho-spiritual well-being in terminally ill people, specifically patients with advanced cancer. Method. A comprehensive search of MEDLINE, CINAHL, CancerLit and PsycINFO using relevant keywords produced 43 primary research studies that investigated psycho-spiritual well-being in patients with advanced cancer. Each report was read, critiqued and systematically assessed for purpose statement or research questions, study design, sample size, characteristics of the subjects, measurement of independent and dependent variables, sample attrition, method of data analysis and results. Major themes and findings were identified for each of the studies. Findings. Psycho-spiritual well-being is an area of interest to researchers all over the world. Retrieved studies had been conducted in 14 countries by researchers in a variety of disciplines, including nursing, medicine, psychology and theology. Six major themes repeatedly emerged as essential components of psycho-spiritual well-being: self-awareness, coping and adjusting effectively with stress, relationships and connectedness with others, sense of faith, sense of empowerment and confidence, and living with meaning and hope. Conclusion. Patients with an enhanced sense of psycho-spiritual well-being are able to cope more effectively with the process of terminal illness and find meaning in the experience. Prognostic awareness, family and social support, autonomy, hope and meaning in life all contribute to positive psycho-spiritual well-being. Emotional distress, anxiety, helplessness, hopelessness and fear of death all detract from psycho-spiritual well-being. The research indicated that health professionals can play an important role in enhancing psycho-spiritual well-being, but further research is needed to understand specific interventions that are effective and contribute to positive patient outcomes.","container-title":"Journal of Advanced Nursing","DOI":"10.1046/j.1365-2648.2003.02768.x","ISSN":"1365-2648","issue":"1","language":"en","note":"_eprint: https://onlinelibrary.wiley.com/doi/pdf/10.1046/j.1365-2648.2003.02768.x","page":"69-80","source":"Wiley Online Library","title":"Psycho-spiritual well-being in patients with advanced cancer: an integrative review of the literature","title-short":"Psycho-spiritual well-being in patients with advanced cancer","volume":"44","author":[{"family":"Lin","given":"Hung-Ru"},{"family":"Bauer-Wu","given":"Susan M."}],"issued":{"date-parts":[["2003"]]}}},{"id":2432,"uris":["http://zotero.org/users/local/lu8HTOHw/items/F442E9LS"],"itemData":{"id":2432,"type":"article-journal","abstract":"A significant relation between religion and better health has been demonstrated in a variety of healthy and patient populations. In the past several years, there has been a focus on the role of spirituality, as distinct from religion, in health promotion and coping with illness. Despite the growing interest, there remains a dearth of well-validated, psychometrically sound instruments to measure aspects of spirituality. In this article we report on the development and testing of a measure of spiritual well-being, the Functional Assessment of Chronic Illness Therapy-Spiritual Well-Being (FACIT-Sp), within two samples of cancer patients. The instrument comprises two sub scales—one measuring a sense of meaning and peace and the other assessing the role of faith in illness. A total score for spiritual well-being is also produced. Study 1 demonstrates good internal consistency reliability and a significant relation with quality of life in a large, multiethnic sample. Study 2 examines convergent validity with 5 other measures of religion and spirituality in a sample of individuals with mixed early stage and metastatic cancer diagnoses. Results of the two studies demonstrate that the FACIT-Sp is a psychometrically sound measure of spiritual well-being for people with cancer and other chronic illnesses.","container-title":"Annals of Behavioral Medicine","DOI":"10.1207/S15324796ABM2401_06","ISSN":"1532-4796","issue":"1","journalAbbreviation":"ann. behav. med.","language":"en","page":"49-58","source":"Springer Link","title":"Measuring spiritual well-being in people with cancer: The functional assessment of chronic illness therapy—spiritual well-being scale (FACIT-Sp)","title-short":"Measuring spiritual well-being in people with cancer","volume":"24","author":[{"family":"Peterman","given":"Amy H."},{"family":"Fitchett","given":"George"},{"family":"Brady","given":"Marianne J."},{"family":"Hernandez","given":"Lesbia"},{"family":"Cella","given":"David"}],"issued":{"date-parts":[["2002",2,1]]}}}],"schema":"https://github.com/citation-style-language/schema/raw/master/csl-citation.json"} </w:instrText>
            </w:r>
            <w:r w:rsidRPr="00FE4CC2">
              <w:rPr>
                <w:sz w:val="24"/>
                <w:szCs w:val="24"/>
                <w:lang w:val="en-US"/>
              </w:rPr>
              <w:fldChar w:fldCharType="separate"/>
            </w:r>
            <w:r w:rsidRPr="00FE4CC2">
              <w:rPr>
                <w:rFonts w:ascii="Calibri" w:hAnsi="Calibri" w:cs="Calibri"/>
                <w:sz w:val="24"/>
                <w:lang w:val="en-US"/>
              </w:rPr>
              <w:t>(Carson et al., 1988, 1990; Hammermeister &amp; Peterson, 2001; Jafari et al., 2010; Kirby et al., 2004; Lin &amp; Bauer-Wu, 2003; Peterman et al., 2002)</w:t>
            </w:r>
            <w:r w:rsidRPr="00FE4CC2">
              <w:rPr>
                <w:sz w:val="24"/>
                <w:szCs w:val="24"/>
                <w:lang w:val="en-US"/>
              </w:rPr>
              <w:fldChar w:fldCharType="end"/>
            </w:r>
          </w:p>
        </w:tc>
      </w:tr>
      <w:tr w:rsidR="00FE4CC2" w:rsidRPr="00FE4CC2" w14:paraId="28EB6D98" w14:textId="77777777" w:rsidTr="00847014">
        <w:trPr>
          <w:trHeight w:val="494"/>
        </w:trPr>
        <w:tc>
          <w:tcPr>
            <w:tcW w:w="1696" w:type="dxa"/>
            <w:vMerge/>
            <w:shd w:val="clear" w:color="auto" w:fill="E2EFD9" w:themeFill="accent6" w:themeFillTint="33"/>
          </w:tcPr>
          <w:p w14:paraId="0747A3C7" w14:textId="77777777" w:rsidR="00EF3DE4" w:rsidRPr="00FE4CC2" w:rsidRDefault="00EF3DE4" w:rsidP="00847014">
            <w:pPr>
              <w:rPr>
                <w:sz w:val="24"/>
                <w:szCs w:val="24"/>
                <w:lang w:val="en-US"/>
              </w:rPr>
            </w:pPr>
          </w:p>
        </w:tc>
        <w:tc>
          <w:tcPr>
            <w:tcW w:w="2268" w:type="dxa"/>
          </w:tcPr>
          <w:p w14:paraId="6262B533" w14:textId="77777777" w:rsidR="00EF3DE4" w:rsidRPr="00FE4CC2" w:rsidRDefault="00EF3DE4" w:rsidP="00847014">
            <w:pPr>
              <w:rPr>
                <w:i/>
                <w:sz w:val="24"/>
                <w:szCs w:val="24"/>
                <w:lang w:val="en-US"/>
              </w:rPr>
            </w:pPr>
            <w:r w:rsidRPr="00FE4CC2">
              <w:rPr>
                <w:i/>
                <w:sz w:val="24"/>
                <w:szCs w:val="24"/>
                <w:lang w:val="en-US"/>
              </w:rPr>
              <w:t>Positivity in aging</w:t>
            </w:r>
          </w:p>
        </w:tc>
        <w:tc>
          <w:tcPr>
            <w:tcW w:w="5245" w:type="dxa"/>
          </w:tcPr>
          <w:p w14:paraId="7FCE504C" w14:textId="66B7B991" w:rsidR="00EF3DE4" w:rsidRPr="00FE4CC2" w:rsidRDefault="00EF3DE4" w:rsidP="00847014">
            <w:pPr>
              <w:rPr>
                <w:sz w:val="24"/>
                <w:szCs w:val="24"/>
                <w:lang w:val="en-US"/>
              </w:rPr>
            </w:pPr>
            <w:r w:rsidRPr="00FE4CC2">
              <w:rPr>
                <w:sz w:val="24"/>
                <w:szCs w:val="24"/>
                <w:lang w:val="en-US"/>
              </w:rPr>
              <w:fldChar w:fldCharType="begin"/>
            </w:r>
            <w:r w:rsidRPr="00FE4CC2">
              <w:rPr>
                <w:sz w:val="24"/>
                <w:szCs w:val="24"/>
                <w:lang w:val="en-US"/>
              </w:rPr>
              <w:instrText xml:space="preserve"> ADDIN ZOTERO_ITEM CSL_CITATION {"citationID":"euFiel3B","properties":{"formattedCitation":"(Abedi et al., 2016; Kirby et al., 2004; Lavretsky, 2010; McClain et al., 2003; Moberg, 2005; Musick et al., 2000; Narayanasamy et al., 2004)","plainCitation":"(Abedi et al., 2016; Kirby et al., 2004; Lavretsky, 2010; McClain et al., 2003; Moberg, 2005; Musick et al., 2000; Narayanasamy et al., 2004)","noteIndex":0},"citationItems":[{"id":2426,"uris":["http://zotero.org/users/local/lu8HTOHw/items/FIACDUC9"],"itemData":{"id":2426,"type":"article-journal","abstract":"Objectives Spiritual health is one of the significant dimensions of health. It plays an important role in the health of older people and brings aims and meanings to their lives. This study aimed to investigate the relationship between life meaning and spiritual health of elderly people. Methods &amp; Materials In ...","container-title":"Iranian Journal of Ageing","DOI":"10.21859/sija-1103456","issue":"3","language":"en","note":"publisher: Iranian Journal of Ageing","page":"456-465","source":"salmandj.uswr.ac.ir","title":"Relationship Between Meaning of Life and Spiritual Well-being in the Older People Residing in Nursing Homes Shemiranat, 2014","volume":"11","author":[{"family":"Abedi","given":"Shadi"},{"family":"Foroughan","given":"Mahshid"},{"family":"Khanjani","given":"Mohammad Saeed"},{"family":"Bakhshi","given":"Enayat Allah"},{"family":"Farhadi","given":"Akram"}],"issued":{"date-parts":[["2016",10,10]]}}},{"id":2423,"uris":["http://zotero.org/users/local/lu8HTOHw/items/ZJQZ9KEW"],"itemData":{"id":2423,"type":"article-journal","abstract":"Previous studies have identified that spiritual beliefs contribute to psychological well-being (PWB) in older people, but limited research has considered the effects of spirituality on PWB when physical health deteriorates and people become frail. We recruited 233 British participants from warden-controlled retirement housing to complete interviewer-administered questionnaires. Results showed that, after we controlled for marital status, age, education, other health problems, and gender, degree of frailty had a negative effect on PWB. Spirituality was also a significant predictor of PWB and moderated the negative effects of frailty on PWB. Therefore, this study suggests that spirituality is a resource in maintaining PWB, and that the use of this resource is more significant for individuals with greater levels of frailty.","container-title":"The Journals of Gerontology: Series B","DOI":"10.1093/geronb/59.3.P123","ISSN":"1079-5014","issue":"3","journalAbbreviation":"The Journals of Gerontology: Series B","page":"P123-P129","source":"Silverchair","title":"Spirituality and Well-Being in Frail and Nonfrail Older Adults","volume":"59","author":[{"family":"Kirby","given":"Sarah E."},{"family":"Coleman","given":"Peter G."},{"family":"Daley","given":"Dave"}],"issued":{"date-parts":[["2004",5,1]]}}},{"id":2502,"uris":["http://zotero.org/users/local/lu8HTOHw/items/7W58CPGG"],"itemData":{"id":2502,"type":"article-journal","abstract":"Interest in spirituality and aging has increased recently, owing to overwhelming evidence of positive health outcomes linked to spirituality and religious participation. Increasing longevity in modern society puts spiritual needs of older adults at the forefront of societal priorities. Understanding individual spiritual perspectives becomes increasingly important, given the issues of loss, physical illness and mortality that are confronted in old age. There are multiple barriers to the proper assessment of spirituality in clinical practice and research (e.g., the lack of professional training for healthcare professionals, shortage of time and comfort for healthcare providers when discussing spiritual issues and needs). Integrating an individual’s spiritual practice into their healthcare can help shape personalized medical care for older adults and improve health outcomes. This article reviews literature and research on spirituality, as well as spiritual interventions and their putative neurobiological mechanisms in relation to aging, mental and physical health, and coping with death and dying.","container-title":"Aging Health","DOI":"10.2217/ahe.10.70","ISSN":"1745-509X","issue":"6","note":"publisher: Future Medicine","page":"749-769","source":"futuremedicine.com (Atypon)","title":"Spirituality and aging","volume":"6","author":[{"family":"Lavretsky","given":"Helen"}],"issued":{"date-parts":[["2010",12]]}}},{"id":2464,"uris":["http://zotero.org/users/local/lu8HTOHw/items/Z5KY4VWI"],"itemData":{"id":2464,"type":"article-journal","abstract":"Background\nThe importance of spirituality in coping with a terminal illness is becoming increasingly recognised. We aimed to assess the relation between spiritual well-being, depression, and end-of-life despair in terminally-ill cancer patients.\nMethods\n160 patients in a palliative care hospital with a life expectancy of less than 3 months were interviewed with a series of standardised instruments, including the functional assessment of chronic illness therapy—spiritual well-being scale, the Hamilton depression rating scale, the Beck hopelessness scale, and the schedule of attitudes toward hastened death. Suicidal ideation was based on responses to the Hamilton depression rating scale.\nFindings\nSignificant correlations were seen between spiritual well-being and desire for hastened death (r=−0·51), hopelessness (r=−0·68), and suicidal ideation (r=−0·41). Results of multiple regression analyses showed that spiritual well-being was the strongest predictor of each outcome variable and provided a unique significant contribution beyond that of depression and relevant covariates. Additionally, depression was highly correlated with desire for hastened death in participants low in spiritual well-being (r=0·40, p&lt;0·0001) but not in those high in spiritual well-being (r=0·20, p=0·06).\nInterpretation\nSpiritual well-being offers some protection against end-of-life despair in those for whom death is imminent. Our findings have important implications for palliative care practice. Controlled research assessing the effect of spirituality-based interventions is needed to establish what methods can help engender a sense of peace and meaning.","container-title":"The Lancet","DOI":"10.1016/S0140-6736(03)13310-7","ISSN":"0140-6736","issue":"9369","journalAbbreviation":"The Lancet","language":"en","page":"1603-1607","source":"ScienceDirect","title":"Effect of spiritual well-being on end-of-life despair in terminally-ill cancer patients","volume":"361","author":[{"family":"McClain","given":"Colleen S"},{"family":"Rosenfeld","given":"Barry"},{"family":"Breitbart","given":"William"}],"issued":{"date-parts":[["2003",5,10]]}}},{"id":2501,"uris":["http://zotero.org/users/local/lu8HTOHw/items/AI8677K9"],"itemData":{"id":2501,"type":"article-journal","abstract":"Research on the concept of “spirituality” demonstrates its overlap with “religion,” so for many purposes they need to be considered together as “spirituality/religion.” Investigations of age differences point to the likelihood that spirituality tends to increase during later adulthood. It has important positive relationships with various measures of life satisfaction, psychosocial well-being, and both physical and mental health. It benefits therapy for recovery from illness and is a source of meaning and purpose in life. Spiritual interventions help to relieve psychological distress and death anxiety, as well as the stresses of caregiving. Because of its therapeutic value, prayer is an important resource for coping with problems experienced during the life course. The Spiritual Well-Being Scale and many other instruments have been developed to measure spirituality and related concepts. As in all other domains of research on people, they all have limits and must be applied with caution for both technical and ethical reasons. Nevertheless, applications of the research findings, which overwhelmingly demonstrate the importance of spirituality to human well-being, already are improving the effectiveness of clinical work and social services in all of the health and human service professions. As scientific knowledge of spirituality expands, so does awareness of the need for further research, including the refinement of methodological procedures, expansion to new topics, and extension to international cultures and diverse religions. The outlook for research on spirituality and the consequent practical applications to benefit humanity is very promising.","container-title":"Journal of Gerontological Social Work","DOI":"10.1300/J083v45n01_02","ISSN":"0163-4372","issue":"1-2","note":"publisher: Routledge\n_eprint: https://doi.org/10.1300/J083v45n01_02\nPMID: 16172060","page":"11-40","source":"Taylor and Francis+NEJM","title":"Research in Spirituality, Religion, and Aging","volume":"45","author":[{"family":"Moberg","given":"David O."}],"issued":{"date-parts":[["2005",8,15]]}}},{"id":2503,"uris":["http://zotero.org/users/local/lu8HTOHw/items/594WHQ55"],"itemData":{"id":2503,"type":"article-journal","abstract":"A variety of research has documented the association between various measures of religion/spirituality and physical health outcomes. The purpose of this paper is to review the literature on this topic. The paper also discusses the mechanisms that are thought to underlie the associations found in the literature. Further, the paper presents several avenues along which future research might proceed in order to advance our understanding of these issues. The paper concludes by making a case for the need for empirical examinations of these issues in countries other than the United States. Particular focus is paid here to religion among older adults in Japan.","container-title":"Journal of Adult Development","DOI":"10.1023/A:1009523722920","ISSN":"1573-3440","issue":"2","journalAbbreviation":"Journal of Adult Development","language":"en","page":"73-86","source":"Springer Link","title":"Spirituality in Physical Health and Aging","volume":"7","author":[{"family":"Musick","given":"Marc A."},{"family":"Traphagan","given":"John W."},{"family":"Koeing","given":"Harold G."},{"family":"Larson","given":"David B."}],"issued":{"date-parts":[["2000",4,1]]}}},{"id":2429,"uris":["http://zotero.org/users/local/lu8HTOHw/items/DBA9TX6M"],"itemData":{"id":2429,"type":"article-journal","abstract":"Background. The literature suggests that the notion of holistic health has gained popularity in the nursing of older persons. Holistic care, based on the premises that there is a balance between body, mind and spirit, is important for well-being, that each of these is interconnected, and that each affects the others. Human spirit is considered to be the essence of being and is what motivates and guides us to live a meaningful existence. However, there is little evidence in the nursing literature about how nurses caring for older people respond to their spiritual needs. Aim. The aim of this paper is to report a critical incident study to: (1) explore nurses’ perceptions of their role in addressing the spiritual needs of older people; (2) describe what constitutes spiritual care of old people in the light of the findings. Methods. Descriptions of critical incidents were obtained from a convenience sample of 52 nurses working in the East Midlands Region of the United Kingdom (UK) and subjected to content analysis and construction of a data classification system. Findings. Respondents were prompted to identify patients’ spiritual needs by factors such as religious beliefs and practice (prayer); absolution; seeking connectedness, comfort and reassurance, healing or searching for meaning and purpose. The interventions initiated to meet patients’ spiritual needs included respect for privacy; helping patients to connect; helping patients to complete unfinished business; listening to patients’ concerns; comforting and reassuring; using personal religious beliefs to assist patients and observation of religious beliefs and practices. Conclusion. The findings provide empirical evidence of some practices related to spiritual care of older people. Further empirical research is needed to guide practice and education with regard to conceptual clarity and the delivery of spiritual care of older people.","container-title":"Journal of Advanced Nursing","DOI":"10.1111/j.1365-2648.2004.03163.x","ISSN":"1365-2648","issue":"1","language":"en","note":"_eprint: https://onlinelibrary.wiley.com/doi/pdf/10.1111/j.1365-2648.2004.03163.x","page":"6-16","source":"Wiley Online Library","title":"Responses to the spiritual needs of older people","volume":"48","author":[{"family":"Narayanasamy","given":"Aru"},{"family":"Clissett","given":"Philip"},{"family":"Parumal","given":"Logan"},{"family":"Thompson","given":"Deborah"},{"family":"Annasamy","given":"Sam"},{"family":"Edge","given":"Richard"}],"issued":{"date-parts":[["2004"]]}}}],"schema":"https://github.com/citation-style-language/schema/raw/master/csl-citation.json"} </w:instrText>
            </w:r>
            <w:r w:rsidRPr="00FE4CC2">
              <w:rPr>
                <w:sz w:val="24"/>
                <w:szCs w:val="24"/>
                <w:lang w:val="en-US"/>
              </w:rPr>
              <w:fldChar w:fldCharType="separate"/>
            </w:r>
            <w:r w:rsidRPr="00FE4CC2">
              <w:rPr>
                <w:rFonts w:ascii="Calibri" w:hAnsi="Calibri" w:cs="Calibri"/>
                <w:sz w:val="24"/>
                <w:lang w:val="en-US"/>
              </w:rPr>
              <w:t>(Abedi et al., 2016; Kirby et al., 2004; Lavretsky, 2010; McClain et al., 2003; Moberg, 2005; Musick et al., 2000; Narayanasamy et al., 2004)</w:t>
            </w:r>
            <w:r w:rsidRPr="00FE4CC2">
              <w:rPr>
                <w:sz w:val="24"/>
                <w:szCs w:val="24"/>
                <w:lang w:val="en-US"/>
              </w:rPr>
              <w:fldChar w:fldCharType="end"/>
            </w:r>
          </w:p>
        </w:tc>
      </w:tr>
      <w:tr w:rsidR="00FE4CC2" w:rsidRPr="00FE4CC2" w14:paraId="000677A2" w14:textId="77777777" w:rsidTr="00847014">
        <w:trPr>
          <w:trHeight w:val="494"/>
        </w:trPr>
        <w:tc>
          <w:tcPr>
            <w:tcW w:w="1696" w:type="dxa"/>
            <w:vMerge/>
            <w:shd w:val="clear" w:color="auto" w:fill="E2EFD9" w:themeFill="accent6" w:themeFillTint="33"/>
          </w:tcPr>
          <w:p w14:paraId="6AD82EF7" w14:textId="77777777" w:rsidR="00EF3DE4" w:rsidRPr="00FE4CC2" w:rsidRDefault="00EF3DE4" w:rsidP="00847014">
            <w:pPr>
              <w:rPr>
                <w:sz w:val="24"/>
                <w:szCs w:val="24"/>
                <w:lang w:val="en-US"/>
              </w:rPr>
            </w:pPr>
          </w:p>
        </w:tc>
        <w:tc>
          <w:tcPr>
            <w:tcW w:w="2268" w:type="dxa"/>
          </w:tcPr>
          <w:p w14:paraId="028EB644" w14:textId="77777777" w:rsidR="00EF3DE4" w:rsidRPr="00FE4CC2" w:rsidRDefault="00EF3DE4" w:rsidP="00847014">
            <w:pPr>
              <w:rPr>
                <w:i/>
                <w:sz w:val="24"/>
                <w:szCs w:val="24"/>
                <w:lang w:val="en-US"/>
              </w:rPr>
            </w:pPr>
            <w:r w:rsidRPr="00FE4CC2">
              <w:rPr>
                <w:i/>
                <w:sz w:val="24"/>
                <w:szCs w:val="24"/>
                <w:lang w:val="en-US"/>
              </w:rPr>
              <w:t>Meaning in life</w:t>
            </w:r>
          </w:p>
        </w:tc>
        <w:tc>
          <w:tcPr>
            <w:tcW w:w="5245" w:type="dxa"/>
          </w:tcPr>
          <w:p w14:paraId="37F2FDFC" w14:textId="77777777" w:rsidR="00EF3DE4" w:rsidRPr="00FE4CC2" w:rsidRDefault="00EF3DE4" w:rsidP="00847014">
            <w:pPr>
              <w:rPr>
                <w:sz w:val="24"/>
                <w:szCs w:val="24"/>
                <w:lang w:val="fr-CH"/>
              </w:rPr>
            </w:pPr>
            <w:r w:rsidRPr="00FE4CC2">
              <w:rPr>
                <w:sz w:val="24"/>
                <w:szCs w:val="24"/>
                <w:lang w:val="en-US"/>
              </w:rPr>
              <w:fldChar w:fldCharType="begin"/>
            </w:r>
            <w:r w:rsidRPr="00FE4CC2">
              <w:rPr>
                <w:sz w:val="24"/>
                <w:szCs w:val="24"/>
                <w:lang w:val="en-US"/>
              </w:rPr>
              <w:instrText xml:space="preserve"> ADDIN ZOTERO_ITEM CSL_CITATION {"citationID":"oVtfS6Yo","properties":{"formattedCitation":"(Abedi et al., 2016; Carroll, 1993; Davis et al., 2003; Ilyas et al., 2020; Kirsh, 1996; Narayanasamy et al., 2004; Sab &amp; Ghomian, 2019; Sorajjakool et al., 2008)","plainCitation":"(Abedi et al., 2016; Carroll, 1993; Davis et al., 2003; Ilyas et al., 2020; Kirsh, 1996; Narayanasamy et al., 2004; Sab &amp; Ghomian, 2019; Sorajjakool et al., 2008)","noteIndex":0},"citationItems":[{"id":2426,"uris":["http://zotero.org/users/local/lu8HTOHw/items/FIACDUC9"],"itemData":{"id":2426,"type":"article-journal","abstract":"Objectives Spiritual health is one of the significant dimensions of health. It plays an important role in the health of older people and brings aims and meanings to their lives. This study aimed to investigate the relationship between life meaning and spiritual health of elderly people. Methods &amp; Materials In ...","container-title":"Iranian Journal of Ageing","DOI":"10.21859/sija-1103456","issue":"3","language":"en","note":"publisher: Iranian Journal of Ageing","page":"456-465","source":"salmandj.uswr.ac.ir","title":"Relationship Between Meaning of Life and Spiritual Well-being in the Older People Residing in Nursing Homes Shemiranat, 2014","volume":"11","author":[{"family":"Abedi","given":"Shadi"},{"family":"Foroughan","given":"Mahshid"},{"family":"Khanjani","given":"Mohammad Saeed"},{"family":"Bakhshi","given":"Enayat Allah"},{"family":"Farhadi","given":"Akram"}],"issued":{"date-parts":[["2016",10,10]]}}},{"id":2508,"uris":["http://zotero.org/users/local/lu8HTOHw/items/V5M22XRS"],"itemData":{"id":2508,"type":"article-journal","abstract":"This study examines the relationship between spirituality and recovery from alcoholism. Spirituality was defined as the extent of practice of Alcoholics Anonymous Steps 11 and 12 and was measured by a Step Questionnaire developed by the researcher. Step 11 suggests prayer and meditation and Step 12 suggests assistance of other alcoholics. Expressed degree of purpose in life was also seen as a reflection of spirituality. It was postulated that the extent to which Steps 11 and 12 were practiced would be positively correlated with the extent of purpose in life reported by 100 Alcoholics Anonymous members. The major findings of this study are significant positive correlations between practice of Step 11 and purpose in life scores (r = .59, p &lt; .001) and between Step 11 and length of sobriety (r = .25, p &lt; .01). Number of Alcoholics Anonymous meetings attended was significantly correlated with purpose in life scores (r = .24, p &lt; .01) and length of sobriety (r = .25, p &lt; .01). These findings suggest that a sense of purpose in life increases with continuing sobriety and practice of the spiritual principles of Alcoholics Anonymous.","container-title":"Journal of Studies on Alcohol","DOI":"10.15288/jsa.1993.54.297","ISSN":"0096-882X","issue":"3","journalAbbreviation":"J. Stud. Alcohol","note":"publisher: Alcohol Research Documentation, Inc.","page":"297-301","source":"jsad.com (Atypon)","title":"Spirituality and purpose in life in alcoholism recovery.","volume":"54","author":[{"family":"Carroll","given":"S"}],"issued":{"date-parts":[["1993",5]]}}},{"id":2505,"uris":["http://zotero.org/users/local/lu8HTOHw/items/ZUIBMCR9"],"itemData":{"id":2505,"type":"article-journal","abstract":"This study investigated the relationship between spiritual well-being and anxiety in at-risk adolescents. The State-Trait Anxiety Inventory, the Spiritual Well-Being Scale, a revised version of the Allport-Ross Religious Orientation Scale, and the Social Provisions Scale were administered to 45 male and female high school students who were considered to be at-risk. The research found that the higher the spiritual well-being, existential well-being, religious well-being and intrinsic religious orientation were among males, the lower the anxiety. Only lower existential well-being was associated with lower anxiety among females. Spiritual well-being and female gender were found to be the best predictors of anxiety from the variables studied.","container-title":"Journal of Psychology and Theology","DOI":"10.1177/009164710303100406","ISSN":"0091-6471","issue":"4","language":"en","note":"publisher: SAGE Publications Ltd","page":"356-365","source":"SAGE Journals","title":"Meaning, Purpose, and Religiosity in at-Risk Youth: The Relationship between Anxiety and Spirituality","title-short":"Meaning, Purpose, and Religiosity in at-Risk Youth","volume":"31","author":[{"family":"Davis","given":"Timothy L."},{"family":"Kerr","given":"Barbara A."},{"family":"Kurpius","given":"Sharon E. Robinson"}],"issued":{"date-parts":[["2003",12,1]]}}},{"id":2510,"uris":["http://zotero.org/users/local/lu8HTOHw/items/3SUF3ZV3"],"itemData":{"id":2510,"type":"article-journal","abstract":"Good in physical health is a positive outcome in later life associated with well-being. The purpose of this study was to address the factors involved in friends, family and someone’s special support that affect physical well-being and psychological well-being, mediated by the spirituality, self-esteem and ego integrity among older adults. Respondents (410) were selected through questionnaire sampling technique from the age of 61 years and above from the four different divisions of Punjab province of Pakistan. It revealed that the hypotheses family support and someone’s special support have a positive impact on spirituality, while friends support has a negative impact on spirituality. Spirituality has a slightly positive impact on self-esteem and ego integrity. Self-esteem and ego integrity have a positive influence on physical and physiological well-being, whereas ego integrity has a negative effect and physical well-being. Health and psychological well-being are closely related to each other, which can be distinguished by life satisfaction, happiness and sadness feelings, the meaning of life and sense of purpose. For the enhancement of social support mechanisms, social workers should consider community setting of older people in the Pakistani context.","container-title":"Journal of Religion and Health","DOI":"10.1007/s10943-019-00969-6","ISSN":"1573-6571","issue":"6","journalAbbreviation":"J Relig Health","language":"en","page":"2715-2732","source":"Springer Link","title":"An Impact of Perceived Social Support on Old Age Well-Being Mediated by Spirituality, Self-esteem and Ego Integrity","volume":"59","author":[{"family":"Ilyas","given":"Zahida"},{"family":"Shahed","given":"Sarah"},{"family":"Hussain","given":"Safdar"}],"issued":{"date-parts":[["2020",12,1]]}}},{"id":2509,"uris":["http://zotero.org/users/local/lu8HTOHw/items/9PLY89ZT"],"itemData":{"id":2509,"type":"article-journal","abstract":"Spirituality has been recognized and documented as an essential component to be included by the occupational therapy profession in client-centred service delivery. However, methods of addressing and enhancing spirituality in occupational therapy practice remain relatively unexplored within the profession. This paper discusses the benefits of a narrative approach in addressing spirituality in everyday practice. It explores narrative as a mode of expression, its relationship to occupational therapy and its usefulness in addressing the spiritual component of the individual. A case study is provided to illustrate how a narrative approach enables an understanding of meaning and purpose in one's life.","container-title":"Canadian Journal of Occupational Therapy","DOI":"10.1177/000841749606300107","ISSN":"0008-4174","issue":"1","journalAbbreviation":"Can J Occup Ther","language":"en","note":"publisher: SAGE Publications Inc","page":"55-61","source":"SAGE Journals","title":"A Narrative Approach to Addressing Spirituality in Occupational Therapy: Exploring Personal Meaning and Purpose","title-short":"A Narrative Approach to Addressing Spirituality in Occupational Therapy","volume":"63","author":[{"family":"Kirsh","given":"Bonnie"}],"issued":{"date-parts":[["1996",4,1]]}}},{"id":2429,"uris":["http://zotero.org/users/local/lu8HTOHw/items/DBA9TX6M"],"itemData":{"id":2429,"type":"article-journal","abstract":"Background. The literature suggests that the notion of holistic health has gained popularity in the nursing of older persons. Holistic care, based on the premises that there is a balance between body, mind and spirit, is important for well-being, that each of these is interconnected, and that each affects the others. Human spirit is considered to be the essence of being and is what motivates and guides us to live a meaningful existence. However, there is little evidence in the nursing literature about how nurses caring for older people respond to their spiritual needs. Aim. The aim of this paper is to report a critical incident study to: (1) explore nurses’ perceptions of their role in addressing the spiritual needs of older people; (2) describe what constitutes spiritual care of old people in the light of the findings. Methods. Descriptions of critical incidents were obtained from a convenience sample of 52 nurses working in the East Midlands Region of the United Kingdom (UK) and subjected to content analysis and construction of a data classification system. Findings. Respondents were prompted to identify patients’ spiritual needs by factors such as religious beliefs and practice (prayer); absolution; seeking connectedness, comfort and reassurance, healing or searching for meaning and purpose. The interventions initiated to meet patients’ spiritual needs included respect for privacy; helping patients to connect; helping patients to complete unfinished business; listening to patients’ concerns; comforting and reassuring; using personal religious beliefs to assist patients and observation of religious beliefs and practices. Conclusion. The findings provide empirical evidence of some practices related to spiritual care of older people. Further empirical research is needed to guide practice and education with regard to conceptual clarity and the delivery of spiritual care of older people.","container-title":"Journal of Advanced Nursing","DOI":"10.1111/j.1365-2648.2004.03163.x","ISSN":"1365-2648","issue":"1","language":"en","note":"_eprint: https://onlinelibrary.wiley.com/doi/pdf/10.1111/j.1365-2648.2004.03163.x","page":"6-16","source":"Wiley Online Library","title":"Responses to the spiritual needs of older people","volume":"48","author":[{"family":"Narayanasamy","given":"Aru"},{"family":"Clissett","given":"Philip"},{"family":"Parumal","given":"Logan"},{"family":"Thompson","given":"Deborah"},{"family":"Annasamy","given":"Sam"},{"family":"Edge","given":"Richard"}],"issued":{"date-parts":[["2004"]]}}},{"id":2512,"uris":["http://zotero.org/users/local/lu8HTOHw/items/TCT998YY"],"itemData":{"id":2512,"type":"article-journal","abstract":"Introduction: The meaning of life is one of the important components of purposefulness, mental health, and psychological well-being. Having a meaning in life is effective in the development of a positive feeling towards yourself and the surrounding world as well as targeted direction. Considering the lack of a study related to this field in Iran, the purpose of current study is to predict the meaning of life based on the components of spirituality, self-esteem and positive affect in college students. Method: 462 male and female students of Shahed University were selected by proportional sampling method and answered the tools of current study, such as the LAP-R, SAI, SERS-SF and PANAS. Results: According to the results of current study, the three factors of spirituality, self-esteem and positive affect were able to predict the meaning of life in students. Conclusion: Based on these findings, the tendency toward spirituality, increasing self-esteem and positive affects can increase the meaning of life in student samples","container-title":"Revista Inclusiones","ISSN":"0719-4706","language":"en","license":"Derechos de autor 2021","page":"535-542","source":"revistainclusiones.org","title":"f meaning of life in student based on spirituality, self esteem, and positive affect","author":[{"family":"Sab","given":"Leila"},{"family":"Ghomian","given":"Sohila"}],"issued":{"date-parts":[["2019",5,30]]}}},{"id":2497,"uris":["http://zotero.org/users/local/lu8HTOHw/items/SNHTVFB7"],"itemData":{"id":2497,"type":"article-jour</w:instrText>
            </w:r>
            <w:r w:rsidRPr="00FE4CC2">
              <w:rPr>
                <w:sz w:val="24"/>
                <w:szCs w:val="24"/>
                <w:lang w:val="fr-CH"/>
              </w:rPr>
              <w:instrText xml:space="preserve">nal","abstract":"This qualitative study explores the role of spirituality and meaning among 15 participants suffering from severe depression. During the time of this study, all the participants were in treatment at Loma Linda University Behavioral Medicine Center. The emerging themes are: (1) depression creates a sense of spiritual disconnection. Participants indicated feeling disconnected from God, the community, and oneself; (2) spirituality plays an important role in coping with the pain of depression; (3) there exists a deep yearning for a sense of meaning and a struggle to make sense of one’s pain; and (4) coming to terms with one’s circumstances and one’s depression at some level assists in the healing process.","container-title":"Pastoral Psychology","DOI":"10.1007/s11089-008-0125-2","ISSN":"1573-6679","issue":"5","journalAbbreviation":"Pastoral Psychol","language":"en","page":"521-532","source":"Springer Link","title":"Disconnection, Depression, and Spirituality: A Study of the Role of Spirituality and Meaning in the Lives of Individuals with Severe Depression","title-short":"Disconnection, Depression, and Spirituality","volume":"56","author":[{"family":"Sorajjakool","given":"Siroj"},{"family":"Aja","given":"Victoria"},{"family":"Chilson","given":"Beverly"},{"family":"Ramírez-Johnson","given":"Johnny"},{"family":"Earll","given":"Art"}],"issued":{"date-parts":[["2008",5,1]]}}}],"schema":"https://github.com/citation-style-language/schema/raw/master/csl-citation.json"} </w:instrText>
            </w:r>
            <w:r w:rsidRPr="00FE4CC2">
              <w:rPr>
                <w:sz w:val="24"/>
                <w:szCs w:val="24"/>
                <w:lang w:val="en-US"/>
              </w:rPr>
              <w:fldChar w:fldCharType="separate"/>
            </w:r>
            <w:r w:rsidRPr="00FE4CC2">
              <w:rPr>
                <w:rFonts w:ascii="Calibri" w:hAnsi="Calibri" w:cs="Calibri"/>
                <w:sz w:val="24"/>
                <w:lang w:val="fr-CH"/>
              </w:rPr>
              <w:t>(Abedi et al., 2016; Carroll, 1993; Davis et al., 2003; Ilyas et al., 2020; Kirsh, 1996; Narayanasamy et al., 2004; Sab &amp; Ghomian, 2019; Sorajjakool et al., 2008)</w:t>
            </w:r>
            <w:r w:rsidRPr="00FE4CC2">
              <w:rPr>
                <w:sz w:val="24"/>
                <w:szCs w:val="24"/>
                <w:lang w:val="en-US"/>
              </w:rPr>
              <w:fldChar w:fldCharType="end"/>
            </w:r>
          </w:p>
        </w:tc>
      </w:tr>
      <w:tr w:rsidR="00FE4CC2" w:rsidRPr="00FE4CC2" w14:paraId="68642D82" w14:textId="77777777" w:rsidTr="00847014">
        <w:trPr>
          <w:trHeight w:val="494"/>
        </w:trPr>
        <w:tc>
          <w:tcPr>
            <w:tcW w:w="1696" w:type="dxa"/>
            <w:vMerge/>
            <w:shd w:val="clear" w:color="auto" w:fill="E2EFD9" w:themeFill="accent6" w:themeFillTint="33"/>
          </w:tcPr>
          <w:p w14:paraId="1328261F" w14:textId="77777777" w:rsidR="00EF3DE4" w:rsidRPr="00FE4CC2" w:rsidRDefault="00EF3DE4" w:rsidP="00847014">
            <w:pPr>
              <w:rPr>
                <w:sz w:val="24"/>
                <w:szCs w:val="24"/>
                <w:lang w:val="fr-CH"/>
              </w:rPr>
            </w:pPr>
          </w:p>
        </w:tc>
        <w:tc>
          <w:tcPr>
            <w:tcW w:w="2268" w:type="dxa"/>
          </w:tcPr>
          <w:p w14:paraId="064B2372" w14:textId="77777777" w:rsidR="00EF3DE4" w:rsidRPr="00FE4CC2" w:rsidRDefault="00EF3DE4" w:rsidP="00847014">
            <w:pPr>
              <w:rPr>
                <w:i/>
                <w:sz w:val="24"/>
                <w:szCs w:val="24"/>
                <w:lang w:val="fr-CH"/>
              </w:rPr>
            </w:pPr>
            <w:r w:rsidRPr="00FE4CC2">
              <w:rPr>
                <w:i/>
                <w:sz w:val="24"/>
                <w:szCs w:val="24"/>
                <w:lang w:val="fr-CH"/>
              </w:rPr>
              <w:t>Self-</w:t>
            </w:r>
            <w:proofErr w:type="spellStart"/>
            <w:r w:rsidRPr="00FE4CC2">
              <w:rPr>
                <w:i/>
                <w:sz w:val="24"/>
                <w:szCs w:val="24"/>
                <w:lang w:val="fr-CH"/>
              </w:rPr>
              <w:t>Esteem</w:t>
            </w:r>
            <w:proofErr w:type="spellEnd"/>
          </w:p>
        </w:tc>
        <w:tc>
          <w:tcPr>
            <w:tcW w:w="5245" w:type="dxa"/>
          </w:tcPr>
          <w:p w14:paraId="0B9B85AE" w14:textId="77777777" w:rsidR="00EF3DE4" w:rsidRPr="00FE4CC2" w:rsidRDefault="00EF3DE4" w:rsidP="00847014">
            <w:pPr>
              <w:rPr>
                <w:sz w:val="24"/>
                <w:szCs w:val="24"/>
                <w:lang w:val="en-US"/>
              </w:rPr>
            </w:pPr>
            <w:r w:rsidRPr="00FE4CC2">
              <w:rPr>
                <w:sz w:val="24"/>
                <w:szCs w:val="24"/>
                <w:lang w:val="en-US"/>
              </w:rPr>
              <w:fldChar w:fldCharType="begin"/>
            </w:r>
            <w:r w:rsidRPr="00FE4CC2">
              <w:rPr>
                <w:sz w:val="24"/>
                <w:szCs w:val="24"/>
                <w:lang w:val="fr-CH"/>
              </w:rPr>
              <w:instrText xml:space="preserve"> ADDIN ZOTERO_ITEM CSL_CITATION {"citationID":"dVqW600p","properties":{"formattedCitation":"(Hammermeister &amp; Peterson, 2001; Hayman et al., 2007; Johnson et al., 1988; Sab &amp; Ghomian, 2019; van Dierendonck, 2004)","plainCitation":"(Hammermeister &amp; Peterson, 2001; Hayman et al., 2007; Johnson et al., 1988; Sab &amp; Ghomian, 2019; van Dierendonck, 2004)","noteIndex":0},"citationItems":[{"id":2480,"uris":["http://zotero.org/users/local/lu8HTOHw/items/GK35SDA5"],"itemData":{"id":2480,"type":"article-journal","abstract":"This investigation examined the relationship among differing levels of spiritual well-being and 11 psychosocial and health-related characteristics. This study assessed the hypothesis that spiritual health is a powerful contributor to overall health. Participants were 462 college students at two separate colleges in the Pacific Northwest. Results revealed that those subjects scoring higher on the measure of spiritual health displayed better outcomes on psychosocial measures such as loneliness, self-esteem, and hopelessness. Alcohol and drug use were also significant discriminators between the high and the low spiritual well-being groups. Results of this study suggest that spiritual well-being interventions may be useful to address a variety of adverse health indicators in a college student pop</w:instrText>
            </w:r>
            <w:r w:rsidRPr="00FE4CC2">
              <w:rPr>
                <w:sz w:val="24"/>
                <w:szCs w:val="24"/>
                <w:lang w:val="en-US"/>
              </w:rPr>
              <w:instrText xml:space="preserve">ulation.","container-title":"American Journal of Health Education","DOI":"10.1080/19325037.2001.10603485","ISSN":"1932-5037","issue":"5","note":"publisher: Routledge\n_eprint: https://doi.org/10.1080/19325037.2001.10603485","page":"293-297","source":"Taylor and Francis+NEJM","title":"Does Spirituality Make a Difference? Psychosocial and Health-Related Characteristics of Spiritual Well-Being","title-short":"Does Spirituality Make a Difference?","volume":"32","author":[{"family":"Hammermeister","given":"Jon"},{"family":"Peterson","given":"Margaret"}],"issued":{"date-parts":[["2001",10,1]]}}},{"id":2514,"uris":["http://zotero.org/users/local/lu8HTOHw/items/A5K3K8X7"],"itemData":{"id":2514,"type":"article-journal","abstract":"The authors investigated the relationships between spirituality, body image, self-esteem, and stress in 204 college freshmen who identified themselves as being highly spiritual. A positive relationship was found between spirituality and self-esteem. Although self-esteem was found to be negatively related to stress, spirituality served as a buffer in this relationship. When gender of participants was examined, men and women did not differ in spirituality. Greater spirituality was related to lower body surveillance, an aspect of body image, for men, but it was not related to body image for women. Overall, however, women experienced greater body image dissatisfaction than did men.","container-title":"Counseling and Values","DOI":"10.1002/j.2161-007X.2007.tb00087.x","ISSN":"2161-007X","issue":"1","language":"en","note":"_eprint: https://onlinelibrary.wiley.com/doi/pdf/10.1002/j.2161-007X.2007.tb00087.x","page":"55-70","source":"Wiley Online Library","title":"Spirituality Among College Freshmen: Relationships to Self-Esteem, Body Image, and Stress","title-short":"Spirituality Among College Freshmen","volume":"52","author":[{"family":"Hayman","given":"Jessie Wetherbe"},{"family":"Kurpius","given":"Sharon Robinson"},{"family":"Befort","given":"Christy"},{"family":"Nicpon","given":"Megan Foley"},{"family":"Hull-Blanks","given":"Elva"},{"family":"Sollenberger","given":"Sonja"},{"family":"Huser","given":"Laura"}],"issued":{"date-parts":[["2007"]]}}},{"id":2517,"uris":["http://zotero.org/users/local/lu8HTOHw/items/6HF3UVUI"],"itemData":{"id":2517,"type":"article-journal","abstract":"Spirituality and self-esteem are often neglected or misunderstood concepts in the treatment of alcoholics. One's spirit can either be malevolent or vital and alcoholics typically feel either cynical or lifeless. Self-esteem can, likewise, be positive or negative and alcoholics have generally abdicted their responsibility for this choice. The process of re-establishing a positive spirituality and a healthy self-esteem involve the following elements: separating spirituality from concepts of formal religion, defining spirituality, having the alcoholic recognize his negative, caustic view of himself and the world, and accepting the choice and responsibility of these aspects of treatment link self-esteem and spirituality in the recovery from alcoholism.","container-title":"Alcoholism Treatment Quarterly","DOI":"10.1300/J020V04N03_01","ISSN":"0734-7324","issue":"3","note":"publisher: Taylor &amp; Francis\n_eprint: https://doi.org/10.1300/J020V04N03_01","page":"1-12","source":"Taylor and Francis+NEJM","title":"Spirituality and the Regulation of Self-Esteem","volume":"4","author":[{"family":"Johnson","given":"Raymond   A."},{"family":"Sandler","given":"Kenneth   R."},{"family":"Griffin-Shelley","given":"Eric"}],"issued":{"date-parts":[["1988",6,16]]}}},{"id":2512,"uris":["http://zotero.org/users/local/lu8HTOHw/items/TCT998YY"],"itemData":{"id":2512,"type":"article-journal","abstract":"Introduction: The meaning of life is one of the important components of purposefulness, mental health, and psychological well-being. Having a meaning in life is effective in the development of a positive feeling towards yourself and the surrounding world as well as targeted direction. Considering the lack of a study related to this field in Iran, the purpose of current study is to predict the meaning of life based on the components of spirituality, self-esteem and positive affect in college students. Method: 462 male and female students of Shahed University were selected by proportional sampling method and answered the tools of current study, such as the LAP-R, SAI, SERS-SF and PANAS. Results: According to the results of current study, the three factors of spirituality, self-esteem and positive affect were able to predict the meaning of life in students. Conclusion: Based on these findings, the tendency toward spirituality, increasing self-esteem and positive affects can increase the meaning of life in student samples","container-title":"Revista Inclusiones","ISSN":"0719-4706","language":"en","license":"Derechos de autor 2021","page":"535-542","source":"revistainclusiones.org","title":"f meaning of life in student based on spirituality, self esteem, and positive affect","author":[{"family":"Sab","given":"Leila"},{"family":"Ghomian","given":"Sohila"}],"issued":{"date-parts":[["2019",5,30]]}}},{"id":2441,"uris":["http://zotero.org/users/local/lu8HTOHw/items/EQXH9KN6"],"itemData":{"id":2441,"type":"article-journal","abstract":"This study examined the factorial and content validity of Ryff's Scales of Psychological Well-being (SPWB) in a sample of psychology students (N=233) and a sample of professionals from a diverse occupational background (N=420). The psychometric quality of the SPWB was tested for the versions with 3-items, 9-items and 14-items. It appeared that the factorial validity was only acceptable for the 3-items per scale version. However, the internal consistency of these 3-items scales was below generally accepted levels. Therefore, it is suggested to reduce the length of the 14-item scales to 6, 7 or 8 items, depending on the specific subscale. This resulted in an improved overall psychometric quality. In addition, two new scales were developed that together refer to spiritual well-being. A second order factor analysis, including vitality, happiness, self-esteem and the Big Five personality dimensions, revealed four underlying dimensions of positive psychological health: subjective well-being, self-actualization, interpersonal relations and autonomy.","container-title":"Personality and Individual Differences","DOI":"10.1016/S0191-8869(03)00122-3","ISSN":"0191-8869","issue":"3","journalAbbreviation":"Personality and Individual Differences","language":"en","page":"629-643","source":"ScienceDirect","title":"The construct validity of Ryff's Scales of Psychological Well-being and its extension with spiritual well-being","volume":"36","author":[{"family":"Dierendonck","given":"Dirk","non-dropping-particle":"van"}],"issued":{"date-parts":[["2004",2,1]]}}}],"schema":"https://github.com/citation-style-language/schema/raw/master/csl-citation.json"} </w:instrText>
            </w:r>
            <w:r w:rsidRPr="00FE4CC2">
              <w:rPr>
                <w:sz w:val="24"/>
                <w:szCs w:val="24"/>
                <w:lang w:val="en-US"/>
              </w:rPr>
              <w:fldChar w:fldCharType="separate"/>
            </w:r>
            <w:r w:rsidRPr="00FE4CC2">
              <w:rPr>
                <w:rFonts w:ascii="Calibri" w:hAnsi="Calibri" w:cs="Calibri"/>
                <w:sz w:val="24"/>
                <w:lang w:val="en-US"/>
              </w:rPr>
              <w:t>(Hammermeister &amp; Peterson, 2001; Hayman et al., 2007; Johnson et al., 1988; Sab &amp; Ghomian, 2019; van Dierendonck, 2004)</w:t>
            </w:r>
            <w:r w:rsidRPr="00FE4CC2">
              <w:rPr>
                <w:sz w:val="24"/>
                <w:szCs w:val="24"/>
                <w:lang w:val="en-US"/>
              </w:rPr>
              <w:fldChar w:fldCharType="end"/>
            </w:r>
          </w:p>
        </w:tc>
      </w:tr>
      <w:tr w:rsidR="00FE4CC2" w:rsidRPr="00FE4CC2" w14:paraId="1C7EE123" w14:textId="77777777" w:rsidTr="00847014">
        <w:trPr>
          <w:trHeight w:val="494"/>
        </w:trPr>
        <w:tc>
          <w:tcPr>
            <w:tcW w:w="1696" w:type="dxa"/>
            <w:vMerge/>
            <w:shd w:val="clear" w:color="auto" w:fill="E2EFD9" w:themeFill="accent6" w:themeFillTint="33"/>
          </w:tcPr>
          <w:p w14:paraId="6632BEF1" w14:textId="77777777" w:rsidR="00EF3DE4" w:rsidRPr="00FE4CC2" w:rsidRDefault="00EF3DE4" w:rsidP="00847014">
            <w:pPr>
              <w:rPr>
                <w:sz w:val="24"/>
                <w:szCs w:val="24"/>
                <w:lang w:val="en-US"/>
              </w:rPr>
            </w:pPr>
          </w:p>
        </w:tc>
        <w:tc>
          <w:tcPr>
            <w:tcW w:w="2268" w:type="dxa"/>
          </w:tcPr>
          <w:p w14:paraId="43D40EB3" w14:textId="77777777" w:rsidR="00EF3DE4" w:rsidRPr="00FE4CC2" w:rsidRDefault="00EF3DE4" w:rsidP="00847014">
            <w:pPr>
              <w:rPr>
                <w:i/>
                <w:sz w:val="24"/>
                <w:szCs w:val="24"/>
                <w:lang w:val="en-US"/>
              </w:rPr>
            </w:pPr>
            <w:r w:rsidRPr="00FE4CC2">
              <w:rPr>
                <w:i/>
                <w:sz w:val="24"/>
                <w:szCs w:val="24"/>
                <w:lang w:val="en-US"/>
              </w:rPr>
              <w:t>Happiness &amp; Life satisfaction</w:t>
            </w:r>
          </w:p>
        </w:tc>
        <w:tc>
          <w:tcPr>
            <w:tcW w:w="5245" w:type="dxa"/>
          </w:tcPr>
          <w:p w14:paraId="3944B920" w14:textId="77777777" w:rsidR="00EF3DE4" w:rsidRPr="00FE4CC2" w:rsidRDefault="00EF3DE4" w:rsidP="00847014">
            <w:pPr>
              <w:rPr>
                <w:sz w:val="24"/>
                <w:szCs w:val="24"/>
                <w:lang w:val="fr-CH"/>
              </w:rPr>
            </w:pPr>
            <w:r w:rsidRPr="00FE4CC2">
              <w:rPr>
                <w:sz w:val="24"/>
                <w:szCs w:val="24"/>
                <w:lang w:val="en-US"/>
              </w:rPr>
              <w:fldChar w:fldCharType="begin"/>
            </w:r>
            <w:r w:rsidRPr="00FE4CC2">
              <w:rPr>
                <w:sz w:val="24"/>
                <w:szCs w:val="24"/>
                <w:lang w:val="en-US"/>
              </w:rPr>
              <w:instrText xml:space="preserve"> ADDIN ZOTERO_ITEM CSL_CITATION {"citationID":"pw0M9xZa","properties":{"formattedCitation":"(Bartlett et al., 2003; Casas et al., 2009; Jafari et al., 2010; S. C. Marques et al., 2013; McClain et al., 2003; Rowold, 2011; van Dierendonck, 2004; Zadworna-Cie\\uc0\\u347{}lak, 2020)","plainCitation":"(Bartlett et al., 2003; Casas et al., 2009; Jafari et al., 2010; S. C. Marques et al., 2013; McClain et al., 2003; Rowold, 2011; van Dierendonck, 2004; Zadworna-Cieślak, 2020)","noteIndex":0},"citationItems":[{"id":2452,"uris":["http://zotero.org/users/local/lu8HTOHw/items/Q5UWVFLB"],"itemData":{"id":2452,"type":"article-journal","abstract":"Objective To evaluate spirituality, well-being, and quality of life (QOL) among people with rheumatoid arthritis (RA). Methods Questionnaires assessing positive and negative affect, depression, QOL and spirituality were completed. Disease activity was assessed by rheumatologic examination. Results Women (n = 62) had a mean (± SD) age of 53.0 (± 13.0) years with 12 (± 13) swollen and tender joints (STJ). Men (n = 15) were 61.9 (± 13.0) years with 7 (± 11) STJ. Disease activity was associated (P &lt; 0.05) positively with depression (r = 0.23), pain (r = 0.26), poorer self-ratings of health (r = 0.29) and physical role limitations (r = 0.26). Spirituality was associated directly with positive affect (r = 0.26) and higher health perceptions (r = 0.29). In multiple regression, spirituality was an independent predictor of happiness and positive health perceptions, even after controlling disease activity and physical functioning, for age and mood. Conclusion Spirituality may facilitate emotional adjustment and resilience in people with RA by experiencing more positive feelings and attending to positive elements of their lives.","container-title":"Arthritis Care &amp; Research","DOI":"10.1002/art.11456","ISSN":"1529-0131","issue":"6","language":"en","note":"_eprint: https://onlinelibrary.wiley.com/doi/pdf/10.1002/art.11456","page":"778-783","source":"Wiley Online Library","title":"Spirituality, well-being, and quality of life in people with rheumatoid arthritis","volume":"49","author":[{"family":"Bartlett","given":"Susan J."},{"family":"Piedmont","given":"Ralph"},{"family":"Bilderback","given":"Andrew"},{"family":"Matsumoto","given":"Alan K."},{"family":"Bathon","given":"Joan M."}],"issued":{"date-parts":[["2003"]]}},"label":"page"},{"id":2518,"uris":["http://zotero.org/users/local/lu8HTOHw/items/DDZADSHP"],"itemData":{"id":2518,"type":"article-journal","abstract":"Young people in Catalonia are studied in order to better understand differences between satisfaction with spirituality and satisfaction with religion. Results suggest a reactive position on the part of most Spanish youngsters towards traditional religion; they consider it not very important either for their well-being or to give a sense of meaning to their own lives. While the importance given to spirituality is clearly higher, the concept seems to have several very different interpretations among young people. The discussion underlines the importance of discovering young people’s own points of view in order to understand the meaning they give to religion and spirituality in the context of an ever more rapidly changing society. The implications for future research and practice are discussed.","container-title":"Applied Research in Quality of Life","DOI":"10.1007/s11482-009-9066-x","ISSN":"1871-2576","issue":"1","journalAbbreviation":"Applied Research Quality Life","language":"en","page":"23-45","source":"Springer Link","title":"Satisfaction with Spirituality, Satisfaction with Religion and Personal Well-Being among Spanish Adolescents and Young University Students","volume":"4","author":[{"family":"Casas","given":"Ferran"},{"family":"González","given":"Mònica"},{"family":"Figuer","given":"Cristina"},{"family":"Malo","given":"Sara"}],"issued":{"date-parts":[["2009",3,1]]}}},{"id":2444,"uris":["http://zotero.org/users/local/lu8HTOHw/items/4ENTX4ZM"],"itemData":{"id":2444,"type":"article-journal","abstract":"The aim of this study was to predict life satisfaction through spirituality well-being and hope in cancer patients. for this reason, 120 cancer patients have selected by available sampling method as research sample and completed spirituality well-being, hope and life satisfaction scales. Results showed that there was significant difference among spirituality well-being, hope and life satisfaction. as well, regression analyses showed that existential and religious well-being and hope predict significantly the life satisfaction. we can conclude that spirituality well-being and hope have important role in life satisfaction and psychological adjustment.","collection-title":"WCPCG 2010","container-title":"Procedia - Social and Behavioral Sciences","DOI":"10.1016/j.sbspro.2010.07.288","ISSN":"1877-0428","journalAbbreviation":"Procedia - Social and Behavioral Sciences","language":"en","page":"1362-1366","source":"ScienceDirect","title":"Life satisfaction, spirituality well-being and hope in cancer patients","volume":"5","author":[{"family":"Jafari","given":"Esa"},{"family":"Najafi","given":"Mahmoud"},{"family":"Sohrabi","given":"Faramarz"},{"family":"Dehshiri","given":"Gholam Reza"},{"family":"Soleymani","given":"Esmail"},{"family":"Heshmati","given":"Rasoul"}],"issued":{"date-parts":[["2010",1,1]]}}},{"id":2527,"uris":["http://zotero.org/users/local/lu8HTOHw/items/3WBDWQJ5"],"itemData":{"id":2527,"type":"article-journal","abstract":"This longitudinal study presents the first examination of the relation between hope, spirituality, religious practice and life satisfaction of students in Portugal. A sample of 227 adolescents aged 15–19 completed the Portuguese versions of the Children Hope Scale, Students’ Life Satisfaction Scale and a single item for each spirituality and religious practice variable. The results from the cross-sectional and longitudinal analyses suggest that hope and spirituality, but not religious practice, were strongly linked to adolescents’ life satisfaction. Hope significantly predicted life satisfaction at a single time point, 6-months and 1-year later, and spirituality scores added significant variance beyond hope scores. All the variables demonstrate moderate to high stability across 6-months and 1-year time frame; no significant changes were found between the variables across the administrations. These results parallel recent studies of adult and child life satisfaction and suggest strategies to promote life satisfaction in adolescents.","container-title":"Journal of Happiness Studies","DOI":"10.1007/s10902-012-9329-3","ISSN":"1573-7780","issue":"1","journalAbbreviation":"J Happiness Stud","language":"en","page":"251-261","source":"Springer Link","title":"The Role of Hope, Spirituality and Religious Practice in Adolescents’ Life Satisfaction: Longitudinal Findings","title-short":"The Role of Hope, Spirituality and Religious Practice in Adolescents’ Life Satisfaction","volume":"14","author":[{"family":"Marques","given":"Susana C."},{"family":"Lopez","given":"Shane J."},{"family":"Mitchell","given":"Joanna"}],"issued":{"date-parts":[["2013",3,1]]}}},{"id":2464,"uris":["http://zotero.org/users/local/lu8HTOHw/items/Z5KY4VWI"],"itemData":{"id":2464,"type":"article-journal","abstract":"Background\nThe importance of spirituality in coping with a terminal illness is becoming increasingly recognised. We aimed to assess the relation between spiritual well-being, depression, and end-of-life despair in terminally-ill cancer patients.\nMethods\n160 patients in a palliative care hospital with a life expectancy of less than 3 months were interviewed with a series of standardised instruments, including the functional assessment of chronic illness therapy—spiritual well-being scale, the Hamilton depression rating scale, the Beck hopelessness scale, and the schedule of attitudes toward hastened death. Suicidal ideation was based on responses to the Hamilton depression rating scale.\nFindings\nSignificant correlations were seen between spiritual well-being and desire for hastened death (r=−0·51), hopelessness (r=−0·68), and suicidal ideation (r=−0·41). Results of multiple regression analyses showed that spiritual well-being was the strongest predictor of each outcome variable and provided a unique significant contribution beyond that of depression and relevant covariates. Additionally, depression was highly correlated with desire for hastened death in participants low in spiritual well-being (r=0·40, p&lt;0·0001) but not in those high in spiritual well-being (r=0·20, p=0·06).\nInterpretation\nSpiritual well-being offers some protection against end-of-life despair in those for whom death is imminent. Our findings have important implications for palliative care practice. Controlled research assessing the effect of spirituality-based interventions is needed to establish what methods can help engender a sense of peace and meaning.","container-title":"The Lancet","DOI":"10.1016/S0140-6736(03)13310-7","ISSN":"0140-6736","issue":"9369","journalAbbreviation":"The Lancet","language":"en","page":"1603-1607","source":"ScienceDirect","title":"Effect of spiritual well-being on end-of-life despair in terminally-ill cancer patients","volume":"361","author":[{"family":"McClain","given":"Colleen S"},{"family":"Rosenfeld","given":"Barry"},{"family":"Breitbart","given":"William"}],"issued":{"date-parts":[["2003",5,10]]}}},{"id":2457,"uris":["http://zotero.org/users/local/lu8HTOHw/items/RKF5XZDA"],"itemData":{"id":2457,"type":"article-journal","abstract":"Recently, Gomez and Fisher (Gomez R and Fisher JW (2003) Pers Individ Dif 35: 1975–1991) proposed that four facets of spiritual well-being exist, namely, personal, communal, environmental, and transcendental spiritual well-being. Based on data from three independent studies, the present research effort tested the validity of a German version of (Gomez R and Fisher JW (2003) Pers Individ Dif 35: 1975–1991) of the Spiritual Well-Being Questionnaire (SWBQ-G). It was found that the SWBQ-G was factorially valid and that each of the four SWBQ-G scales was discriminant to mental, physical, and emotional well-being. Also, it was found that the SWBQ-G predicted levels of subsequent happiness, psychological well-being (positive relationship), and stress (negative relationship). These results add to our knowledge about the validity of the construct of spiritual well-being.","container-title":"Journal of Religion and Health","DOI":"10.1007/s10943-009-9316-0","ISSN":"1573-6571","issue":"4","journalAbbreviation":"J Relig Health","language":"en","page":"950-963","source":"Springer Link","title":"Effects of Spiritual Well-Being on Subsequent Happiness, Psychological Well-Being, and Stress","volume":"50","author":[{"family":"Rowold","given":"Jens"}],"issued":{"date-parts":[["2011",12,1]]}}},{"id":2441,"uris":["http://zotero.org/users/local/lu8HTOHw/items/EQXH9KN6"],"itemData":{"id":2441,"type":"article-journal","abstract":"This study examined the factorial and content validity of Ryff's Scales of Psychological Well-being (SPWB) in a sample of psychology students (N=233) and a sample of professionals from a diverse occupational background (N=420). The psychometric quality of the SPWB was tested for the versions with 3-items, 9-items and 14-items. It appeared that the factorial validity was only acceptable for the 3-items per scale version. However, the internal consistency of these 3-items scales was below generally accepted levels. Therefore, it is suggested to reduce the length of the 14-item scales to 6, 7 or 8 items, depending on the specific subscale. This resulted in an improved overall psychometric quality. In addition, two new scales were developed that together refer to spiritual well-being. A second order factor analysis, including vitality, happiness, self-esteem and the Big Five personality dimensions, revealed four underlying dimensions of positive psychological health: subjective well-being, self-actualization, interpersonal relations and autonomy.","container-title":"Personality and Individual Differences","DOI":"10.1016/S0191-8869(03)00122-3","ISSN":"0191-8869","issue":"3","journalAbbreviation":"Personality and Individual Differences","language":"en","page":"629-643","source":"ScienceDirect","title":"The construct validity of Ryff's Scales of Psychological Well-being and its extension</w:instrText>
            </w:r>
            <w:r w:rsidRPr="00FE4CC2">
              <w:rPr>
                <w:sz w:val="24"/>
                <w:szCs w:val="24"/>
                <w:lang w:val="fr-CH"/>
              </w:rPr>
              <w:instrText xml:space="preserve"> with spiritual well-being","volume":"36","author":[{"family":"Dierendonck","given":"Dirk","non-dropping-particle":"van"}],"issued":{"date-parts":[["2004",2,1]]}}},{"id":2520,"uris":["http://zotero.org/users/local/lu8HTOHw/items/8SNSJ3JK"],"itemData":{"id":2520,"type":"article-journal","abstract":"Spirituality and satisfaction with life are psychological factors related to health behavior. The aim of the study was to determine whether satisfaction with life acts as a mediator in the relationship between the spirituality of residents of long-term care institutions and their health-related behavior. A total of 102 people aged 60–99 were examined. It was found that satisfaction with life played a mediating role in the relationship between spirituality and health behavior. The study addresses the gap in knowledge regarding institutionalized older adults, exploring the role of spirituality and satisfaction with life on lifestyle in nursing home settings.","container-title":"EXPLORE","DOI":"10.1016/j.explore.2019.07.016","ISSN":"1550-8307","issue":"2","journalAbbreviation":"EXPLORE","language":"en","page":"123-129","source":"ScienceDirect","title":"Spirituality, satisfaction with life and health-related behavior of older residents of long-term care institutions—a pilot study","volume":"16","author":[{"family":"Zadworna-Cieślak","given":"Magdalena"}],"issued":{"date-parts":[["2020",3,1]]}}}],"schema":"https://github.com/citation-style-language/schema/raw/master/csl-citation.json"} </w:instrText>
            </w:r>
            <w:r w:rsidRPr="00FE4CC2">
              <w:rPr>
                <w:sz w:val="24"/>
                <w:szCs w:val="24"/>
                <w:lang w:val="en-US"/>
              </w:rPr>
              <w:fldChar w:fldCharType="separate"/>
            </w:r>
            <w:r w:rsidRPr="00FE4CC2">
              <w:rPr>
                <w:rFonts w:ascii="Calibri" w:hAnsi="Calibri" w:cs="Calibri"/>
                <w:sz w:val="24"/>
                <w:szCs w:val="24"/>
                <w:lang w:val="fr-CH"/>
              </w:rPr>
              <w:t>(Bartlett et al., 2003; Casas et al., 2009; Jafari et al., 2010; S. C. Marques et al., 2013; McClain et al., 2003; Rowold, 2011; van Dierendonck, 2004; Zadworna-Cieślak, 2020)</w:t>
            </w:r>
            <w:r w:rsidRPr="00FE4CC2">
              <w:rPr>
                <w:sz w:val="24"/>
                <w:szCs w:val="24"/>
                <w:lang w:val="en-US"/>
              </w:rPr>
              <w:fldChar w:fldCharType="end"/>
            </w:r>
          </w:p>
        </w:tc>
      </w:tr>
      <w:tr w:rsidR="00FE4CC2" w:rsidRPr="00FE4CC2" w14:paraId="46AADBD9" w14:textId="77777777" w:rsidTr="00847014">
        <w:trPr>
          <w:trHeight w:val="487"/>
        </w:trPr>
        <w:tc>
          <w:tcPr>
            <w:tcW w:w="1696" w:type="dxa"/>
            <w:vMerge w:val="restart"/>
            <w:shd w:val="clear" w:color="auto" w:fill="E2EFD9" w:themeFill="accent6" w:themeFillTint="33"/>
          </w:tcPr>
          <w:p w14:paraId="4A8FAD64" w14:textId="77777777" w:rsidR="00EF3DE4" w:rsidRPr="00FE4CC2" w:rsidRDefault="00EF3DE4" w:rsidP="00847014">
            <w:pPr>
              <w:rPr>
                <w:sz w:val="24"/>
                <w:szCs w:val="24"/>
                <w:lang w:val="fr-CH"/>
              </w:rPr>
            </w:pPr>
          </w:p>
          <w:p w14:paraId="04FBBF95" w14:textId="77777777" w:rsidR="00EF3DE4" w:rsidRPr="00FE4CC2" w:rsidRDefault="00EF3DE4" w:rsidP="00847014">
            <w:pPr>
              <w:rPr>
                <w:b/>
                <w:bCs/>
                <w:sz w:val="24"/>
                <w:szCs w:val="24"/>
                <w:lang w:val="fr-CH"/>
              </w:rPr>
            </w:pPr>
            <w:proofErr w:type="spellStart"/>
            <w:r w:rsidRPr="00FE4CC2">
              <w:rPr>
                <w:b/>
                <w:bCs/>
                <w:sz w:val="24"/>
                <w:szCs w:val="24"/>
                <w:lang w:val="fr-CH"/>
              </w:rPr>
              <w:t>Behavior</w:t>
            </w:r>
            <w:proofErr w:type="spellEnd"/>
          </w:p>
        </w:tc>
        <w:tc>
          <w:tcPr>
            <w:tcW w:w="2268" w:type="dxa"/>
          </w:tcPr>
          <w:p w14:paraId="48F159F8" w14:textId="77777777" w:rsidR="00EF3DE4" w:rsidRPr="00FE4CC2" w:rsidRDefault="00EF3DE4" w:rsidP="00847014">
            <w:pPr>
              <w:rPr>
                <w:i/>
                <w:sz w:val="24"/>
                <w:szCs w:val="24"/>
                <w:lang w:val="fr-CH"/>
              </w:rPr>
            </w:pPr>
            <w:r w:rsidRPr="00FE4CC2">
              <w:rPr>
                <w:i/>
                <w:sz w:val="24"/>
                <w:szCs w:val="24"/>
                <w:lang w:val="fr-CH"/>
              </w:rPr>
              <w:t>Substance abuse</w:t>
            </w:r>
          </w:p>
        </w:tc>
        <w:tc>
          <w:tcPr>
            <w:tcW w:w="5245" w:type="dxa"/>
          </w:tcPr>
          <w:p w14:paraId="6E156AB0" w14:textId="77777777" w:rsidR="00EF3DE4" w:rsidRPr="00FE4CC2" w:rsidRDefault="00EF3DE4" w:rsidP="00847014">
            <w:pPr>
              <w:rPr>
                <w:sz w:val="24"/>
                <w:szCs w:val="24"/>
                <w:lang w:val="fr-CH"/>
              </w:rPr>
            </w:pPr>
            <w:r w:rsidRPr="00FE4CC2">
              <w:rPr>
                <w:sz w:val="24"/>
                <w:szCs w:val="24"/>
                <w:lang w:val="en-US"/>
              </w:rPr>
              <w:fldChar w:fldCharType="begin"/>
            </w:r>
            <w:r w:rsidRPr="00FE4CC2">
              <w:rPr>
                <w:sz w:val="24"/>
                <w:szCs w:val="24"/>
                <w:lang w:val="fr-CH"/>
              </w:rPr>
              <w:instrText xml:space="preserve"> ADDIN ZOTERO_ITEM CSL_CITATION {"citationID":"GJFPaPSJ","properties":{"unsorted":true,"formattedCitation":"(Koenig, 2010; Leigh et al., 2005; Pardini et al., 2000; Walton-Moss et al., 2013; Allen &amp; Lo, 2010)","plainCitation":"(Koenig, 2010; Leigh et al., 2005; Pardini et al., 2000; Walton-Moss et al., 2013; Allen &amp; Lo, 2010)","noteIndex":0},"citationItems":[{"id":2413,"uris":["http://zotero.org/users/local/lu8HTOHw/items/ZAJSUED8"],"itemData":{"id":2413,"type":"article-journal","abstract":"Spirituality is increasingly being examined as a factor in mental health. Recent studies have found that spirituality may serve as a psychological and social resource for coping with stress. After defining the term spirituality, this paper examines some of the research on the relationship between spirituality and mental health, focusing on depression, anxiety, and substance abuse. While spiritual beliefs often represent powerful sources of comfort, hope and meaning, at times they can entangled with mental and emotional disorders making it difficult to determine whether they are a resource or a liability. Copyright © 2010 John Wiley &amp; Sons, Ltd.","container-title":"International Journal of Applied Psychoanalytic Studies","DOI":"10.1002/aps.239","ISSN":"1556-9187","issue":"2","language":"en</w:instrText>
            </w:r>
            <w:r w:rsidRPr="00FE4CC2">
              <w:rPr>
                <w:sz w:val="24"/>
                <w:szCs w:val="24"/>
                <w:lang w:val="en-US"/>
              </w:rPr>
              <w:instrText>","note":"_eprint: https://onlinelibrary.wiley.com/doi/pdf/10.1002/aps.239","page":"116-122","source":"Wiley Online Library","title":"Spirituality and mental health","volume":"7","author":[{"family":"Koenig","given":"Harold G."}],"issued":{"date-parts":[["2010"]]}}},{"id":2531,"uris":["http://zotero.org/users/local/lu8HTOHw/items/8EY96J56"],"itemData":{"id":2531,"type":"article-journal","abstract":"A growing body of research suggests that mindfulness-based therapies may be effective in treating a variety of disorders including stress, chronic pain, depression and anxiety. However, there are few valid and reliable measures of mindfulness. Furthermore, mindfulness is often thought to be related to spirituality, given its roots in Buddhist tradition, but empirical studies on this relationship are difficult to find. The present study: (1) tested the reliability and validity of a new mindfulness measure, the Freiburg Mindfulness Inventory (FMI), (2) explored the relationship between mindfulness and spirituality, and (3) investigated the relationship between mindfulness and/or spirituality and alcohol and tobacco use in an undergraduate college population (N=196). Results support the reliability of the FMI and suggest that spirituality and mindfulness may be separate constructs. In addition, smoking and frequent binge-drinking were negatively correlated with spirituality scores; as spirituality scores increased the use of alcohol and tobacco decreased. Thus, spirituality may be related to decreased substance use. In contrast, a positive relationship between mindfulness and smoking/frequent binge-drinking behavior was uncovered, and warrants further investigation.","container-title":"Addictive Behaviors","DOI":"10.1016/j.addbeh.2005.01.010","ISSN":"0306-4603","issue":"7","journalAbbreviation":"Addictive Behaviors","language":"en","page":"1335-1341","source":"ScienceDirect","title":"Spirituality, mindfulness and substance abuse","volume":"30","author":[{"family":"Leigh","given":"Janis"},{"family":"Bowen","given":"Sarah"},{"family":"Marlatt","given":"G. Alan"}],"issued":{"date-parts":[["2005",8,1]]}}},{"id":2534,"uris":["http://zotero.org/users/local/lu8HTOHw/items/S34GWKV3"],"itemData":{"id":2534,"type":"article-journal","abstract":"Recently, mental health professionals have begun examining the potential value of religious faith and spirituality in the lives of individuals suffering from a variety of acute and chronic illnesses. This study explored the relation between religious faith, spirituality, and mental health outcomes in 236 individuals recovering from substance abuse. We found that recovering individuals tend to report high levels of religious faith and religious affiliation, but choose to rate themselves as being more spiritual than religious. Results also indicate that among recovering individuals, higher levels of religious faith and spirituality were associated with a more optimistic life orientation, greater perceived social support, higher resilience to stress, and lower levels of anxiety. This represents the largest self-report study to date examining the relation between religious faith, spirituality, and mental health outcomes among individuals recovering from substance abuse.","container-title":"Journal of Substance Abuse Treatment","DOI":"10.1016/S0740-5472(00)00125-2","ISSN":"0740-5472","issue":"4","journalAbbreviation":"Journal of Substance Abuse Treatment","language":"en","page":"347-354","source":"ScienceDirect","title":"Religious faith and spirituality in substance abuse recovery: Determining the mental health benefits","title-short":"Religious faith and spirituality in substance abuse recovery","volume":"19","author":[{"family":"Pardini","given":"Dustin A"},{"family":"Plante","given":"Thomas G"},{"family":"Sherman","given":"Allen"},{"family":"Stump","given":"Jamie E"}],"issued":{"date-parts":[["2000",12,1]]}}},{"id":2529,"uris":["http://zotero.org/users/local/lu8HTOHw/items/CWULZS7T"],"itemData":{"id":2529,"type":"article-journal","abstract":"Spirituality and religion are frequently acknowledged as significant contributors to individuals’ recovery from substance use disorders. This review focuses on the role that spirituality or religion plays in substance abuse treatment outcomes. Our search of three databases—PubMed, CINAHL, and Psych Info—turned up 29 eligible studies for review. We group our findings according to whether the study’s focus was on alcohol only or alcohol and other drug use. The most common treatment outcome was abstinence followed by treatment retention, alcohol or drug use severity, and discharge status. For most studies, we found evidence suggesting at least some support for a beneficial relationship between spirituality or religion and recovery from substance use disorders. Our review addresses the strengths and limitations of these studies.","container-title":"Journal of Addictions Nursing","DOI":"10.1097/JAN.0000000000000001","ISSN":"1088-4602","issue":"4","language":"en-US","page":"217–226","source":"journals.lww.com","title":"Relationship of Spirituality or Religion to Recovery From Substance Abuse: A Systematic Review","title-short":"Relationship of Spiritualit</w:instrText>
            </w:r>
            <w:r w:rsidRPr="00FE4CC2">
              <w:rPr>
                <w:sz w:val="24"/>
                <w:szCs w:val="24"/>
                <w:lang w:val="fr-CH"/>
              </w:rPr>
              <w:instrText xml:space="preserve">y or Religion to Recovery From Substance Abuse","volume":"24","author":[{"family":"Walton-Moss","given":"Benita"},{"family":"Ray","given":"Ellen M."},{"family":"Woodruff","given":"Kathleen"}],"issued":{"date-parts":[["2013",12]]}}},{"id":2537,"uris":["http://zotero.org/users/local/lu8HTOHw/items/G2WDZUEC"],"itemData":{"id":2537,"type":"article-journal","abstract":"With data from the 2004 General Social Survey, the study examined effects of religiosity and spirituality on substance abuse. Also explored was whether and how social bonding mediates religiosity's effects on substance abuse. The results show that religiosity was negatively associated with substance abuse and, further, that social bonding variables did somewhat mediate this negative relationship between the two. Additionally, and as expected, with religiosity controlled, the likelihood of substance abuse increased along with increasing spirituality, in the models. Policy implications and further research needs are discussed.","container-title":"Journal of Drug Issues","DOI":"10.1177/002204261004000208","ISSN":"0022-0426","issue":"2","language":"en","note":"publisher: SAGE Publications Inc","page":"433-459","source":"SAGE Journals","title":"Religiosity, Spirituality, and Substance Abuse","volume":"40","author":[{"family":"Allen","given":"Thomas M."},{"family":"Lo","given":"Celia C."}],"issued":{"date-parts":[["2010",4,1]]}}}],"schema":"https://github.com/citation-style-language/schema/raw/master/csl-citation.json"} </w:instrText>
            </w:r>
            <w:r w:rsidRPr="00FE4CC2">
              <w:rPr>
                <w:sz w:val="24"/>
                <w:szCs w:val="24"/>
                <w:lang w:val="en-US"/>
              </w:rPr>
              <w:fldChar w:fldCharType="separate"/>
            </w:r>
            <w:r w:rsidRPr="00FE4CC2">
              <w:rPr>
                <w:rFonts w:ascii="Calibri" w:hAnsi="Calibri" w:cs="Calibri"/>
                <w:sz w:val="24"/>
                <w:lang w:val="fr-CH"/>
              </w:rPr>
              <w:t>(Koenig, 2010; Leigh et al., 2005; Pardini et al., 2000; Walton-Moss et al., 2013; Allen &amp; Lo, 2010)</w:t>
            </w:r>
            <w:r w:rsidRPr="00FE4CC2">
              <w:rPr>
                <w:sz w:val="24"/>
                <w:szCs w:val="24"/>
                <w:lang w:val="en-US"/>
              </w:rPr>
              <w:fldChar w:fldCharType="end"/>
            </w:r>
          </w:p>
        </w:tc>
      </w:tr>
      <w:tr w:rsidR="00FE4CC2" w:rsidRPr="00FE4CC2" w14:paraId="1FD90F4C" w14:textId="77777777" w:rsidTr="00847014">
        <w:trPr>
          <w:trHeight w:val="487"/>
        </w:trPr>
        <w:tc>
          <w:tcPr>
            <w:tcW w:w="1696" w:type="dxa"/>
            <w:vMerge/>
            <w:shd w:val="clear" w:color="auto" w:fill="E2EFD9" w:themeFill="accent6" w:themeFillTint="33"/>
          </w:tcPr>
          <w:p w14:paraId="23C0DBB1" w14:textId="77777777" w:rsidR="00EF3DE4" w:rsidRPr="00FE4CC2" w:rsidRDefault="00EF3DE4" w:rsidP="00847014">
            <w:pPr>
              <w:rPr>
                <w:sz w:val="24"/>
                <w:szCs w:val="24"/>
                <w:lang w:val="fr-CH"/>
              </w:rPr>
            </w:pPr>
          </w:p>
        </w:tc>
        <w:tc>
          <w:tcPr>
            <w:tcW w:w="2268" w:type="dxa"/>
          </w:tcPr>
          <w:p w14:paraId="38B8D032" w14:textId="77777777" w:rsidR="00EF3DE4" w:rsidRPr="00FE4CC2" w:rsidRDefault="00EF3DE4" w:rsidP="00847014">
            <w:pPr>
              <w:rPr>
                <w:i/>
                <w:sz w:val="24"/>
                <w:szCs w:val="24"/>
                <w:lang w:val="en-US"/>
              </w:rPr>
            </w:pPr>
            <w:r w:rsidRPr="00FE4CC2">
              <w:rPr>
                <w:i/>
                <w:sz w:val="24"/>
                <w:szCs w:val="24"/>
                <w:lang w:val="en-US"/>
              </w:rPr>
              <w:t>Resilience increase</w:t>
            </w:r>
          </w:p>
        </w:tc>
        <w:tc>
          <w:tcPr>
            <w:tcW w:w="5245" w:type="dxa"/>
          </w:tcPr>
          <w:p w14:paraId="2517DF2A" w14:textId="77777777" w:rsidR="00EF3DE4" w:rsidRPr="00FE4CC2" w:rsidRDefault="00EF3DE4" w:rsidP="00847014">
            <w:pPr>
              <w:rPr>
                <w:sz w:val="24"/>
                <w:szCs w:val="24"/>
                <w:lang w:val="en-US"/>
              </w:rPr>
            </w:pPr>
            <w:r w:rsidRPr="00FE4CC2">
              <w:rPr>
                <w:sz w:val="24"/>
                <w:szCs w:val="24"/>
                <w:lang w:val="en-US"/>
              </w:rPr>
              <w:fldChar w:fldCharType="begin"/>
            </w:r>
            <w:r w:rsidRPr="00FE4CC2">
              <w:rPr>
                <w:sz w:val="24"/>
                <w:szCs w:val="24"/>
                <w:lang w:val="en-US"/>
              </w:rPr>
              <w:instrText xml:space="preserve"> ADDIN ZOTERO_ITEM CSL_CITATION {"citationID":"kZQ6O6xu","properties":{"formattedCitation":"(Bartlett et al., 2003; Connor et al., 2003; Lin &amp; Bauer-Wu, 2003; Love et al., 2017; Smith et al., 2012)","plainCitation":"(Bartlett et al., 2003; Connor et al., 2003; Lin &amp; Bauer-Wu, 2003; Love et al., 2017; Smith et al., 2012)","noteIndex":0},"citationItems":[{"id":2452,"uris":["http://zotero.org/users/local/lu8HTOHw/items/Q5UWVFLB"],"itemData":{"id":2452,"type":"article-journal","abstract":"Objective To evaluate spirituality, well-being, and quality of life (QOL) among people with rheumatoid arthritis (RA). Methods Questionnaires assessing positive and negative affect, depression, QOL and spirituality were completed. Disease activity was assessed by rheumatologic examination. Results Women (n = 62) had a mean (± SD) age of 53.0 (± 13.0) years with 12 (± 13) swollen and tender joints (STJ). Men (n = 15) were 61.9 (± 13.0) years with 7 (± 11) STJ. Disease activity was associated (P &lt; 0.05) positively with depression (r = 0.23), pain (r = 0.26), poorer self-ratings of health (r = 0.29) and physical role limitations (r = 0.26). Spirituality was associated directly with positive affect (r = 0.26) and higher health perceptions (r = 0.29). In multiple regression, spirituality was an independent predictor of happiness and positive health perceptions, even after controlling disease activity and physical functioning, for age and mood. Conclusion Spirituality may facilitate emotional adjustment and resilience in people with RA by experiencing more positive feelings and attending to positive elements of their lives.","container-title":"Arthritis Care &amp; Research","DOI":"10.1002/art.11456","ISSN":"1529-0131","issue":"6","language":"en","note":"_eprint: https://onlinelibrary.wiley.com/doi/pdf/10.1002/art.11456","page":"778-783","source":"Wiley Online Library","title":"Spirituality, well-being, and quality of life in people with rheumatoid arthritis","volume":"49","author":[{"family":"Bartlett","given":"Susan J."},{"family":"Piedmont","given":"Ralph"},{"family":"Bilderback","given":"Andrew"},{"family":"Matsumoto","given":"Alan K."},{"family":"Bathon","given":"Joan M."}],"issued":{"date-parts":[["2003"]]}},"label":"page"},{"id":2541,"uris":["http://zotero.org/users/local/lu8HTOHw/items/TKM2SDJI"],"itemData":{"id":2541,"type":"article-journal","abstract":"This study evaluates the relationship between spirituality, resilience, anger and health status, and posttraumatic symptom severity in trauma survivors. A community sample (N = 1,200) completed an online survey that included measures of resilience, spirituality (general beliefs and reincarnation), anger, forgiveness, and hatred. In survivors of violent trauma (n = 648), these measures were evaluated with respect to their relationship to physical and mental health, trauma-related distress, and posttraumatic symptom severity. Using multivariate regression models, general spiritual beliefs and anger emerged in association with each outcome, whereas resilience was associated with health status and posttraumatic symptom severity only. Forgiveness, hatred, and beliefs in reincarnation were not associated with outcome. The importance of these findings to treating trauma survivors is discussed.","container-title":"Journal of Traumatic Stress","DOI":"10.1023/A:1025762512279","ISSN":"1573-6598","issue":"5","journalAbbreviation":"J Trauma Stress","language":"en","page":"487-494","source":"Springer Link","title":"Spirituality, Resilience, and Anger in Survivors of Violent Trauma: A Community Survey","title-short":"Spirituality, Resilience, and Anger in Survivors of Violent Trauma","volume":"16","author":[{"family":"Connor","given":"Kathryn M."},{"family":"Davidson","given":"Jonathan R. T."},{"family":"Lee","given":"Li-Ching"}],"issued":{"date-parts":[["2003",10,1]]}},"label":"page"},{"id":2438,"uris":["http://zotero.org/users/local/lu8HTOHw/items/XWDPPAFS"],"itemData":{"id":2438,"type":"article-journal","abstract":"Purpose. An integrative literature review was undertaken to examine the research on psycho-spiritual well-being in terminally ill people, specifically patients with advanced cancer. Method. A comprehensive search of MEDLINE, CINAHL, CancerLit and PsycINFO using relevant keywords produced 43 primary research studies that investigated psycho-spiritual well-being in patients with advanced cancer. Each report was read, critiqued and systematically assessed for purpose statement or research questions, study design, sample size, characteristics of the subjects, measurement of independent and dependent variables, sample attrition, method of data analysis and results. Major themes and findings were identified for each of the studies. Findings. Psycho-spiritual well-being is an area of interest to researchers all over the world. Retrieved studies had been conducted in 14 countries by researchers in a variety of disciplines, including nursing, medicine, psychology and theology. Six major themes repeatedly emerged as essential components of psycho-spiritual well-being: self-awareness, coping and adjusting effectively with stress, relationships and connectedness with others, sense of faith, sense of empowerment and confidence, and living with meaning and hope. Conclusion. Patients with an enhanced sense of psycho-spiritual well-being are able to cope more effectively with the process of terminal illness and find meaning in the experience. Prognostic awareness, family and social support, autonomy, hope and meaning in life all contribute to positive psycho-spiritual well-being. Emotional distress, anxiety, helplessness, hopelessness and fear of death all detract from psycho-spiritual well-being. The research indicated that health professionals can play an important role in enhancing psycho-spiritual well-being, but further research is needed to understand specific interventions that are effective and contribute to positive patient outcomes.","container-title":"Journal of Advanced Nursing","DOI":"10.1046/j.1365-2648.2003.02768.x","ISSN":"1365-2648","issue":"1","language":"en","note":"_eprint: https://onlinelibrary.wiley.com/doi/pdf/10.1046/j.1365-2648.2003.02768.x","page":"69-80","source":"Wiley Online Library","title":"Psycho-spiritual well-being in patients with advanced cancer: an integrative review of the literature","title-short":"Psycho-spiritual well-being in patients with advanced cancer","volume":"44","author":[{"family":"Lin","given":"Hung-Ru"},{"family":"Bauer-Wu","given":"Susan M."}],"issued":{"date-parts":[["2003"]]}},"label":"page"},{"id":2420,"uris":["http://zotero.org/users/local/lu8HTOHw/items/EXIUQ7QA"],"itemData":{"id":2420,"type":"article-journal","abstract":"Aim The meaning of spiritual well-being as a health dimension is often contested and neglected in policy and practice. This paper explores spiritual well-being from both an Indigenous and a non-Indigenous perspective. Method We drew on Indigenous and non-Indigenous methodologies to explore the existing knowledge around spiritual well-being and its relationship with health. Results The Indigenous perspective proposed that spiritual well-being is founded in The Dreaming, informs everyday relationships and can impact on health. The non-Indigenous perspective suggested that spiritual well-being is shaped by culture and religion, is of increased importance as one ages, and can improve coping and resilience stressors. Conclusions Situating these perspectives side by side allows us to learn from both, and understand the importance of spirituality in people's lives. Further research is required to better address the spiritual well-being/health connection in policy and practice.","container-title":"Australasian Journal on Ageing","DOI":"10.1111/ajag.12284","ISSN":"1741-6612","issue":"3","language":"en","note":"_eprint: https://onlinelibrary.wiley.com/doi/pdf/10.1111/ajag.12284","page":"179-185","source":"Wiley Online Library","title":"Nurturing spiritual well-being among older people in Australia: Drawing on Indigenous and non-Indigenous way of knowing","title-short":"Nurturing spiritual well-being among older people in Australia","volume":"36","author":[{"family":"Love","given":"Pettina"},{"family":"Moore","given":"Melissa"},{"family":"Warburton","given":"Jeni"}],"issued":{"date-parts":[["2017"]]}}},{"id":2539,"uris":["http://zotero.org/users/local/lu8HTOHw/items/Y6IPAG46"],"itemData":{"id":2539,"type":"chapter","abstract":"This chapter examines the relationships between spirituality, resilience, and positive emotions. We begin by defining all three constructs, important related constructs, and theoretical models that may help us frame our understanding of the relationship between spirituality, resilience, and positive emotions. Next, we review the research and thinking about the relationship between (I) spirituality and positive emotion, (2) spirituality and resilience, and (3) positive emotions and resilience. These reviews suggest that healthy spirituality may be related to increases in both resilience and positive emotions and that resilience and positive emotions may have a reciprocal influence on each other. Finally, we present a preliminary model of the relationship between spirituality, resilience, and positive emotions and make suggestions for research that may increase our understanding of the relationship between them. (PsycInfo Database Record (c) 2022 APA, all rights reserved)","collection-title":"Oxford library of psychology","container-title":"The Oxford handbook of psychology and spirituality","event-place":"New York, NY, US","ISBN":"978-0-19-972992-0","note":"DOI: 10.1093/oxfordhb/9780199729920.013.0028","page":"437-454","publisher":"Oxford University Press","publisher-place":"New York, NY, US","source":"APA PsycNet","title":"Spirituality, resilience, and positive emotions","author":[{"family":"Smith","given":"Bruce W."},{"family":"Ortiz","given":"J. Alexis"},{"family":"Wiggins","given":"Kathryn T."},{"family":"Bernard","given":"Jennifer F."},{"family":"Dalen","given":"Jeanne"}],"issued":{"date-parts":[["2012"]]}}}],"schema":"https://github.com/citation-style-language/schema/raw/master/csl-citation.json"} </w:instrText>
            </w:r>
            <w:r w:rsidRPr="00FE4CC2">
              <w:rPr>
                <w:sz w:val="24"/>
                <w:szCs w:val="24"/>
                <w:lang w:val="en-US"/>
              </w:rPr>
              <w:fldChar w:fldCharType="separate"/>
            </w:r>
            <w:r w:rsidRPr="00FE4CC2">
              <w:rPr>
                <w:rFonts w:ascii="Calibri" w:hAnsi="Calibri" w:cs="Calibri"/>
                <w:sz w:val="24"/>
              </w:rPr>
              <w:t>(Bartlett et al., 2003; Connor et al., 2003; Lin &amp; Bauer-Wu, 2003; Love et al., 2017; Smith et al., 2012)</w:t>
            </w:r>
            <w:r w:rsidRPr="00FE4CC2">
              <w:rPr>
                <w:sz w:val="24"/>
                <w:szCs w:val="24"/>
                <w:lang w:val="en-US"/>
              </w:rPr>
              <w:fldChar w:fldCharType="end"/>
            </w:r>
          </w:p>
        </w:tc>
      </w:tr>
      <w:tr w:rsidR="00FE4CC2" w:rsidRPr="00FE4CC2" w14:paraId="440B3974" w14:textId="77777777" w:rsidTr="00847014">
        <w:trPr>
          <w:trHeight w:val="487"/>
        </w:trPr>
        <w:tc>
          <w:tcPr>
            <w:tcW w:w="1696" w:type="dxa"/>
            <w:vMerge w:val="restart"/>
            <w:shd w:val="clear" w:color="auto" w:fill="E2EFD9" w:themeFill="accent6" w:themeFillTint="33"/>
          </w:tcPr>
          <w:p w14:paraId="652CA38F" w14:textId="77777777" w:rsidR="00EF3DE4" w:rsidRPr="00FE4CC2" w:rsidRDefault="00EF3DE4" w:rsidP="00847014">
            <w:pPr>
              <w:rPr>
                <w:sz w:val="24"/>
                <w:szCs w:val="24"/>
                <w:lang w:val="en-US"/>
              </w:rPr>
            </w:pPr>
          </w:p>
          <w:p w14:paraId="7C8B93B1" w14:textId="77777777" w:rsidR="00EF3DE4" w:rsidRPr="00FE4CC2" w:rsidRDefault="00EF3DE4" w:rsidP="00847014">
            <w:pPr>
              <w:rPr>
                <w:sz w:val="24"/>
                <w:szCs w:val="24"/>
                <w:lang w:val="en-US"/>
              </w:rPr>
            </w:pPr>
          </w:p>
          <w:p w14:paraId="11ADD8FA" w14:textId="77777777" w:rsidR="00EF3DE4" w:rsidRPr="00FE4CC2" w:rsidRDefault="00EF3DE4" w:rsidP="00847014">
            <w:pPr>
              <w:rPr>
                <w:b/>
                <w:bCs/>
                <w:sz w:val="24"/>
                <w:szCs w:val="24"/>
                <w:lang w:val="en-US"/>
              </w:rPr>
            </w:pPr>
            <w:r w:rsidRPr="00FE4CC2">
              <w:rPr>
                <w:b/>
                <w:bCs/>
                <w:sz w:val="24"/>
                <w:szCs w:val="24"/>
                <w:lang w:val="en-US"/>
              </w:rPr>
              <w:t>Sociality</w:t>
            </w:r>
          </w:p>
        </w:tc>
        <w:tc>
          <w:tcPr>
            <w:tcW w:w="2268" w:type="dxa"/>
          </w:tcPr>
          <w:p w14:paraId="5569A30B" w14:textId="77777777" w:rsidR="00EF3DE4" w:rsidRPr="00FE4CC2" w:rsidRDefault="00EF3DE4" w:rsidP="00847014">
            <w:pPr>
              <w:rPr>
                <w:i/>
                <w:sz w:val="24"/>
                <w:szCs w:val="24"/>
                <w:lang w:val="en-US"/>
              </w:rPr>
            </w:pPr>
            <w:r w:rsidRPr="00FE4CC2">
              <w:rPr>
                <w:i/>
                <w:sz w:val="24"/>
                <w:szCs w:val="24"/>
                <w:lang w:val="en-US"/>
              </w:rPr>
              <w:t>Connection to others</w:t>
            </w:r>
          </w:p>
        </w:tc>
        <w:tc>
          <w:tcPr>
            <w:tcW w:w="5245" w:type="dxa"/>
          </w:tcPr>
          <w:p w14:paraId="50A0CDFD" w14:textId="77777777" w:rsidR="00EF3DE4" w:rsidRPr="00FE4CC2" w:rsidRDefault="00EF3DE4" w:rsidP="00847014">
            <w:pPr>
              <w:rPr>
                <w:sz w:val="24"/>
                <w:szCs w:val="24"/>
                <w:lang w:val="en-US"/>
              </w:rPr>
            </w:pPr>
            <w:r w:rsidRPr="00FE4CC2">
              <w:rPr>
                <w:sz w:val="24"/>
                <w:szCs w:val="24"/>
                <w:lang w:val="en-US"/>
              </w:rPr>
              <w:fldChar w:fldCharType="begin"/>
            </w:r>
            <w:r w:rsidRPr="00FE4CC2">
              <w:rPr>
                <w:sz w:val="24"/>
                <w:szCs w:val="24"/>
                <w:lang w:val="en-US"/>
              </w:rPr>
              <w:instrText xml:space="preserve"> ADDIN ZOTERO_ITEM CSL_CITATION {"citationID":"sRveeOyf","properties":{"formattedCitation":"(Afrashteh &amp; Rezaei, 2021; Artetxe et al., 2021; Carson et al., 1988; Hammermeister &amp; Peterson, 2001; Jafari et al., 2010; Rowold, 2011; Sorajjakool et al., 2008)","plainCitation":"(Afrashteh &amp; Rezaei, 2021; Artetxe et al., 2021; Carson et al., 1988; Hammermeister &amp; Peterson, 2001; Jafari et al., 2010; Rowold, 2011; Sorajjakool et al., 2008)","noteIndex":0},"citationItems":[{"id":2543,"uris":["http://zotero.org/users/local/lu8HTOHw/items/9LXHQLPC"],"itemData":{"id":2543,"type":"article-journal","abstract":"Given the growing population of the elderly, it appears necessary to study the health-related factors of the elderly, which seem to be related to their quality of life (QOF). Recent researches have shown that spirituality, selfcompassion, and sense","container-title":"Aging psychology","issue":"2","page":"137-151","source":"www.academia.edu","title":"The Spirituality and Quality of Life in the Elderly: The Mediating Role of Self-Compassion and Sense of Cohesion","title-short":"The Spirituality and Quality of Life in the Elderly","volume":"7","author":[{"family":"Afrashteh","given":"Majid Y."},{"family":"Rezaei","given":"Shamsi"}],"issued":{"date-parts":[["2021",1,1]]}}},{"id":1400,"uris":["http://zotero.org/users/local/lu8HTOHw/items/7PNFSKQX"],"itemData":{"id":1400,"type":"report","abstract":"Mixture of Experts layers (MoEs) enable efficient scaling of language models through conditional computation. This paper presents a detailed empirical study of how autoregressive MoE language models scale in comparison with dense models in a wide range of settings: in- and out-of-domain language modeling, zero- and few-shot priming, and full fine-tuning. With the exception of fine-tuning, we find MoEs to be substantially more compute efficient. At more modest training budgets, MoEs can match the performance of dense models using $\\sim$4 times less compute. This gap narrows at scale, but our largest MoE model (1.1T parameters) consistently outperforms a compute-equivalent dense model (6.7B parameters). Overall, this performance gap varies greatly across tasks and domains, suggesting that MoE and dense models generalize differently in ways that are worthy of future study. We make our code and models publicly available for research use.","note":"DOI: 10.48550/arXiv.2112.10684\narXiv:2112.10684 [cs]\ntype: article","number":"arXiv:2112.10684","publisher":"arXiv","source":"arXiv.org","title":"Efficient Large Scale Language Modeling with Mixtures of Experts","URL":"http://arxiv.org/abs/2112.10684","author":[{"family":"Artetxe","given":"Mikel"},{"family":"Bhosale","given":"Shruti"},{"family":"Goyal","given":"Naman"},{"family":"Mihaylov","given":"Todor"},{"family":"Ott","given":"Myle"},{"family":"Shleifer","given":"Sam"},{"family":"Lin","given":"Xi Victoria"},{"family":"Du","given":"Jingfei"},{"family":"Iyer","given":"Srinivasan"},{"family":"Pasunuru","given":"Ramakanth"},{"family":"Anantharaman","given":"Giri"},{"family":"Li","given":"Xian"},{"family":"Chen","given":"Shuohui"},{"family":"Akin","given":"Halil"},{"family":"Baines","given":"Mandeep"},{"family":"Martin","given":"Louis"},{"family":"Zhou","given":"Xing"},{"family":"Koura","given":"Punit Singh"},{"family":"O'Horo","given":"Brian"},{"family":"Wang","given":"Jeff"},{"family":"Zettlemoyer","given":"Luke"},{"family":"Diab","given":"Mona"},{"family":"Kozareva","given":"Zornitsa"},{"family":"Stoyanov","given":"Ves"}],"accessed":{"date-parts":[["2022",5,26]]},"issued":{"date-parts":[["2021",12,20]]}}},{"id":2467,"uris":["http://zotero.org/users/local/lu8HTOHw/items/5SFQ4BSK"],"itemData":{"id":2467,"type":"article-journal","abstract":"Hope is essential to physical and psychosocial well-being and plays a central role in one's ability to deal with illness and suffering. It's relationship to spiritual well-being, however, has not been explored empirically. This article addresses the conceptual similarities of hope and spiritual well-being and reports the results of a correlational study examining the relationship in a sample of healthy individuals. While hope was found to be related to both the religious and existential dimensions of spiritual well-being, the relationship with existential well-being was significantly stronger. Questions are raised concerning the developmental relationship of hope and spiritual well-being, and the importance of spiritual well-being in facilitating hope in others is addressed.","container-title":"Journal of Psychology and Theology","DOI":"10.1177/009164718801600205","ISSN":"0091-6471","issue":"2","language":"en","note":"publisher: SAGE Publications Ltd","page":"159-167","source":"SAGE Journals","title":"Hope and its Relationship to Spiritual Well-Being","volume":"16","author":[{"family":"Carson","given":"Verna"},{"family":"Soeken","given":"Karen L."},{"family":"Grimm","given":"Patricia M."}],"issued":{"date-parts":[["1988",6,1]]}}},{"id":2480,"uris":["http://zotero.org/users/local/lu8HTOHw/items/GK35SDA5"],"itemData":{"id":2480,"type":"article-journal","abstract":"This investigation examined the relationship among differing levels of spiritual well-being and 11 psychosocial and health-related characteristics. This study assessed the hypothesis that spiritual health is a powerful contributor to overall health. Participants were 462 college students at two separate colleges in the Pacific Northwest. Results revealed that those subjects scoring higher on the measure of spiritual health displayed better outcomes on psychosocial measures such as loneliness, self-esteem, and hopelessness. Alcohol and drug use were also significant discriminators between the high and the low spiritual well-being groups. Results of this study suggest that spiritual well-being interventions may be useful to address a variety of adverse health indicators in a college student population.","container-title":"American Journal of Health Education","DOI":"10.1080/19325037.2001.10603485","ISSN":"1932-5037","issue":"5","note":"publisher: Routledge\n_eprint: https://doi.org/10.1080/19325037.2001.10603485","page":"293-297","source":"Taylor and Francis+NEJM","title":"Does Spirituality Make a Difference? Psychosocial and Health-Related Characteristics of Spiritual Well-Being","title-short":"Does Spirituality Make a Difference?","volume":"32","author":[{"family":"Hammermeister","given":"Jon"},{"family":"Peterson","given":"Margaret"}],"issued":{"date-parts":[["2001",10,1]]}}},{"id":2444,"uris":["http://zotero.org/users/local/lu8HTOHw/items/4ENTX4ZM"],"itemData":{"id":2444,"type":"article-journal","abstract":"The aim of this study was to predict life satisfaction through spirituality well-being and hope in cancer patients. for this reason, 120 cancer patients have selected by available sampling method as research sample and completed spirituality well-being, hope and life satisfaction scales. Results showed that there was significant difference among spirituality well-being, hope and life satisfaction. as well, regression analyses showed that existential and religious well-being and hope predict significantly the life satisfaction. we can conclude that spirituality well-being and hope have important role in life satisfaction and psychological adjustment.","collection-title":"WCPCG 2010","container-title":"Procedia - Social and Behavioral Sciences","DOI":"10.1016/j.sbspro.2010.07.288","ISSN":"1877-0428","journalAbbreviation":"Procedia - Social and Behavioral Sciences","language":"en","page":"1362-1366","source":"ScienceDirect","title":"Life satisfaction, spirituality well-being and hope in cancer patients","volume":"5","author":[{"family":"Jafari","given":"Esa"},{"family":"Najafi","given":"Mahmoud"},{"family":"Sohrabi","given":"Faramarz"},{"family":"Dehshiri","given":"Gholam Reza"},{"family":"Soleymani","given":"Esmail"},{"family":"Heshmati","given":"Rasoul"}],"issued":{"date-parts":[["2010",1,1]]}}},{"id":2457,"uris":["http://zotero.org/users/local/lu8HTOHw/items/RKF5XZDA"],"itemData":{"id":2457,"type":"article-journal","abstract":"Recently, Gomez and Fisher (Gomez R and Fisher JW (2003) Pers Individ Dif 35: 1975–1991) proposed that four facets of spiritual well-being exist, namely, personal, communal, environmental, and transcendental spiritual well-being. Based on data from three independent studies, the present research effort tested the validity of a German version of (Gomez R and Fisher JW (2003) Pers Individ Dif 35: 1975–1991) of the Spiritual Well-Being Questionnaire (SWBQ-G). It was found that the SWBQ-G was factorially valid and that each of the four SWBQ-G scales was discriminant to mental, physical, and emotional well-being. Also, it was found that the SWBQ-G predicted levels of subsequent happiness, psychological well-being (positive relationship), and stress (negative relationship). These results add to our knowledge about the validity of the construct of spiritual well-being.","container-title":"Journal of Religion and Health","DOI":"10.1007/s10943-009-9316-0","ISSN":"1573-6571","issue":"4","journalAbbreviation":"J Relig Health","language":"en","page":"950-963","source":"Springer Link","title":"Effects of Spiritual Well-Being on Subsequent Happiness, Psychological Well-Being, and Stress","volume":"50","author":[{"family":"Rowold","given":"Jens"}],"issued":{"date-parts":[["2011",12,1]]}}},{"id":2497,"uris":["http://zotero.org/users/local/lu8HTOHw/items/SNHTVFB7"],"itemData":{"id":2497,"type":"article-journal","abstract":"This qualitative study explores the role of spirituality and meaning among 15 participants suffering from severe depression. During the time of this study, all the participants were in treatment at Loma Linda University Behavioral Medicine Center. The emerging themes are: (1) depression creates a sense of spiritual disconnection. Participants indicated feeling disconnected from God, the community, and oneself; (2) spirituality plays an important role in coping with the pain of depression; (3) there exists a deep yearning for a sense of meaning and a struggle to make sense of one’s pain; and (4) coming to terms with one’s circumstances and one’s depression at some level assists in the healing process.","container-title":"Pastoral Psychology","DOI":"10.1007/s11089-008-0125-2","ISSN":"1573-6679","issue":"5","journalAbbreviation":"Pastoral Psychol","language":"en","page":"521-532","source":"Springer Link","title":"Disconnection, Depression, and Spirituality: A Study of the Role of Spirituality and Meaning in the Lives of Individuals with Severe Depression","title-short":"Disconnection, Depression, and Spirituality","volume":"56","author":[{"family":"Sorajjakool","given":"Siroj"},{"family":"Aja","given":"Victoria"},{"family":"Chilson","given":"Beverly"},{"family":"Ramírez-Johnson","given":"Johnny"},{"family":"Earll","given":"Art"}],"issued":{"date-parts":[["2008",5,1]]}}}],"schema":"https://github.com/citation-style-language/schema/raw/master/csl-citation.json"} </w:instrText>
            </w:r>
            <w:r w:rsidRPr="00FE4CC2">
              <w:rPr>
                <w:sz w:val="24"/>
                <w:szCs w:val="24"/>
                <w:lang w:val="en-US"/>
              </w:rPr>
              <w:fldChar w:fldCharType="separate"/>
            </w:r>
            <w:r w:rsidRPr="00FE4CC2">
              <w:rPr>
                <w:rFonts w:ascii="Calibri" w:hAnsi="Calibri" w:cs="Calibri"/>
                <w:sz w:val="24"/>
                <w:lang w:val="en-US"/>
              </w:rPr>
              <w:t>(Afrashteh &amp; Rezaei, 2021; Artetxe et al., 2021; Carson et al., 1988; Hammermeister &amp; Peterson, 2001; Jafari et al., 2010; Rowold, 2011; Sorajjakool et al., 2008)</w:t>
            </w:r>
            <w:r w:rsidRPr="00FE4CC2">
              <w:rPr>
                <w:sz w:val="24"/>
                <w:szCs w:val="24"/>
                <w:lang w:val="en-US"/>
              </w:rPr>
              <w:fldChar w:fldCharType="end"/>
            </w:r>
          </w:p>
        </w:tc>
      </w:tr>
      <w:tr w:rsidR="00FE4CC2" w:rsidRPr="00FE4CC2" w14:paraId="07500316" w14:textId="77777777" w:rsidTr="00847014">
        <w:trPr>
          <w:trHeight w:val="487"/>
        </w:trPr>
        <w:tc>
          <w:tcPr>
            <w:tcW w:w="1696" w:type="dxa"/>
            <w:vMerge/>
            <w:shd w:val="clear" w:color="auto" w:fill="E2EFD9" w:themeFill="accent6" w:themeFillTint="33"/>
          </w:tcPr>
          <w:p w14:paraId="7DA7E91C" w14:textId="77777777" w:rsidR="00EF3DE4" w:rsidRPr="00FE4CC2" w:rsidRDefault="00EF3DE4" w:rsidP="00847014">
            <w:pPr>
              <w:rPr>
                <w:sz w:val="24"/>
                <w:szCs w:val="24"/>
                <w:lang w:val="en-US"/>
              </w:rPr>
            </w:pPr>
          </w:p>
        </w:tc>
        <w:tc>
          <w:tcPr>
            <w:tcW w:w="2268" w:type="dxa"/>
          </w:tcPr>
          <w:p w14:paraId="2DA6CC70" w14:textId="77777777" w:rsidR="00EF3DE4" w:rsidRPr="00FE4CC2" w:rsidRDefault="00EF3DE4" w:rsidP="00847014">
            <w:pPr>
              <w:rPr>
                <w:i/>
                <w:sz w:val="24"/>
                <w:szCs w:val="24"/>
                <w:lang w:val="en-US"/>
              </w:rPr>
            </w:pPr>
            <w:r w:rsidRPr="00FE4CC2">
              <w:rPr>
                <w:i/>
                <w:sz w:val="24"/>
                <w:szCs w:val="24"/>
                <w:lang w:val="en-US"/>
              </w:rPr>
              <w:t>Lowered sense of loneliness</w:t>
            </w:r>
          </w:p>
        </w:tc>
        <w:tc>
          <w:tcPr>
            <w:tcW w:w="5245" w:type="dxa"/>
          </w:tcPr>
          <w:p w14:paraId="72FDA280" w14:textId="77777777" w:rsidR="00EF3DE4" w:rsidRPr="00FE4CC2" w:rsidRDefault="00EF3DE4" w:rsidP="00847014">
            <w:pPr>
              <w:rPr>
                <w:sz w:val="24"/>
                <w:szCs w:val="24"/>
                <w:lang w:val="en-US"/>
              </w:rPr>
            </w:pPr>
            <w:r w:rsidRPr="00FE4CC2">
              <w:rPr>
                <w:sz w:val="24"/>
                <w:szCs w:val="24"/>
                <w:lang w:val="en-US"/>
              </w:rPr>
              <w:fldChar w:fldCharType="begin"/>
            </w:r>
            <w:r w:rsidRPr="00FE4CC2">
              <w:rPr>
                <w:sz w:val="24"/>
                <w:szCs w:val="24"/>
                <w:lang w:val="en-US"/>
              </w:rPr>
              <w:instrText xml:space="preserve"> ADDIN ZOTERO_ITEM CSL_CITATION {"citationID":"SBHXjrKK","properties":{"unsorted":true,"formattedCitation":"(Hammermeister &amp; Peterson, 2001; Sorajjakool et al., 2008; Fitzgerald Miller, 1985; Gallegos &amp; Segrin, 2019)","plainCitation":"(Hammermeister &amp; Peterson, 2001; Sorajjakool et al., 2008; Fitzgerald Miller, 1985; Gallegos &amp; Segrin, 2019)","noteIndex":0},"citationItems":[{"id":2480,"uris":["http://zotero.org/users/local/lu8HTOHw/items/GK35SDA5"],"itemData":{"id":2480,"type":"article-journal","abstract":"This investigation examined the relationship among differing levels of spiritual well-being and 11 psychosocial and health-related characteristics. This study assessed the hypothesis that spiritual health is a powerful contributor to overall health. Participants were 462 college students at two separate colleges in the Pacific Northwest. Results revealed that those subjects scoring higher on the measure of spiritual health displayed better outcomes on psychosocial measures such as loneliness, self-esteem, and hopelessness. Alcohol and drug use were also significant discriminators between the high and the low spiritual well-being groups. Results of this study suggest that spiritual well-being interventions may be useful to address a variety of adverse health indicators in a college student population.","container-title":"American Journal of Health Education","DOI":"10.1080/19325037.2001.10603485","ISSN":"1932-5037","issue":"5","note":"publisher: Routledge\n_eprint: https://doi.org/10.1080/19325037.2001.10603485","page":"293-297","source":"Taylor and Francis+NEJM","title":"Does Spirituality Make a Difference? Psychosocial and Health-Related Characteristics of Spiritual Well-Being","title-short":"Does Spirituality Make a Difference?","volume":"32","author":[{"family":"Hammermeister","given":"Jon"},{"family":"Peterson","given":"Margaret"}],"issued":{"date-parts":[["2001",10,1]]}}},{"id":2497,"uris":["http://zotero.org/users/local/lu8HTOHw/items/SNHTVFB7"],"itemData":{"id":2497,"type":"article-journal","abstract":"This qualitative study explores the role of spirituality and meaning among 15 participants suffering from severe depression. During the time of this study, all the participants were in treatment at Loma Linda University Behavioral Medicine Center. The emerging themes are: (1) depression creates a sense of spiritual disconnection. Participants indicated feeling disconnected from God, the community, and oneself; (2) spirituality plays an important role in coping with the pain of depression; (3) there exists a deep yearning for a sense of meaning and a struggle to make sense of one’s pain; and (4) coming to terms with one’s circumstances and one’s depression at some level assists in the healing process.","container-title":"Pastoral Psychology","DOI":"10.1007/s11089-008-0125-2","ISSN":"1573-6679","issue":"5","journalAbbreviation":"Pastoral Psychol","language":"en","page":"521-532","source":"Springer Link","title":"Disconnection, Depression, and Spirituality: A Study of the Role of Spirituality and Meaning in the Lives of Individuals with Severe Depression","title-short":"Disconnection, Depression, and Spirituality","volume":"56","author":[{"family":"Sorajjakool","given":"Siroj"},{"family":"Aja","given":"Victoria"},{"family":"Chilson","given":"Beverly"},{"family":"Ramírez-Johnson","given":"Johnny"},{"family":"Earll","given":"Art"}],"issued":{"date-parts":[["2008",5,1]]}}},{"id":2545,"uris":["http://zotero.org/users/local/lu8HTOHw/items/N7M5AXRT"],"itemData":{"id":2545,"type":"article-journal","abstract":"Characteristics of loneliness and spiritual well-being were studied in 64 chronically ill adults with rheumatoid arthritis and 64 randomly selected healthy adults to determine if a relationship existed between the variables as well as to determine if there was a significant difference in loneliness and spiritual well-being between the ill and healthy groups. The Abbreviated Loneliness Scale (ABLS) and the Spiritual Well-Being Scale (SWB), with the subscales of Existential Well-Being (EWB) and Religious Well-Being (RWB), were used. The predicted negative relationship between loneliness and spiritual well-being was supported in both the ill and the healthy group, with r=−.267 for the ill group and r=−.387 for the healthy group. There was no significant difference in loneliness between the two groups. There was a difference in SWB in that the III subjects had higher SWB (P&lt;.01) and higher RWB (P&lt;.001) than the healthy subjects. No differences in EWB were found. A canonical analysis of data from the III subjects indicated that persons with low loneliness tended to be young and have very low RWB and high EWB. Older females had high RWB. Current and ongoing pain state scores were then included to determine their relationship to the multiple variables; however, pain scores did not meet the. 40 level for interpretation.","container-title":"Journal of Professional Nursing","DOI":"10.1016/S8755-7223(85)80010-7","ISSN":"8755-7223","issue":"2","journalAbbreviation":"Journal of Professional Nursing","language":"en","page":"79-85","source":"ScienceDirect","title":"Assessment of loneliness and spiritual well-being in chronically ill and healthy adults","volume":"1","author":[{"family":"Fitzgerald Miller","given":"Judith"}],"issued":{"date-parts":[["1985",3,1]]}}},{"id":2547,"uris":["http://zotero.org/users/local/lu8HTOHw/items/S99BELXU"],"itemData":{"id":2547,"type":"article-journal","abstract":"This study tested predictions to explain the Latino health paradox. Based on the role of spirituality in Latino culture and using Hawkley and Cacioppo’s (2007) model of loneliness and health as a foundation, this research examines whether spirituality has a beneficial impact on health via reduced loneliness. Participants were 319 adults, including 139 Latinos and 116 non-Latino Whites. Results indicate that spirituality had an indirect relationship with better health via reduced loneliness, and the effect was greater for Latinos. Being Latino also predicted better health and lower loneliness through spirituality. Results also suggest that loneliness acts as a suppressor variable in the relationship between spirituality and depression for Latinos, highlighting the importance of including measures of loneliness in studies examining the links between spirituality and health, especially for this population. (PsycINFO Database Record (c) 2019 APA, all rights reserved)","container-title":"Psychology of Religion and Spirituality","DOI":"10.1037/rel0000180","ISSN":"1943-1562","note":"publisher-place: US\npublisher: Educational Publishing Foundation","page":"308-318","source":"APA PsycNet","title":"Exploring the mediating role of loneliness in the relationship between spirituality and health: Implications for the Latino health paradox","title-short":"Exploring the mediating role of loneliness in the relationship between spirituality and health","volume":"11","author":[{"family":"Gallegos","given":"Monica L."},{"family":"Segrin","given":"Chris"}],"issued":{"date-parts":[["2019"]]}}}],"schema":"https://github.com/citation-style-language/schema/raw/master/csl-citation.json"} </w:instrText>
            </w:r>
            <w:r w:rsidRPr="00FE4CC2">
              <w:rPr>
                <w:sz w:val="24"/>
                <w:szCs w:val="24"/>
                <w:lang w:val="en-US"/>
              </w:rPr>
              <w:fldChar w:fldCharType="separate"/>
            </w:r>
            <w:r w:rsidRPr="00FE4CC2">
              <w:rPr>
                <w:rFonts w:ascii="Calibri" w:hAnsi="Calibri" w:cs="Calibri"/>
                <w:sz w:val="24"/>
                <w:lang w:val="en-US"/>
              </w:rPr>
              <w:t>(Hammermeister &amp; Peterson, 2001; Sorajjakool et al., 2008; Fitzgerald Miller, 1985; Gallegos &amp; Segrin, 2019)</w:t>
            </w:r>
            <w:r w:rsidRPr="00FE4CC2">
              <w:rPr>
                <w:sz w:val="24"/>
                <w:szCs w:val="24"/>
                <w:lang w:val="en-US"/>
              </w:rPr>
              <w:fldChar w:fldCharType="end"/>
            </w:r>
          </w:p>
        </w:tc>
      </w:tr>
      <w:tr w:rsidR="00FE4CC2" w:rsidRPr="00FE4CC2" w14:paraId="513A99A9" w14:textId="77777777" w:rsidTr="00847014">
        <w:trPr>
          <w:trHeight w:val="494"/>
        </w:trPr>
        <w:tc>
          <w:tcPr>
            <w:tcW w:w="1696" w:type="dxa"/>
            <w:vMerge w:val="restart"/>
            <w:shd w:val="clear" w:color="auto" w:fill="E2EFD9" w:themeFill="accent6" w:themeFillTint="33"/>
          </w:tcPr>
          <w:p w14:paraId="23931CC4" w14:textId="77777777" w:rsidR="00EF3DE4" w:rsidRPr="00FE4CC2" w:rsidRDefault="00EF3DE4" w:rsidP="00847014">
            <w:pPr>
              <w:rPr>
                <w:sz w:val="24"/>
                <w:szCs w:val="24"/>
                <w:lang w:val="en-US"/>
              </w:rPr>
            </w:pPr>
          </w:p>
          <w:p w14:paraId="5DC34067" w14:textId="77777777" w:rsidR="00EF3DE4" w:rsidRPr="00FE4CC2" w:rsidRDefault="00EF3DE4" w:rsidP="00847014">
            <w:pPr>
              <w:rPr>
                <w:b/>
                <w:bCs/>
                <w:sz w:val="24"/>
                <w:szCs w:val="24"/>
                <w:lang w:val="en-US"/>
              </w:rPr>
            </w:pPr>
            <w:r w:rsidRPr="00FE4CC2">
              <w:rPr>
                <w:b/>
                <w:bCs/>
                <w:sz w:val="24"/>
                <w:szCs w:val="24"/>
                <w:lang w:val="en-US"/>
              </w:rPr>
              <w:t>Physiology</w:t>
            </w:r>
          </w:p>
        </w:tc>
        <w:tc>
          <w:tcPr>
            <w:tcW w:w="2268" w:type="dxa"/>
          </w:tcPr>
          <w:p w14:paraId="268A87E9" w14:textId="77777777" w:rsidR="00EF3DE4" w:rsidRPr="00FE4CC2" w:rsidRDefault="00EF3DE4" w:rsidP="00847014">
            <w:pPr>
              <w:rPr>
                <w:i/>
                <w:sz w:val="24"/>
                <w:szCs w:val="24"/>
                <w:lang w:val="en-US"/>
              </w:rPr>
            </w:pPr>
            <w:r w:rsidRPr="00FE4CC2">
              <w:rPr>
                <w:i/>
                <w:sz w:val="24"/>
                <w:szCs w:val="24"/>
                <w:lang w:val="en-US"/>
              </w:rPr>
              <w:t>Health promotion</w:t>
            </w:r>
            <w:r w:rsidRPr="00FE4CC2">
              <w:rPr>
                <w:i/>
                <w:sz w:val="24"/>
                <w:szCs w:val="24"/>
                <w:lang w:val="en-US"/>
              </w:rPr>
              <w:br/>
              <w:t>(</w:t>
            </w:r>
            <w:proofErr w:type="gramStart"/>
            <w:r w:rsidRPr="00FE4CC2">
              <w:rPr>
                <w:i/>
                <w:sz w:val="24"/>
                <w:szCs w:val="24"/>
                <w:lang w:val="en-US"/>
              </w:rPr>
              <w:t>i.e.</w:t>
            </w:r>
            <w:proofErr w:type="gramEnd"/>
            <w:r w:rsidRPr="00FE4CC2">
              <w:rPr>
                <w:i/>
                <w:sz w:val="24"/>
                <w:szCs w:val="24"/>
                <w:lang w:val="en-US"/>
              </w:rPr>
              <w:t xml:space="preserve"> resilience against cancer)</w:t>
            </w:r>
          </w:p>
        </w:tc>
        <w:tc>
          <w:tcPr>
            <w:tcW w:w="5245" w:type="dxa"/>
          </w:tcPr>
          <w:p w14:paraId="2B8CBCFA" w14:textId="77777777" w:rsidR="00EF3DE4" w:rsidRPr="00FE4CC2" w:rsidRDefault="00EF3DE4" w:rsidP="00847014">
            <w:pPr>
              <w:rPr>
                <w:sz w:val="24"/>
                <w:szCs w:val="24"/>
                <w:lang w:val="en-US"/>
              </w:rPr>
            </w:pPr>
            <w:r w:rsidRPr="00FE4CC2">
              <w:rPr>
                <w:sz w:val="24"/>
                <w:szCs w:val="24"/>
                <w:lang w:val="en-US"/>
              </w:rPr>
              <w:fldChar w:fldCharType="begin"/>
            </w:r>
            <w:r w:rsidRPr="00FE4CC2">
              <w:rPr>
                <w:sz w:val="24"/>
                <w:szCs w:val="24"/>
                <w:lang w:val="en-US"/>
              </w:rPr>
              <w:instrText xml:space="preserve"> ADDIN ZOTERO_ITEM CSL_CITATION {"citationID":"ixoY8BOy","properties":{"formattedCitation":"(Bartlett et al., 2003; Jafari et al., 2010, 2010; Jim et al., 2015; Lin &amp; Bauer-Wu, 2003; Musick et al., 2000; Peterman et al., 2002; Powell et al., 2003; Seybold &amp; Hill, 2001; Vella-Brodrick &amp; Allen, 1995)","plainCitation":"(Bartlett et al., 2003; Jafari et al., 2010, 2010; Jim et al., 2015; Lin &amp; Bauer-Wu, 2003; Musick et al., 2000; Peterman et al., 2002; Powell et al., 2003; Seybold &amp; Hill, 2001; Vella-Brodrick &amp; Allen, 1995)","noteIndex":0},"citationItems":[{"id":2452,"uris":["http://zotero.org/users/local/lu8HTOHw/items/Q5UWVFLB"],"itemData":{"id":2452,"type":"article-journal","abstract":"Objective To evaluate spirituality, well-being, and quality of life (QOL) among people with rheumatoid arthritis (RA). Methods Questionnaires assessing positive and negative affect, depression, QOL and spirituality were completed. Disease activity was assessed by rheumatologic examination. Results Women (n = 62) had a mean (± SD) age of 53.0 (± 13.0) years with 12 (± 13) swollen and tender joints (STJ). Men (n = 15) were 61.9 (± 13.0) years with 7 (± 11) STJ. Disease activity was associated (P &lt; 0.05) positively with depression (r = 0.23), pain (r = 0.26), poorer self-ratings of health (r = 0.29) and physical role limitations (r = 0.26). Spirituality was associated directly with positive affect (r = 0.26) and higher health perceptions (r = 0.29). In multiple regression, spirituality was an independent predictor of happiness and positive health perceptions, even after controlling disease activity and physical functioning, for age and mood. Conclusion Spirituality may facilitate emotional adjustment and resilience in people with RA by experiencing more positive feelings and attending to positive elements of their lives.","container-title":"Arthritis Care &amp; Research","DOI":"10.1002/art.11456","ISSN":"1529-0131","issue":"6","language":"en","note":"_eprint: https://onlinelibrary.wiley.com/doi/pdf/10.1002/art.11456","page":"778-783","source":"Wiley Online Library","title":"Spirituality, well-being, and quality of life in people with rheumatoid arthritis","volume":"49","author":[{"family":"Bartlett","given":"Susan J."},{"family":"Piedmont","given":"Ralph"},{"family":"Bilderback","given":"Andrew"},{"family":"Matsumoto","given":"Alan K."},{"family":"Bathon","given":"Joan M."}],"issued":{"date-parts":[["2003"]]}}},{"id":2444,"uris":["http://zotero.org/users/local/lu8HTOHw/items/4ENTX4ZM"],"itemData":{"id":2444,"type":"article-journal","abstract":"The aim of this study was to predict life satisfaction through spirituality well-being and hope in cancer patients. for this reason, 120 cancer patients have selected by available sampling method as research sample and completed spirituality well-being, hope and life satisfaction scales. Results showed that there was significant difference among spirituality well-being, hope and life satisfaction. as well, regression analyses showed that existential and religious well-being and hope predict significantly the life satisfaction. we can conclude that spirituality well-being and hope have important role in life satisfaction and psychological adjustment.","collection-title":"WCPCG 2010","container-title":"Procedia - Social and Behavioral Sciences","DOI":"10.1016/j.sbspro.2010.07.288","ISSN":"1877-0428","journalAbbreviation":"Procedia - Social and Behavioral Sciences","language":"en","page":"1362-1366","source":"ScienceDirect","title":"Life satisfaction, spirituality well-being and hope in cancer patients","volume":"5","author":[{"family":"Jafari","given":"Esa"},{"family":"Najafi","given":"Mahmoud"},{"family":"Sohrabi","given":"Faramarz"},{"family":"Dehshiri","given":"Gholam Reza"},{"family":"Soleymani","given":"Esmail"},{"family":"Heshmati","given":"Rasoul"}],"issued":{"date-parts":[["2010",1,1]]}}},{"id":2444,"uris":["http://zotero.org/users/local/lu8HTOHw/items/4ENTX4ZM"],"itemData":{"id":2444,"type":"article-journal","abstract":"The aim of this study was to predict life satisfaction through spirituality well-being and hope in cancer patients. for this reason, 120 cancer patients have selected by available sampling method as research sample and completed spirituality well-being, hope and life satisfaction scales. Results showed that there was significant difference among spirituality well-being, hope and life satisfaction. as well, regression analyses showed that existential and religious well-being and hope predict significantly the life satisfaction. we can conclude that spirituality well-being and hope have important role in life satisfaction and psychological adjustment.","collection-title":"WCPCG 2010","container-title":"Procedia - Social and Behavioral Sciences","DOI":"10.1016/j.sbspro.2010.07.288","ISSN":"1877-0428","journalAbbreviation":"Procedia - Social and Behavioral Sciences","language":"en","page":"1362-1366","source":"ScienceDirect","title":"Life satisfaction, spirituality well-being and hope in cancer patients","volume":"5","author":[{"family":"Jafari","given":"Esa"},{"family":"Najafi","given":"Mahmoud"},{"family":"Sohrabi","given":"Faramarz"},{"family":"Dehshiri","given":"Gholam Reza"},{"family":"Soleymani","given":"Esmail"},{"family":"Heshmati","given":"Rasoul"}],"issued":{"date-parts":[["2010",1,1]]}}},{"id":2551,"uris":["http://zotero.org/users/local/lu8HTOHw/items/VRA6YX3G"],"itemData":{"id":2551,"type":"article-journal","abstract":"Although religion/spirituality (R/S) is important in its own right for many cancer patients, a large body of research has examined whether R/S is also associated with better physical health outcomes. This literature has been characterized by heterogeneity in sample composition, measures of R/S, and measures of physical health. In an effort to synthesize previous findings, a meta-analysis of the relation between R/S and patient-reported physical health in cancer patients was performed. A search of PubMed, PsycINFO, the Cumulative Index to Nursing and Allied Health Literature, and the Cochrane Library yielded 2073 abstracts, which were independently evaluated by pairs of raters. The meta-analysis was conducted for 497 effect sizes from 101 unique samples encompassing more than 32,000 adult cancer patients. R/S measures were categorized into affective, behavioral, cognitive, and ‘other’ dimensions. Physical health measures were categorized into physical well-being, functional well-being, and physical symptoms. Average estimated correlations (Fisher z scores) were calculated with generalized estimating equations with robust variance estimation. Overall R/S was associated with overall physical health (z = 0.153, P &lt; .001); this relation was not moderated by sociodemographic or clinical variables. Affective R/S was associated with physical well-being (z = 0.167, P &lt; .001), functional well-being (z = 0.343, P &lt; .001), and physical symptoms (z = 0.282, P &lt; .001). Cognitive R/S was associated with physical well-being (z = 0.079, P &lt; .05) and functional well-being (z = 0.090, P &lt; .01). ‘Other’ R/S was associated with functional well-being (z = 0.100, P &lt; .05). In conclusion, the results of the current meta-analysis suggest that greater R/S is associated with better patient-reported physical health. These results underscore the importance of attending to patients' religious and spiritual needs as part of comprehensive cancer care. Cancer 2015;121:3760–3768. © 2015 American Cancer Society.","container-title":"Cancer","DOI":"10.1002/cncr.29353","ISSN":"1097-0142","issue":"21","language":"en","note":"_eprint: https://onlinelibrary.wiley.com/doi/pdf/10.1002/cncr.29353","page":"3760-3768","source":"Wiley Online Library","title":"Religion, spirituality, and physical health in cancer patients: A meta-analysis","title-short":"Religion, spirituality, and physical health in cancer patients","volume":"121","author":[{"family":"Jim","given":"Heather S. L."},{"family":"Pustejovsky","given":"James E."},{"family":"Park","given":"Crystal L."},{"family":"Danhauer","given":"Suzanne C."},{"family":"Sherman","given":"Allen C."},{"family":"Fitchett","given":"George"},{"family":"Merluzzi","given":"Thomas V."},{"family":"Munoz","given":"Alexis R."},{"family":"George","given":"Login"},{"family":"Snyder","given":"Mallory A."},{"family":"Salsman","given":"John M."}],"issued":{"date-parts":[["2015"]]}}},{"id":2438,"uris":["http://zotero.org/users/local/lu8HTOHw/items/XWDPPAFS"],"itemData":{"id":2438,"type":"article-journal","abstract":"Purpose. An integrative literature review was undertaken to examine the research on psycho-spiritual well-being in terminally ill people, specifically patients with advanced cancer. Method. A comprehensive search of MEDLINE, CINAHL, CancerLit and PsycINFO using relevant keywords produced 43 primary research studies that investigated psycho-spiritual well-being in patients with advanced cancer. Each report was read, critiqued and systematically assessed for purpose statement or research questions, study design, sample size, characteristics of the subjects, measurement of independent and dependent variables, sample attrition, method of data analysis and results. Major themes and findings were identified for each of the studies. Findings. Psycho-spiritual well-being is an area of interest to researchers all over the world. Retrieved studies had been conducted in 14 countries by researchers in a variety of disciplines, including nursing, medicine, psychology and theology. Six major themes repeatedly emerged as essential components of psycho-spiritual well-being: self-awareness, coping and adjusting effectively with stress, relationships and connectedness with others, sense of faith, sense of empowerment and confidence, and living with meaning and hope. Conclusion. Patients with an enhanced sense of psycho-spiritual well-being are able to cope more effectively with the process of terminal illness and find meaning in the experience. Prognostic awareness, family and social support, autonomy, hope and meaning in life all contribute to positive psycho-spiritual well-being. Emotional distress, anxiety, helplessness, hopelessness and fear of death all detract from psycho-spiritual well-being. The research indicated that health professionals can play an important role in enhancing psycho-spiritual well-being, but further research is needed to understand specific interventions that are effective and contribute to positive patient outcomes.","container-title":"Journal of Advanced Nursing","DOI":"10.1046/j.1365-2648.2003.02768.x","ISSN":"1365-2648","issue":"1","language":"en","note":"_eprint: https://onlinelibrary.wiley.com/doi/pdf/10.1046/j.1365-2648.2003.02768.x","page":"69-80","source":"Wiley Online Library","title":"Psycho-spiritual well-being in patients with advanced cancer: an integrative review of the literature","title-short":"Psycho-spiritual well-being in patients with advanced cancer","volume":"44","author":[{"family":"Lin","given":"Hung-Ru"},{"family":"Bauer-Wu","given":"Susan M."}],"issued":{"date-parts":[["2003"]]}}},{"id":2503,"uris":["http://zotero.org/users/local/lu8HTOHw/items/594WHQ55"],"itemData":{"id":2503,"type":"article-journal","abstract":"A variety of research has documented the association between various measures of religion/spirituality and physical health outcomes. The purpose of this paper is to review the literature on this topic. The paper also discusses the mechanisms that are thought to underlie the associations found in the literature. Further, the paper presents several avenues along which future research might proceed in order to advance our understanding of these issues. The paper concludes by making a case for the need for empirical examinations of these issues in countries other than the United States. Particular focus is paid here to religion among older adults in Japan.","container-title":"Journal of Adult Development","DOI":"10.1023/A:1009523722920","ISSN":"1573-3440","issue":"2","journalAbbreviation":"Journal of Adult Development","language":"en","page":"73-86","source":"Springer Link","title":"Spirituality in Physical Health and Aging","volume":"7","author":[{"family":"Musick","given":"Marc A."},{"family":"Traphagan","given":"John W."},{"family":"Koeing","given":"Harold G."},{"family":"Larson","given":"David B."}],"issued":{"date-parts":[["2000",4,1]]}}},{"id":2432,"uris":["http://zotero.org/users/local/lu8HTOHw/items/F442E9LS"],"itemData":{"id":2432,"type":"article-journal","abstract":"A significant relation between religion and better health has been demonstrated in a variety of healthy and patient populations. In the past several years, there has been a focus on the role of spirituality, as distinct from religion, in health promotion and coping with illness. Despite the growing interest, there remains a dearth of well-validated, psychometrically sound instruments to measure aspects of spirituality. In this article we report on the development and testing of a measure of spiritual well-being, the Functional Assessment of Chronic Illness Therapy-Spiritual Well-Being (FACIT-Sp), within two samples of cancer patients. The instrument comprises two sub scales—one measuring a sense of meaning and peace and the other assessing the role of faith in illness. A total score for spiritual well-being is also produced. Study 1 demonstrates good internal consistency reliability and a significant relation with quality of life in a large, multiethnic sample. Study 2 examines convergent validity with 5 other measures of religion and spirituality in a sample of individuals with mixed early stage and metastatic cancer diagnoses. Results of the two studies demonstrate that the FACIT-Sp is a psychometrically sound measure of spiritual well-being for people with cancer and other chronic illnesses.","container-title":"Annals of Behavioral Medicine","DOI":"10.1207/S15324796ABM2401_06","ISSN":"1532-4796","issue":"1","journalAbbreviation":"ann. behav. med.","language":"en","page":"49-58","source":"Springer Link","title":"Measuring spiritual well-being in people with cancer: The functional assessment of chronic illness therapy—spiritual well-being scale (FACIT-Sp)","title-short":"Measuring spiritual well-being in people with cancer","volume":"24","author":[{"family":"Peterman","given":"Amy H."},{"family":"Fitchett","given":"George"},{"family":"Brady","given":"Marianne J."},{"family":"Hernandez","given":"Lesbia"},{"family":"Cella","given":"David"}],"issued":{"date-parts":[["2002",2,1]]}}},{"id":2549,"uris":["http://zotero.org/users/local/lu8HTOHw/items/T3J3D9G8"],"itemData":{"id":2549,"type":"article-journal","abstract":"Evidence is presented that bears on 9 hypotheses about the link between religion or spirituality and mortality, morbidity, disability, or recovery from illness. In healthy participants, there is a strong, consistent, prospective, and often graded reduction in risk of mortality in church/service attenders. This reduction is approximately 25% after adjustment for confounders. Religion or spirituality protects against cardiovascular disease, largely mediated by the healthy lifestyle it encourages. Evidence fails to support a link between depth of religiousness and physical health. In patients, there are consistent failures to support the hypotheses that religion or spirituality slows the progression of cancer or improves recovery from acute illness but some evidence that religion or spirituality impedes recovery from acute illness. The authors conclude that church/service attendance protects healthy people against death. More methodologically sound studies are needed. (PsycINFO Database Record (c) 2016 APA, all rights reserved)","container-title":"American Psychologist","DOI":"10.1037/0003-066X.58.1.36","ISSN":"1935-990X","note":"publisher-place: US\npublisher: American Psychological Association","page":"36-52","source":"APA PsycNet","title":"Religion and spirituality: Linkages to physical health","title-short":"Religion and spirituality","volume":"58","author":[{"family":"Powell","given":"Lynda H."},{"family":"Shahabi","given":"Leila"},{"family":"Thoresen","given":"Carl E."}],"issued":{"date-parts":[["2003"]]}}},{"id":2554,"uris":["http://zotero.org/users/local/lu8HTOHw/items/ZAAS5ULU"],"itemData":{"id":2554,"type":"article-journal","abstract":"An increased interest in the effects of religion and spirituality on health is apparent in the psychological and medical literature. Although religion in particular was thought, in the past, to have a predominantly negative influence on health, recent research suggests this relationship is more complex. This article reviews the literature on the impact of religion and spirituality on physical and mental health, concluding that the influence is largely beneficial. Mechanisms for the positive effect of religion and spirituality are proposed.","container-title":"Current Directions in Psychological Science","DOI":"10.1111/1467-8721.00106","ISSN":"0963-7214","issue":"1","journalAbbreviation":"Curr Dir Psychol Sci","language":"en","note":"publisher: SAGE Publications Inc","page":"21-24","source":"SAGE Journals","title":"The Role of Religion and Spirituality in Mental and Physical Health","volume":"10","author":[{"family":"Seybold","given":"Kevin S."},{"family":"Hill","given":"Peter C."}],"issued":{"date-parts":[["2001",2,1]]}}},{"id":2437,"uris":["http://zotero.org/users/local/lu8HTOHw/items/FTAG2E3X"],"itemData":{"id":2437,"type":"article-journal","abstract":"Due to the growing interest in holistic health and well-being, the Mental, Physical, and Spiritual Well-being Scale was developed. This well-being scale has 30 items and incorporates mental, physical, and spiritual subscales. An initial set of items was developed and 186 university students responded to these. An exploratory factor analysis was conducted using principal components analysis with varimax rotation (N = 100) to reduce the number of items in the scale. Three factors were extracted based on the eigenvalues, loading coefficients exceeding 0.3, and the scree test. Ten items from each of the three factors were selected, reducing the number of items from 66 to 30. Another factor analysis, performed on 129 employees of the Commonwealth Scientific and Industrial Research Organisation and 229 students from Monash University, indicated three factors were representative of the mental, physical, and spiritual subscales. Test-retest reliabilities over 1 mo. ranged from 0.87 to 0.97 for the three subscales whilst internal consistency ranged from 0.75 to 0.85. Concurrent validity was examined using the General Health Questionnaire and the Spiritual Well-being Scale. The discriminant validity of the MPS was also explored using three activity groups nominated as highly physical (weight training) or highly mental (chess) or highly spiritual (prayer). Out of a total of 88 cases, 77.3% of these were correctly classified into their actual activity group based on their scores. Sample sizes were moderate and testing was of limited samples. More psychometric work is needed but preliminary findings indicate an accurate and reliable test.","container-title":"Psychological Reports","DOI":"10.2466/pr0.1995.77.2.659","ISSN":"0033-2941","issue":"2","journalAbbreviation":"Psychol Rep","language":"en","note":"publisher: SAGE Publications Inc","page":"659-674","source":"SAGE Journals","title":"Development and Psychometric Validation of the Mental, Physical, and Spiritual Well-Being Scale","volume":"77","author":[{"family":"Vella-Brodrick","given":"Dianne A."},{"family":"Allen","given":"Felicity C. L."}],"issued":{"date-parts":[["1995",10,1]]}}}],"schema":"https://github.com/citation-style-language/schema/raw/master/csl-citation.json"} </w:instrText>
            </w:r>
            <w:r w:rsidRPr="00FE4CC2">
              <w:rPr>
                <w:sz w:val="24"/>
                <w:szCs w:val="24"/>
                <w:lang w:val="en-US"/>
              </w:rPr>
              <w:fldChar w:fldCharType="separate"/>
            </w:r>
            <w:r w:rsidRPr="00FE4CC2">
              <w:rPr>
                <w:rFonts w:ascii="Calibri" w:hAnsi="Calibri" w:cs="Calibri"/>
                <w:sz w:val="24"/>
                <w:lang w:val="en-US"/>
              </w:rPr>
              <w:t>(Bartlett et al., 2003; Jafari et al., 2010, 2010; Jim et al., 2015; Lin &amp; Bauer-Wu, 2003; Musick et al., 2000; Peterman et al., 2002; Powell et al., 2003; Seybold &amp; Hill, 2001; Vella-Brodrick &amp; Allen, 1995)</w:t>
            </w:r>
            <w:r w:rsidRPr="00FE4CC2">
              <w:rPr>
                <w:sz w:val="24"/>
                <w:szCs w:val="24"/>
                <w:lang w:val="en-US"/>
              </w:rPr>
              <w:fldChar w:fldCharType="end"/>
            </w:r>
          </w:p>
        </w:tc>
      </w:tr>
      <w:tr w:rsidR="00FE4CC2" w:rsidRPr="00FE4CC2" w14:paraId="3EB48CE9" w14:textId="77777777" w:rsidTr="00847014">
        <w:trPr>
          <w:trHeight w:val="487"/>
        </w:trPr>
        <w:tc>
          <w:tcPr>
            <w:tcW w:w="1696" w:type="dxa"/>
            <w:vMerge/>
            <w:shd w:val="clear" w:color="auto" w:fill="E2EFD9" w:themeFill="accent6" w:themeFillTint="33"/>
          </w:tcPr>
          <w:p w14:paraId="5025D63D" w14:textId="77777777" w:rsidR="00EF3DE4" w:rsidRPr="00FE4CC2" w:rsidRDefault="00EF3DE4" w:rsidP="00847014">
            <w:pPr>
              <w:rPr>
                <w:sz w:val="24"/>
                <w:szCs w:val="24"/>
                <w:lang w:val="en-US"/>
              </w:rPr>
            </w:pPr>
          </w:p>
        </w:tc>
        <w:tc>
          <w:tcPr>
            <w:tcW w:w="2268" w:type="dxa"/>
          </w:tcPr>
          <w:p w14:paraId="5698C6F0" w14:textId="77777777" w:rsidR="00EF3DE4" w:rsidRPr="00FE4CC2" w:rsidRDefault="00EF3DE4" w:rsidP="00847014">
            <w:pPr>
              <w:rPr>
                <w:i/>
                <w:sz w:val="24"/>
                <w:szCs w:val="24"/>
                <w:lang w:val="en-US"/>
              </w:rPr>
            </w:pPr>
            <w:r w:rsidRPr="00FE4CC2">
              <w:rPr>
                <w:i/>
                <w:sz w:val="24"/>
                <w:szCs w:val="24"/>
                <w:lang w:val="en-US"/>
              </w:rPr>
              <w:t>Vitality</w:t>
            </w:r>
          </w:p>
        </w:tc>
        <w:tc>
          <w:tcPr>
            <w:tcW w:w="5245" w:type="dxa"/>
          </w:tcPr>
          <w:p w14:paraId="3E14CACA" w14:textId="77777777" w:rsidR="00EF3DE4" w:rsidRPr="00FE4CC2" w:rsidRDefault="00EF3DE4" w:rsidP="00847014">
            <w:pPr>
              <w:rPr>
                <w:sz w:val="24"/>
                <w:szCs w:val="24"/>
                <w:lang w:val="en-US"/>
              </w:rPr>
            </w:pPr>
            <w:r w:rsidRPr="00FE4CC2">
              <w:rPr>
                <w:sz w:val="24"/>
                <w:szCs w:val="24"/>
                <w:lang w:val="en-US"/>
              </w:rPr>
              <w:fldChar w:fldCharType="begin"/>
            </w:r>
            <w:r w:rsidRPr="00FE4CC2">
              <w:rPr>
                <w:sz w:val="24"/>
                <w:szCs w:val="24"/>
                <w:lang w:val="en-US"/>
              </w:rPr>
              <w:instrText xml:space="preserve"> ADDIN ZOTERO_ITEM CSL_CITATION {"citationID":"L6uUDI5W","properties":{"formattedCitation":"(Jafari et al., 2010; Musick et al., 2000; van Dierendonck, 2004)","plainCitation":"(Jafari et al., 2010; Musick et al., 2000; van Dierendonck, 2004)","noteIndex":0},"citationItems":[{"id":2444,"uris":["http://zotero.org/users/local/lu8HTOHw/items/4ENTX4ZM"],"itemData":{"id":2444,"type":"article-journal","abstract":"The aim of this study was to predict life satisfaction through spirituality well-being and hope in cancer patients. for this reason, 120 cancer patients have selected by available sampling method as research sample and completed spirituality well-being, hope and life satisfaction scales. Results showed that there was significant difference among spirituality well-being, hope and life satisfaction. as well, regression analyses showed that existential and religious well-being and hope predict significantly the life satisfaction. we can conclude that spirituality well-being and hope have important role in life satisfaction and psychological adjustment.","collection-title":"WCPCG 2010","container-title":"Procedia - Social and Behavioral Sciences","DOI":"10.1016/j.sbspro.2010.07.288","ISSN":"1877-0428","journalAbbreviation":"Procedia - Social and Behavioral Scie</w:instrText>
            </w:r>
            <w:r w:rsidRPr="00FE4CC2">
              <w:rPr>
                <w:sz w:val="24"/>
                <w:szCs w:val="24"/>
                <w:lang w:val="fr-CH"/>
              </w:rPr>
              <w:instrText>nces","language":"en","page":"1362-1366"</w:instrText>
            </w:r>
            <w:r w:rsidRPr="00FE4CC2">
              <w:rPr>
                <w:sz w:val="24"/>
                <w:szCs w:val="24"/>
                <w:lang w:val="en-US"/>
              </w:rPr>
              <w:instrText xml:space="preserve">,"source":"ScienceDirect","title":"Life satisfaction, spirituality well-being and hope in cancer patients","volume":"5","author":[{"family":"Jafari","given":"Esa"},{"family":"Najafi","given":"Mahmoud"},{"family":"Sohrabi","given":"Faramarz"},{"family":"Dehshiri","given":"Gholam Reza"},{"family":"Soleymani","given":"Esmail"},{"family":"Heshmati","given":"Rasoul"}],"issued":{"date-parts":[["2010",1,1]]}}},{"id":2503,"uris":["http://zotero.org/users/local/lu8HTOHw/items/594WHQ55"],"itemData":{"id":2503,"type":"article-journal","abstract":"A variety of research has documented the association between various measures of religion/spirituality and physical health outcomes. The purpose of this paper is to review the literature on this topic. The paper also discusses the mechanisms that are thought to underlie the associations found in the literature. Further, the paper presents several avenues along which future research might proceed in order to advance our understanding of these issues. The paper concludes by making a case for the need for empirical examinations of these issues in countries other than the United States. Particular focus is paid here to religion among older adults in Japan.","container-title":"Journal of Adult Development","DOI":"10.1023/A:1009523722920","ISSN":"1573-3440","issue":"2","journalAbbreviation":"Journal of Adult Development","language":"en","page":"73-86","source":"Springer Link","title":"Spirituality in Physical Health and Aging","volume":"7","author":[{"family":"Musick","given":"Marc A."},{"family":"Traphagan","given":"John W."},{"family":"Koeing","given":"Harold G."},{"family":"Larson","given":"David B."}],"issued":{"date-parts":[["2000",4,1]]}}},{"id":2441,"uris":["http://zotero.org/users/local/lu8HTOHw/items/EQXH9KN6"],"itemData":{"id":2441,"type":"article-journal","abstract":"This study examined the factorial and content validity of Ryff's Scales of Psychological Well-being (SPWB) in a sample of psychology students (N=233) and a sample of professionals from a diverse occupational background (N=420). The psychometric quality of the SPWB was tested for the versions with 3-items, 9-items and 14-items. It appeared that the factorial validity was only acceptable for the 3-items per scale version. However, the internal consistency of these 3-items scales was below generally accepted levels. Therefore, it is suggested to reduce the length of the 14-item scales to 6, 7 or 8 items, depending on the specific subscale. This resulted in an improved overall psychometric quality. In addition, two new scales were developed that together refer to spiritual well-being. A second order factor analysis, including vitality, happiness, self-esteem and the Big Five personality dimensions, revealed four underlying dimensions of positive psychological health: subjective well-being, self-actualization, interpersonal relations and autonomy.","container-title":"Personality and Individual Differences","DOI":"10.1016/S0191-8869(03)00122-3","ISSN":"0191-8869","issue":"3","journalAbbreviation":"Personality and Individual Differences","language":"en","page":"629-643","source":"ScienceDirect","title":"The construct validity of Ryff's Scales of Psychological Well-being and its extension with spiritual well-being","volume":"36","author":[{"family":"Dierendonck","given":"Dirk","non-dropping-particle":"van"}],"issued":{"date-parts":[["2004",2,1]]}}}],"schema":"https://github.com/citation-style-language/schema/raw/master/csl-citation.json"} </w:instrText>
            </w:r>
            <w:r w:rsidRPr="00FE4CC2">
              <w:rPr>
                <w:sz w:val="24"/>
                <w:szCs w:val="24"/>
                <w:lang w:val="en-US"/>
              </w:rPr>
              <w:fldChar w:fldCharType="separate"/>
            </w:r>
            <w:r w:rsidRPr="00FE4CC2">
              <w:rPr>
                <w:rFonts w:ascii="Calibri" w:hAnsi="Calibri" w:cs="Calibri"/>
                <w:sz w:val="24"/>
                <w:lang w:val="en-US"/>
              </w:rPr>
              <w:t>(Jafari et al., 2010; Musick et al., 2000; van Dierendonck, 2004)</w:t>
            </w:r>
            <w:r w:rsidRPr="00FE4CC2">
              <w:rPr>
                <w:sz w:val="24"/>
                <w:szCs w:val="24"/>
                <w:lang w:val="en-US"/>
              </w:rPr>
              <w:fldChar w:fldCharType="end"/>
            </w:r>
          </w:p>
        </w:tc>
      </w:tr>
    </w:tbl>
    <w:p w14:paraId="2F8EA535" w14:textId="581313D5" w:rsidR="00EF3DE4" w:rsidRPr="00FE4CC2" w:rsidRDefault="00EF3DE4" w:rsidP="00EF3DE4">
      <w:pPr>
        <w:spacing w:line="480" w:lineRule="auto"/>
        <w:rPr>
          <w:sz w:val="10"/>
          <w:szCs w:val="10"/>
          <w:lang w:val="en-US"/>
        </w:rPr>
      </w:pPr>
    </w:p>
    <w:p w14:paraId="6EECC9D0" w14:textId="636C6DEA" w:rsidR="00F12D10" w:rsidRPr="00FE4CC2" w:rsidRDefault="00F12D10" w:rsidP="00EF3DE4">
      <w:pPr>
        <w:spacing w:line="480" w:lineRule="auto"/>
        <w:rPr>
          <w:b/>
          <w:bCs/>
          <w:sz w:val="24"/>
          <w:szCs w:val="24"/>
          <w:lang w:val="en-US"/>
        </w:rPr>
      </w:pPr>
      <w:r w:rsidRPr="00FE4CC2">
        <w:rPr>
          <w:b/>
          <w:bCs/>
          <w:sz w:val="24"/>
          <w:szCs w:val="24"/>
          <w:lang w:val="en-US"/>
        </w:rPr>
        <w:t>Source: Author’s Work</w:t>
      </w:r>
    </w:p>
    <w:p w14:paraId="653A7FBA" w14:textId="77777777" w:rsidR="00F12D10" w:rsidRPr="00FE4CC2" w:rsidRDefault="00F12D10" w:rsidP="00EF3DE4">
      <w:pPr>
        <w:spacing w:line="480" w:lineRule="auto"/>
        <w:rPr>
          <w:sz w:val="10"/>
          <w:szCs w:val="10"/>
          <w:lang w:val="en-US"/>
        </w:rPr>
      </w:pPr>
    </w:p>
    <w:p w14:paraId="42191EBD" w14:textId="77777777" w:rsidR="00EF3DE4" w:rsidRPr="00FE4CC2" w:rsidRDefault="00EF3DE4" w:rsidP="00EF3DE4">
      <w:pPr>
        <w:spacing w:line="240" w:lineRule="auto"/>
        <w:rPr>
          <w:sz w:val="24"/>
          <w:szCs w:val="24"/>
          <w:lang w:val="en-US"/>
        </w:rPr>
      </w:pPr>
      <w:r w:rsidRPr="00FE4CC2">
        <w:rPr>
          <w:b/>
          <w:sz w:val="24"/>
          <w:szCs w:val="24"/>
          <w:lang w:val="en-US"/>
        </w:rPr>
        <w:t>Table 2.</w:t>
      </w:r>
      <w:r w:rsidRPr="00FE4CC2">
        <w:rPr>
          <w:sz w:val="24"/>
          <w:szCs w:val="24"/>
          <w:lang w:val="en-US"/>
        </w:rPr>
        <w:t xml:space="preserve"> Exemplary evidence for the positive impact of spirituality on work and the workplace.</w:t>
      </w:r>
    </w:p>
    <w:tbl>
      <w:tblPr>
        <w:tblStyle w:val="TableGrid"/>
        <w:tblW w:w="9209" w:type="dxa"/>
        <w:tblLook w:val="04A0" w:firstRow="1" w:lastRow="0" w:firstColumn="1" w:lastColumn="0" w:noHBand="0" w:noVBand="1"/>
      </w:tblPr>
      <w:tblGrid>
        <w:gridCol w:w="1696"/>
        <w:gridCol w:w="2410"/>
        <w:gridCol w:w="5103"/>
      </w:tblGrid>
      <w:tr w:rsidR="00FE4CC2" w:rsidRPr="00FE4CC2" w14:paraId="68140ED3" w14:textId="77777777" w:rsidTr="00847014">
        <w:trPr>
          <w:trHeight w:val="487"/>
        </w:trPr>
        <w:tc>
          <w:tcPr>
            <w:tcW w:w="9209" w:type="dxa"/>
            <w:gridSpan w:val="3"/>
            <w:shd w:val="clear" w:color="auto" w:fill="A6A6A6" w:themeFill="background1" w:themeFillShade="A6"/>
          </w:tcPr>
          <w:p w14:paraId="58BD0FCD" w14:textId="77777777" w:rsidR="00EF3DE4" w:rsidRPr="00FE4CC2" w:rsidRDefault="00EF3DE4" w:rsidP="00847014">
            <w:pPr>
              <w:jc w:val="center"/>
              <w:rPr>
                <w:b/>
                <w:sz w:val="24"/>
                <w:szCs w:val="24"/>
                <w:lang w:val="en-US"/>
              </w:rPr>
            </w:pPr>
            <w:r w:rsidRPr="00FE4CC2">
              <w:rPr>
                <w:b/>
                <w:sz w:val="24"/>
                <w:szCs w:val="24"/>
                <w:lang w:val="en-US"/>
              </w:rPr>
              <w:t>Positive impact of spirituality on work-related variables</w:t>
            </w:r>
          </w:p>
        </w:tc>
      </w:tr>
      <w:tr w:rsidR="00FE4CC2" w:rsidRPr="00FE4CC2" w14:paraId="429AACDF" w14:textId="77777777" w:rsidTr="00847014">
        <w:trPr>
          <w:trHeight w:val="494"/>
        </w:trPr>
        <w:tc>
          <w:tcPr>
            <w:tcW w:w="1696" w:type="dxa"/>
            <w:shd w:val="clear" w:color="auto" w:fill="D9D9D9" w:themeFill="background1" w:themeFillShade="D9"/>
          </w:tcPr>
          <w:p w14:paraId="6489AF4F" w14:textId="77777777" w:rsidR="00EF3DE4" w:rsidRPr="00FE4CC2" w:rsidRDefault="00EF3DE4" w:rsidP="00847014">
            <w:pPr>
              <w:rPr>
                <w:b/>
                <w:i/>
                <w:sz w:val="24"/>
                <w:szCs w:val="24"/>
                <w:lang w:val="en-US"/>
              </w:rPr>
            </w:pPr>
            <w:r w:rsidRPr="00FE4CC2">
              <w:rPr>
                <w:b/>
                <w:i/>
                <w:sz w:val="24"/>
                <w:szCs w:val="24"/>
                <w:lang w:val="en-US"/>
              </w:rPr>
              <w:t>Domain</w:t>
            </w:r>
          </w:p>
        </w:tc>
        <w:tc>
          <w:tcPr>
            <w:tcW w:w="2410" w:type="dxa"/>
            <w:shd w:val="clear" w:color="auto" w:fill="D9D9D9" w:themeFill="background1" w:themeFillShade="D9"/>
          </w:tcPr>
          <w:p w14:paraId="111750CE" w14:textId="77777777" w:rsidR="00EF3DE4" w:rsidRPr="00FE4CC2" w:rsidRDefault="00EF3DE4" w:rsidP="00847014">
            <w:pPr>
              <w:rPr>
                <w:b/>
                <w:i/>
                <w:sz w:val="24"/>
                <w:szCs w:val="24"/>
                <w:lang w:val="en-US"/>
              </w:rPr>
            </w:pPr>
            <w:r w:rsidRPr="00FE4CC2">
              <w:rPr>
                <w:b/>
                <w:i/>
                <w:sz w:val="24"/>
                <w:szCs w:val="24"/>
                <w:lang w:val="en-US"/>
              </w:rPr>
              <w:t>Impact</w:t>
            </w:r>
          </w:p>
        </w:tc>
        <w:tc>
          <w:tcPr>
            <w:tcW w:w="5103" w:type="dxa"/>
            <w:shd w:val="clear" w:color="auto" w:fill="D9D9D9" w:themeFill="background1" w:themeFillShade="D9"/>
          </w:tcPr>
          <w:p w14:paraId="46839FEA" w14:textId="77777777" w:rsidR="00EF3DE4" w:rsidRPr="00FE4CC2" w:rsidRDefault="00EF3DE4" w:rsidP="00847014">
            <w:pPr>
              <w:rPr>
                <w:b/>
                <w:i/>
                <w:sz w:val="24"/>
                <w:szCs w:val="24"/>
                <w:lang w:val="en-US"/>
              </w:rPr>
            </w:pPr>
            <w:r w:rsidRPr="00FE4CC2">
              <w:rPr>
                <w:b/>
                <w:i/>
                <w:sz w:val="24"/>
                <w:szCs w:val="24"/>
                <w:lang w:val="en-US"/>
              </w:rPr>
              <w:t>References</w:t>
            </w:r>
          </w:p>
        </w:tc>
      </w:tr>
      <w:tr w:rsidR="00FE4CC2" w:rsidRPr="00FE4CC2" w14:paraId="64C7AD73" w14:textId="77777777" w:rsidTr="00847014">
        <w:trPr>
          <w:trHeight w:val="487"/>
        </w:trPr>
        <w:tc>
          <w:tcPr>
            <w:tcW w:w="1696" w:type="dxa"/>
            <w:vMerge w:val="restart"/>
            <w:shd w:val="clear" w:color="auto" w:fill="E2EFD9" w:themeFill="accent6" w:themeFillTint="33"/>
          </w:tcPr>
          <w:p w14:paraId="42E6D12F" w14:textId="77777777" w:rsidR="00EF3DE4" w:rsidRPr="00FE4CC2" w:rsidRDefault="00EF3DE4" w:rsidP="00847014">
            <w:pPr>
              <w:rPr>
                <w:b/>
                <w:sz w:val="24"/>
                <w:szCs w:val="24"/>
                <w:lang w:val="en-US"/>
              </w:rPr>
            </w:pPr>
          </w:p>
          <w:p w14:paraId="2BF3E0AD" w14:textId="77777777" w:rsidR="00EF3DE4" w:rsidRPr="00FE4CC2" w:rsidRDefault="00EF3DE4" w:rsidP="00847014">
            <w:pPr>
              <w:rPr>
                <w:b/>
                <w:sz w:val="24"/>
                <w:szCs w:val="24"/>
                <w:lang w:val="en-US"/>
              </w:rPr>
            </w:pPr>
          </w:p>
          <w:p w14:paraId="45FF1634" w14:textId="77777777" w:rsidR="00EF3DE4" w:rsidRPr="00FE4CC2" w:rsidRDefault="00EF3DE4" w:rsidP="00847014">
            <w:pPr>
              <w:rPr>
                <w:b/>
                <w:sz w:val="24"/>
                <w:szCs w:val="24"/>
                <w:lang w:val="en-US"/>
              </w:rPr>
            </w:pPr>
          </w:p>
          <w:p w14:paraId="66039C0F" w14:textId="77777777" w:rsidR="00EF3DE4" w:rsidRPr="00FE4CC2" w:rsidRDefault="00EF3DE4" w:rsidP="00847014">
            <w:pPr>
              <w:rPr>
                <w:b/>
                <w:sz w:val="24"/>
                <w:szCs w:val="24"/>
                <w:lang w:val="en-US"/>
              </w:rPr>
            </w:pPr>
          </w:p>
          <w:p w14:paraId="3386DD1E" w14:textId="77777777" w:rsidR="00EF3DE4" w:rsidRPr="00FE4CC2" w:rsidRDefault="00EF3DE4" w:rsidP="00847014">
            <w:pPr>
              <w:rPr>
                <w:b/>
                <w:sz w:val="24"/>
                <w:szCs w:val="24"/>
                <w:lang w:val="en-US"/>
              </w:rPr>
            </w:pPr>
          </w:p>
          <w:p w14:paraId="57DD906E" w14:textId="77777777" w:rsidR="00EF3DE4" w:rsidRPr="00FE4CC2" w:rsidRDefault="00EF3DE4" w:rsidP="00847014">
            <w:pPr>
              <w:rPr>
                <w:b/>
                <w:sz w:val="24"/>
                <w:szCs w:val="24"/>
                <w:lang w:val="en-US"/>
              </w:rPr>
            </w:pPr>
            <w:r w:rsidRPr="00FE4CC2">
              <w:rPr>
                <w:b/>
                <w:sz w:val="24"/>
                <w:szCs w:val="24"/>
                <w:lang w:val="en-US"/>
              </w:rPr>
              <w:lastRenderedPageBreak/>
              <w:t>Work Emotions &amp; Health</w:t>
            </w:r>
          </w:p>
        </w:tc>
        <w:tc>
          <w:tcPr>
            <w:tcW w:w="2410" w:type="dxa"/>
          </w:tcPr>
          <w:p w14:paraId="69FA9F34" w14:textId="77777777" w:rsidR="00EF3DE4" w:rsidRPr="00FE4CC2" w:rsidRDefault="00EF3DE4" w:rsidP="00847014">
            <w:pPr>
              <w:rPr>
                <w:i/>
                <w:sz w:val="24"/>
                <w:szCs w:val="24"/>
                <w:lang w:val="en-US"/>
              </w:rPr>
            </w:pPr>
            <w:r w:rsidRPr="00FE4CC2">
              <w:rPr>
                <w:i/>
                <w:sz w:val="24"/>
                <w:szCs w:val="24"/>
                <w:lang w:val="en-US"/>
              </w:rPr>
              <w:lastRenderedPageBreak/>
              <w:t>Job-satisfaction</w:t>
            </w:r>
          </w:p>
        </w:tc>
        <w:tc>
          <w:tcPr>
            <w:tcW w:w="5103" w:type="dxa"/>
          </w:tcPr>
          <w:p w14:paraId="4EBA8686" w14:textId="0AE4363B" w:rsidR="00EF3DE4" w:rsidRPr="00FE4CC2" w:rsidRDefault="00EF3DE4" w:rsidP="00847014">
            <w:pPr>
              <w:rPr>
                <w:sz w:val="24"/>
                <w:szCs w:val="24"/>
                <w:lang w:val="en-US"/>
              </w:rPr>
            </w:pPr>
            <w:r w:rsidRPr="00FE4CC2">
              <w:rPr>
                <w:sz w:val="24"/>
                <w:szCs w:val="24"/>
                <w:lang w:val="en-US"/>
              </w:rPr>
              <w:fldChar w:fldCharType="begin"/>
            </w:r>
            <w:r w:rsidRPr="00FE4CC2">
              <w:rPr>
                <w:sz w:val="24"/>
                <w:szCs w:val="24"/>
                <w:lang w:val="en-US"/>
              </w:rPr>
              <w:instrText xml:space="preserve"> ADDIN ZOTERO_ITEM CSL_CITATION {"citationID":"XteVp86i","properties":{"formattedCitation":"(Ahmad &amp; Omar, 2014; Altaf &amp; Awan, 2011; Belwalkar et al., 2018; Belwalkar &amp; Vohra, 2016; Chand &amp; Koul, 2012; Chawla &amp; Guda, 2010; L. Clark et al., 2007; Duggleby et al., 2009; Fachrunnisa et al., 2014; Golparvar &amp; Abedini, 2014; M. Hassan et al., 2016; Kolodinsky et al., 2008; Marschke et al., 2011; Noor &amp; Arif, 2011; Pawar, 2009; Pokhariyal, 2020; Robert et al., 2006; Sony &amp; Mekoth, 2019; Supriyanto et al., 2016; Tejeda, 2015; van der Walt &amp; de Klerk, 2014; Zaidi et al., 2019)","plainCitation":"(Ahmad &amp; Omar, 2014; Altaf &amp; Awan, 2011; Belwalkar et al., 2018; Belwalkar &amp; Vohra, 2016; Chand &amp; Koul, 2012; Chawla &amp; Guda, 2010; L. Clark et al., 2007; Duggleby et al., 2009; Fachrunnisa et al., 2014; Golparvar &amp; Abedini, 2014; M. Hassan et al., 2016; Kolodinsky et al., 2008; Marschke et al., 2011; Noor &amp; Arif, 2011; Pawar, 2009; Pokhariyal, 2020; Robert et al., 2006; Sony &amp; Mekoth, 2019; Supriyanto et al., 2016; Tejeda, 2015; van der Walt &amp; de Klerk, 2014; Zaidi et al., 2019)","noteIndex":0},"citationItems":[{"id":2674,"uris":["http://zotero.org/users/local/lu8HTOHw/items/T5QNC58E"],"itemData":{"id":2674,"type":"article-journal","abstract":"Despite the growing number of studies on workplace spirituality, there is still lack of studies that have explored the relationships between workplace spirituality, job attitudes and behaviors. The purpose of this paper is to propose a model on the relationship between workplace spirituality and workplace deviant behaviour with job satisfaction as a mediator. Workplace spirituality is expected to correlate negatively with workplace deviant behaviour and positively with job satisfaction, and job satisfaction is expected to correlate negatively with workplace deviant behaviour. Drawing from social control theory, social exchange theory and previous literature, we hypothesize that job satisfaction mediates the relationship between workplace spirituality and workplace deviant behaviour. According to this proposed model, an employee who experienced workplace spirituality is more likely to be satisfied with work and will not engage in workplace deviant behaviour. Given the potential effect of workplace spirituality on workplace deviant behaviour via job satisfaction, there is a need for organizations to create a culture of spirituality at the workplace.","container-title":"Asian Social Science","DOI":"10.5539/ass.v10n19p107","ISSN":"1911-2017","issue":"19","language":"en","license":"Copyright (c) 2014 Aminah Ahmad,Zoharah Omar","note":"number: 19","page":"p107","source":"www.ccsenet.org","title":"Reducing Deviant Behavior through Workplace Spirituality and Job Satisfaction","volume":"10","author":[{"family":"Ahmad","given":"Aminah"},{"family":"Omar","given":"Zoharah"}],"issued":{"date-parts":[["2014",9,29]]}}},{"id":2637,"uris":["http://zotero.org/users/local/lu8HTOHw/items/PBZ8W7K3"],"itemData":{"id":2637,"type":"article-journal","abstract":"With the increase in market competition and dynamic work environment, work overload seems to have become a common issue suffered by almost every employee. Overload usually results in not only poor health conditions but also mental circumstances. These problems then become a threat to the organizations in the form of poor performance and lack of ability to reach standards. Workplace spirituality is one way to deal with stressful overload conditions. This research deals with the study of moderating affects of workplace spirituality on job overload and employee’s satisfaction relationship. Having large piles of work in given targeted time results in employees becoming stressed out from their work as well as their organization. The motive of their job becomes to achieve targets and diminish the creativity within the employees. Workplace spirituality basic dimensions mentioned in this research help one achieve these targets and help employees cope with the symptoms caused by work overload. The research includes three variables, workplace spirituality, job overload, and job satisfaction. The samples of 76 respondents were asked to fill the questionnaire on all the three variables. The final results show interestingly different results then, as conceptualized according to theory. Workplace spirituality also showed to have quite an impact on job satisfaction.","container-title":"Journal of Business Ethics","DOI":"10.1007/s10551-011-0891-0","ISSN":"1573-0697","issue":"1","journalAbbreviation":"J Bus Ethics","language":"en","page":"93-99","source":"Springer Link","title":"Moderating Affect of Workplace Spirituality on the Relationship of Job Overload and Job Satisfaction","volume":"104","author":[{"family":"Altaf","given":"Amal"},{"family":"Awan","given":"Mohammad Atif"}],"issued":{"date-parts":[["2011",11,1]]}}},{"id":2664,"uris":["http://zotero.org/users/local/lu8HTOHw/items/EK72XN7L"],"itemData":{"id":2664,"type":"article-journal","abstract":"Purpose This study aims to investigate the relationships between workplace spirituality, job satisfaction and organizational citizenship behaviors (OCBs). It examines the relationship between the three workplace spirituality components – meaning and purpose in work, recognition of an inner life or spirit and interconnectedness with OCBs, mediated by the job satisfaction experienced by the employees, in the context of an Indian private sector bank. A sample consisting of 613 banking employees is studied. The results provide considerable support for all except one of the hypothesized relationships between workplace spirituality components and OCBs. Workplace spirituality components also all led to job satisfaction in employees, and job satisfaction tested positive for a relationship with OCBs. This study can provide significant inputs to promote managerial effectiveness and change management, leadership and holistic performance and growth of organizations, through environments that promote workplace spirituality. Design/methodology/approach The objective of this research is the study of the relationship between the constructs, a spirituality at work, i.e. the independent variable, and OCBs (OCBs), i.e. the dependent variable, and to explore the possibility of the mediating effects of job satisfaction. As the nature of this empirical study is rigorous, and one which will pave the way toward theory building, this research adopts a positivist orientation quantitative method throughout because it is deemed most suitable as it allows testing the validity of the main measure (the integration profile) and the theory using hypotheses and establishing relationships, and at the same time, it allows the researcher to remain independent from the research participants (Reswell, 1994). Consequently, the findings will be very useful to answer the most important research question of this study, which is to inform managers and employers whether workplace spirituality affects employees’ job satisfaction and OCBs. Findings Using the SPSS statistical package and the partial least square structured equation modeling analysis software tool, the research data have been analyzed both quantitatively and qualitatively. The quantitative results suggest that there is a positive relationship between the dependent variable, OCBs, and the independent variables, meaning and purpose and interconnectedness. The inner life dimension of workplace spirituality did to correlate to the single factor of OCB analyzed, but individually inner life had a significant positive relationship with the individual components of OCB – altruism, civic virtue, courtesy and sportsmanship, except conscientiousness. The correlations established the relationships, and the regression analysis identified the relevant factors that had causal relationship. The 163 validity and reliability of the measurement instruments were confirmed by the high internal consistency. Research limitations/implications Improving organizational citizenship is one of the lowest costs and best ways to encourage organizational effectiveness. This research is important for businesses that want to create competence and organizational effectiveness. Indian contextual studies (non-Western context) on both workplace spirituality and organizational outcomes are few and keeping in mind the growth of Indian industry, the evolving workforce and demands being made on workplaces, a study like this is significant. The studies stated that businesses should act as agents of national progress and development and as socially responsible citizens contributing to the environment and influencing well-being. This would require a strong and hard look at current management practices. Allio (2011) stated that as a result of the consequences of questionable and corrupt corporate practices, there is a strong need felt to articulate a new sense of purpose of the firm, corporate character and culture, survival, sustainability and innovation. Thaker (2011) advocated the same view as he stated that the current management and organizational policies, principles and practices are focused on a view of self-interest. This results in socially and environmentally dysfunctional organizations. An alternative approach is workplace spirituality (Al-Qutop and Harrim, 2014). Practical implications Strategic implementation of workplace spirituality is an upcoming focus and priority area of work for human resource managers (Marques, 2005). The human resource department’s role in designing and developing strategies that embrace spirituality, with the intention of developing a culture aimed toward the successful achievement of both business and individual or personal goals, is very critical for the management. By using statistical analysis to demonstrate whether or not a relationship exists between one or more of the determinants of spirituality and one or more of the determinants of job satisfaction, leaders may be better able to understand why certain individuals are able to remain passionate about their work. Leaders can integrate the appropriate determinants that may correlate to job satisfaction into the organizational culture, resulting in improved job satisfaction for all within the organization. The outcomes can provide a significant contribution to the body of knowledge for spirituality within organizations, as well as knowledge of factors that influence job satisfaction and motivation. Social implications The inherent nature of this study is intimately connected to its objective, purpose and significance. It is also based on the fundamental realization that managers and leaders today have a larger responsibility in society, one that extends beyond their routine functions and basic tasks of running a business. Leadership decisions can and do have a profound lasting effect on the larger community and society within which they operate. This study and the methods that have been adopted for this research are intended to add to the growing body of knowledge on managerial perceptions, and implications of the process of introducing and practicing workplace spirituality. Originality/value Studies in the Indian context of workplace spirituality and outcomes are rare. Particular studies in the banking sector are lesser. This research aims at studying the link between workplace spirituality, job satisfaction and OCBs, in the context of an Indian private sector bank, which is very unique. Earlier studies have tested the relationships independently, but have not examined the relationships of all three variables together.","container-title":"Social Responsibility Journal","DOI":"10.1108/SRJ-05-2016-0096","ISSN":"1747-1117","issue":"2","note":"publisher: Emerald Publishing Limited","page":"410-430","source":"Emerald Insight","title":"The relationship between workplace spirituality, job satisfaction and organizational citizenship behaviors – an empirical study","volume":"14","author":[{"family":"Belwalkar","given":"Shibani"},{"family":"Vohra","given":"Veena"},{"family":"Pandey","given":"Ashish"}],"issued":{"date-parts":[["2018",1,1]]}}},{"id":2677,"uris":["http://zotero.org/users/local/lu8HTOHw/items/UGGE8SLA"],"itemData":{"id":2677,"type":"article-journal","abstract":"Workplace spirituality has steadily been gaining attention in the last couple of years. Many researchers have investigated the role of “workplace spirituality” with the aim of generating research data that would firmly entrench this construct as vital in the workplace. This article proposes the relationships between workplace spirituality, job satisfaction and organizational citizenship behaviors. It examines the relationship between three workplace spirituality components–meaning and purpose in work, recognition of an inner life or spirit and interconnectedness with the various forms in which organizational citizenship behaviours manifest, mediated by the job satisfaction experienced by the employees. This study can provide significant inputs to promote managerial effectiveness, change management, leadership, holistic performance and growth of organizations, through environments which promote workplace spirituality.","container-title":"International Journal of Business and Management","DOI":"10.5539/ijbm.v11n8p256","ISSN":"1833-3850","issue":"8","language":"en","license":"Copyright (c) 2016 Shibani Belwalkar,Veena Vohra","note":"number: 8","page":"p256","source":"www.ccsenet.org","title":"Workplace Spirituality, Job Satisfaction and Organizational Citizenship Behaviors: A Theoretical Model","title-short":"Workplace Spirituality, Job Satisfaction and Organizational Citizenship Behaviors","volume":"11","author":[{"family":"Belwalkar","given":"Shibani"},{"family":"Vohra","given":"Veena"}],"issued":{"date-parts":[["2016",7,20]]}}},{"id":2697,"uris":["http://zotero.org/users/local/lu8HTOHw/items/XGLIKQTW"],"itemData":{"id":2697,"type":"article-journal","container-title":"International Conference on Humanities, Economics and Geography","page":"17-18","title":"Workplace Spirituality, Organizational Emotional Ownership and Job Satisfaction as Moderators in Coping with Job Stress","volume":"ICHEG","author":[{"family":"Chand","given":"Piar"},{"family":"Koul","given":"Hemange"}],"issued":{"date-parts":[["2012"]]}}},{"id":2670,"uris":["http://zotero.org/users/local/lu8HTOHw/items/MZ9Q68UH"],"itemData":{"id":2670,"type":"article-journal","abstract":"Spirituality is a hot topic of research in recent times in management arena. Though the organizational researchers have intensely started exploring this area, the studies related to selling organizations are few, and fewer are the studies related to selling organizations with individual (sales professional) as the unit of theory. The present study explores the relationship between ?individual spirituality at work? and sales professionals? ?job satisfaction?, ?propensity to leave? and ?job commitment?. This work focuses on sales professionals across various industries. A cross-sectional survey method is adopted. Correlation analysis is done to reveal the hypothesized relationships. The results reveal that sales professionals? spirituality at work is positively related to job satisfaction and job commitment, and negatively related to propensity to leave. The results provide the relevance of spirituality at work to salespeople. The selling organizations can also utilize the information and promote the individual expression of spirituality at work.","container-title":"Journal of Human Values","DOI":"10.1177/097168581001600203","ISSN":"0971-6858","issue":"2","language":"en","note":"publisher: SAGE Publications India","page":"157-167","source":"SAGE Journals","title":"Individual Spirituality at Work and Its Relationship with Job Satisfaction, Propensity to Leave and Job Commitment: An Exploratory Study among Sales Professionals","title-short":"Individual Spirituality at Work and Its Relationship with Job Satisfaction, Propensity to Leave and Job Commitment","volume":"16","author":[{"family":"Chawla","given":"Vaibhav"},{"family":"Guda","given":"Sridhar"}],"issued":{"date-parts":[["2010",10,1]]}}},{"id":2681,"uris":["http://zotero.org/users/local/lu8HTOHw/items/RG8PV4Q4"],"itemData":{"id":2681,"type":"article-journal","abstract":"As a continuing effort to enhance the quality of palliative care for the dying, this study examined (1) the prevalence of spirituality among hospice interdisciplinary team (IDT) members; (2) whether spirituality is related to job satisfaction; and (3) the structural path relationships among four variables: spiritual belief, integration of spirituality at work, self actualization and job satisfaction. The study surveyed 215 hospice IDT members who completed the Jarel Spiritual Well-Being Scale, the Chamiec-Case Spirituality Integration and Job Satisfaction Scales. Multiple regression and structural path modeling methods were applied to explain the path relationships involving all four variables. The IDT members surveyed were: nurses, 46.4%; home health aids, 24.9%; social workers, 17.4%; chaplains, 4.2%; physicians, 2.3%; and other, 4.8%. Ninety-eight percent of the respondents viewed themselves as having spiritual well-being. On a 0–100 scale, IDT staff reported high spiritual belief (mean = 89.4) and they were self-actualizing (mean = 82.6). Most reported high job satisfaction (mean = 79.3) and spiritual integration (mean = 67.9). In multiple regression, spirituality, integration and self-actualization explained 22% of the variation in job satisfaction (R = 0.48; adjusted R2 = 0.218; df = 3,175; F = 17.2; p = 0.001). Structural path models revealed that job satisfaction is more likely to be realized by a model that transforms one's spirituality into processes of integrating spirituality at work and self actualization (χ2 = 0.614; df = 1; p = 0.433) than a model that establishes a direct path from spirituality to job satisfaction (χ2 = 1.65; df = 1; p = 0.199). Hospice IDT member's integration of their spirituality at work and greater self actualization significantly improve job satisfaction.","container-title":"Journal of Palliative Medicine","DOI":"10.1089/jpm.2007.0035","ISSN":"1096-6218","issue":"6","note":"publisher: Mary Ann Liebert, Inc., publishers","page":"1321-1328","source":"liebertpub.com (Atypon)","title":"Spirituality and Job Satisfaction among Hospice Interdisciplinary Team Members","volume":"10","author":[{"family":"Clark","given":"Leah"},{"family":"Leedy","given":"Stephen"},{"family":"McDonald","given":"Laurie"},{"family":"Muller","given":"Barbara"},{"family":"Lamb","given":"Cheryl"},{"family":"Mendez","given":"Tracy"},{"family":"Kim","given":"Sehwan"},{"family":"Schonwetter","given":"Ronald"}],"issued":{"date-parts":[["2007",12]]}}},{"id":2472,"uris":["http://zotero.org/users/local/lu8HTOHw/items/MX24G3AU"],"itemData":{"id":2472,"type":"article-journal","abstract":"Title. Hope, self-efficacy, spiritual well-being and job satisfaction. Aim. This paper is a report of a study of the relations of spiritual well-being, global job satisfaction, and general self-efficacy to hope in Continuing Care Assistants. Background. Healthcare providers have described their hope as an important part of their work and a form of work motivation. Hope may be an important factor in preventing burnout and improving job satisfaction. Methods. A concurrent triangulation mixed method design was used. Sixty-four Continuing Care Assistants (personal care aides) who registered for a ‘Living with Hope’ Conference completed a demographic form, Herth Hope Index, Global Job Satisfaction Questionnaire, Spiritual Well-Being Scale, General Self-Efficacy Scale, and a hope questionnaire. Data were collected in 2007. The response rate was 58%. Results. Using linear regression, 29·9% of the variance in Herth Hope Index score was accounted for by scores from the General Self-Efficacy Scale and Spiritual Well-Being Scale. General Self-efficacy scores (positive relationship) and Spiritual Well-Being scores (negative relationship) accounted for a significant part of the variance. Qualitative data supported all findings, with the exception of the negative relationship between hope and spiritual well-being; participants wrote that faith, relationships, helping others and positive thinking helped them to have hope. They also wrote that hope had a positive influence on their job satisfaction and performance. Conclusion. Hope is an important concept in the work life of Continuing Care Assistants. Supportive relationships, adequate resources, encouragement by others, and improving perceptions of self-efficacy (ability to achieve goals in their workplace) may foster their hope.","container-title":"Journal of Advanced Nursing","DOI":"10.1111/j.1365-2648.2009.05094.x","ISSN":"1365-2648","issue":"11","language":"en","note":"_eprint: https://onlinelibrary.wiley.com/doi/pdf/10.1111/j.1365-2648.2009.05094.x","page":"2376-2385","source":"Wiley Online Library","title":"Hope, self-efficacy, spiritual well-being and job satisfaction","volume":"65","author":[{"family":"Duggleby","given":"Wendy"},{"family":"Cooper","given":"Dan"},{"family":"Penz","given":"Kelly"}],"issued":{"date-parts":[["2009"]]}}},{"id":2671,"uris":["http://zotero.org/users/local/lu8HTOHw/items/KKIE93I6"],"itemData":{"id":2671,"type":"article-journal","container-title":"The International Journal of Organizational Innovation","issue":"1","page":"16-38","title":"The role of workplace spirituality and employee engagement to enhance job satisfaction and performance","volume":"7","author":[{"family":"Fachrunnisa","given":"Olivia"},{"family":"Adhiatma","given":"Ardian"},{"family":"Mutamimah","given":"M."}],"issued":{"date-parts":[["2014"]]}}},{"id":2682,"uris":["http://zotero.org/users/local/lu8HTOHw/items/B8KMWGQS"],"itemData":{"id":2682,"type":"article-journal","container-title":"Management Science Letters","issue":"2","page":"255-268","title":"A comprehensive study on the relationship between meaning and spirituality at work with job happiness, positive affect and job satisfaction","volume":"4","author":[{"family":"Golparvar","given":"M."},{"family":"Abedini","given":"H."}],"issued":{"date-parts":[["2014"]]}}},{"id":2639,"uris":["http://zotero.org/users/local/lu8HTOHw/items/67LHE8SY"],"itemData":{"id":2639,"type":"article-journal","abstract":"Workplace spirituality is a renowned topic now-a-days and is gaining gratitude and value among academicians and industrial people. Workplace spirituality (WPS) aims at meaningful work, sense of community, and value of organization. The purpose of the present study is to examine the relationship between workplace spirituality dimensions and work satisfaction by taking trust as a mediator. Using convenience sampling, a five-point Likert scale questionnaire is used to get data from teachers working in the education sector. Two hundred questionnaires were rotated in universities and 174 responses were generated. Multiple regression is used to test the hypotheses of the study using Barron and Kenny’s method. The results showed that WPS has a significantly positive relationship with trust and trust significantly mediates the impact of workplace spirituality on job satisfaction. In future, new dimensions should be added to workplace spirituality. New moderators should be checked along with the mediator. Creativity in the form of improved communication among the teachers can be generated with the help of the promotion of workplace spirituality. The findings indicated that there is a positive relationship between WPS and job satisfaction and trust between employees would mediate the interaction of WPS and job satisfaction as the p-values are less than .05.","container-title":"Cogent Business &amp; Management","DOI":"10.1080/23311975.2016.1189808","ISSN":"null","issue":"1","note":"publisher: Cogent OA\n_eprint: https://doi.org/10.1080/23311975.2016.1189808","page":"1189808","source":"Taylor and Francis+NEJM","title":"Impact of workplace spirituality on job satisfaction: Mediating effect of trust","title-short":"Impact of workplace spirituality on job satisfaction","volume":"3","author":[{"family":"Hassan","given":"Misbah"},{"family":"Bin Nadeem","given":"Ali"},{"family":"Akhter","given":"Asma"}],"editor":[{"family":"Nisar","given":"Tahir"}],"issued":{"date-parts":[["2016",12,31]]}}},{"id":2604,"uris":["http://zotero.org/users/local/lu8HTOHw/items/UYPWAE4Q"],"itemData":{"id":2604,"type":"article-journal","abstract":"Spiritual values in the workplace, increasingly discussed and applied in the business ethics literature, can be viewed from an individual, organizational, or interactive perspective. The following study examined previously unexplored workplace spirituality outcomes. Using data collected from five samples consisting of full-time workers taking graduate coursework, results indicated that perceptions of organizational-level spirituality (“organizational spirituality”) appear to matter most to attitudinal and attachment-related outcomes. Specifically, organizational spirituality was found to be positively related to job involvement, organizational identification, and work rewards satisfaction, and negatively related to organizational frustration. Personal spirituality was positively related to intrinsic, extrinsic, and total work rewards satisfaction. The interaction of personal spirituality and organizational spirituality was found related to total work rewards satisfaction. Future workplace spirituality research directions are discussed.","container-title":"Journal of Business Ethics","DOI":"10.1007/s10551-007-9507-0","ISSN":"1573-0697","issue":"2","journalAbbreviation":"J Bus Ethics","language":"en","page":"465-480","source":"Springer Link","title":"Workplace Values and Outcomes: Exploring Personal, Organizational, and Interactive Workplace Spirituality","title-short":"Workplace Values and Outcomes","volume":"81","author":[{"family":"Kolodinsky","given":"Robert W."},{"family":"Giacalone","given":"Robert A."},{"family":"Jurkiewicz","given":"Carole L."}],"issued":{"date-parts":[["2008",8,1]]}}},{"id":2683,"uris":["http://zotero.org/users/local/lu8HTOHw/items/UMY2FXJQ"],"itemData":{"id":2683,"type":"article-journal","container-title":"Journal of Organizational Culture, Communications and Conflict","issue":"2","page":"71-110","title":"How sales personnel view the relationship between job satisfaction and spirituality in the workplace","volume":"15","author":[{"family":"Marschke","given":"Eleanor"},{"family":"Preziosi","given":"Robert"},{"family":"Harrington","given":"William J."}],"issued":{"date-parts":[["2011"]]}}},{"id":2680,"uris":["http://zotero.org/users/local/lu8HTOHw/items/XWTAWM6T"],"itemData":{"id":2680,"type":"article-journal","container-title":"European Journal of Social Sciences","issue":"4","page":"507-515","title":"Achieving Job Satisfaction VIA Workplace Spirituality: Pakistani Doctors in Focus","volume":"19","author":[{"family":"Noor","given":"Sarooj"},{"family":"Arif","given":"Sajjad"}],"issued":{"date-parts":[["2011"]]}}},{"id":2641,"uris":["http://zotero.org/users/local/lu8HTOHw/items/89HB8LVW"],"itemData":{"id":2641,"type":"article-journal","abstract":"Purpose – This paper aims to examine the direct effects of three workplace spirituality aspects – meaning in work, community at work, and positive organizational purpose – and individual spirituality on three work attitudes – job satisfaction, job involvement, and organizational commitment. It also seeks to examine the interactive effects of these three workplace spirituality aspects and individual spirituality on these three work attitudes. Design/methodology/approach – The paper briefly outlines the existing workplace spirituality research, indicates the required research and places this study in that backdrop. It then outlines theory building for specifying a set of hypotheses. It uses data from a sample of managerial level employees from India to test the hypotheses. Findings – The study results provided considerable support for the hypothesized relationships between workplace spirituality aspects and work attitudes but not for the hypothesized relationships between individual spirituality and work attitudes. The results provided only marginal support for the interactive effect model, which hypothesized that individual spirituality will moderate the effect of workplace spirituality aspects on work attitudes. Research limitations/implications – Research implications of the findings outlined in this paper will encourage research to link various organizational topics such as leadership with workplace spirituality. They also highlight the need to examine more complex models to examine joint effects of workplace spirituality and individual spirituality on work attitudes. Practical implications – The findings can provide some relevant inputs for leadership actions and organization development efforts aimed at implementing workplace spirituality in organizations. Originality/value – The paper's value partly comes from the outlined research and practice implications.","container-title":"Leadership &amp; Organization Development Journal","DOI":"10.1108/01437730911003911","ISSN":"0143-7739","issue":"8","note":"publisher: Emerald Group Publishing Limited","page":"759-777","source":"Emerald Insight","title":"Individual spirituality, workplace spirituality and work attitudes: An empirical test of direct and interaction effects","title-short":"Individual spirituality, workplace spirituality and work attitudes","volume":"30","author":[{"family":"Pawar","given":"Badrinarayan Shankar"}],"issued":{"date-parts":[["2009",1,1]]}}},{"id":2716,"uris":["http://zotero.org/users/local/lu8HTOHw/items/S2USE7GX"],"itemData":{"id":2716,"type":"article-journal","abstract":"Explore millions of resources from scholarly journals, books, newspapers, videos and more, on the ProQuest Platform.","container-title":"International Journal on World Peace","issue":"3","language":"de","page":"65-73","title":"Importance of spirituality and happiness at the workplace","volume":"73","author":[{"family":"Pokhariyal","given":"Ganesh Prasad"}],"issued":{"date-parts":[["2020"]]}}},{"id":2475,"uris":["http://zotero.org/users/local/lu8HTOHw/items/3WSZV6LQ"],"itemData":{"id":2475,"type":"article-journal","abstract":"The authors studied the relationships between adult workers' spiritual well-being and job satisfaction. Two hundred participants completed 2 instruments: the Spiritual Well-Being Scale (C. W. Ellison &amp; R. F. Paloutzian, 1982) and the Minnesota Satisfaction Questionnaire Short Form (D. J. Weiss, R. V. Dawis, G. W. England, &amp; L. H. Lofquist, 1967). A bivariate correlational analysis showed spiritual well-being, religious well-being, and existential well-being to be positively related to job satisfaction for this sample. With a forced-entry multiple regression analysis, overall spiritual well-being was found to have a moderate influence, existential well-being had a much stronger influence, and religious well-being had a minimal influence all on, general job satisfaction.","container-title":"Counseling and Values","DOI":"10.1002/j.2161-007X.2006.tb00053.x","ISSN":"2161-007X","issue":"3","language":"en","note":"_eprint: https://onlinelibrary.wiley.com/doi/pdf/10.1002/j.2161-007X.2006.tb00053.x","page":"165-175","source":"Wiley Online Library","title":"Relationships Between Adult Workers' Spiritual Well-Being and Job Satisfaction: A Preliminary Study","title-short":"Relationships Between Adult Workers' Spiritual Well-Being and Job Satisfaction","volume":"50","author":[{"family":"Robert","given":"Tracey E."},{"family":"Young","given":"J. Scott"},{"family":"Kelly","given":"Virginia A."}],"issued":{"date-parts":[["2006"]]}}},{"id":2666,"uris":["http://zotero.org/users/local/lu8HTOHw/items/MAQUZ4MZ"],"itemData":{"id":2666,"type":"article-journal","abstract":"The paper aims to study the impact of four dimensions of workplace spirituality (compassion, meaningful work, mindfulness and transcendence) proposed by Petchsawang and Duchon (2009, 2012) on job satisfaction. The impact of moderating variables like gender, chronological age and work experience is also considered in this research. Finally, job satisfaction is also studied as a mediating variable between workplace spirituality and job performance. A cross-section research was conducted on 262 employees working in western India, which is a non-Western educated industrialised rich democratic (WEIRD) sample. The data is analysed by using structural equation modelling. The research results indicate that there is a positive relationship between various dimensions of workplace spirituality and job satisfaction. These findings deepen the understanding of workplace spirituality, job satisfaction and job performance. This study brings new insights into the noteworthy role spirituality plays in the context of the workplace.","container-title":"International Journal of Process Management and Benchmarking","DOI":"10.1504/IJPMB.2019.097819","ISSN":"1460-6739","issue":"1","note":"publisher: Inderscience Publishers","page":"27-46","source":"inderscienceonline.com (Atypon)","title":"The relationship between workplace spirituality, job satisfaction and job performance","volume":"9","author":[{"family":"Sony","given":"Michael"},{"family":"Mekoth","given":"Nandakumar"}],"issued":{"date-parts":[["2019",1]]}}},{"id":2667,"uris":["http://zotero.org/users/local/lu8HTOHw/items/ZPYV8CWM"],"itemData":{"id":2667,"type":"article-journal","abstract":"Ihsan behaviour for Muslims is highly recommended, as it is literally do well or do the best. Nurse of Aisyiah Islamic Hospital should provide good services to patient based on Ihsan behaviour in order able to compete. This study aims is to investigate, test and assess the effect of spiritual leadership, workplace spirituality and job satisfaction on Ihsan behaviour. The study is conducted at Aisyiah Islamic Hospital. The study population is all 142 nurses with permanent employee status. Data is collected directly from respondents through questionnaires. The data is analyzed using Partial Least Square (PLS). Research findings show that spiritual leadership has a significant effect on workplace spirituality, spiritual leadership has no significant effect on job satisfaction, spiritual leadership has no significant effect on Ihsan behaviour, workplace spirituality has a significant effect on job satisfaction, workplace spirituality has no effect on Ihsan behaviour, and job satisfaction has significant effect on Ihsan behaviour. These results can be interpreted that job satisfaction is an invaluable variable of an organization. This variable can become an organization’s core competencies to improve performance, which is a source of competitive advantage in face of organizational business environment that changing rapidly.","container-title":"International Journal of Applied Business and Economic Research","ISSN":"7675-7688","issue":"11","language":"en","license":"cc_by_nc_nd_4","note":"number: 11","page":"7675-7688","source":"repository.uin-malang.ac.id","title":"The effect of spiritual leadership on workplace spirituality, job satisfaction and ihsan behaviour: A study on nurses of Aisyiah Islamic hospital in Malang, Indonesia","title-short":"The effect of spiritual leadership on workplace spirituality, job satisfaction and ihsan behaviour","volume":"14","author":[{"family":"Supriyanto","given":"Achmad Sani"},{"family":"Soetjipto","given":"Budi Eko"},{"family":"Maharani","given":"Vivin"}],"issued":{"date-parts":[["2016"]]}}},{"id":2684,"uris":["http://zotero.org/users/local/lu8HTOHw/items/IXGLRHZZ"],"itemData":{"id":2684,"type":"article-journal","abstract":"Interest in spirituality as a protective factor in various aspects of daily life has increased over the years. Still there has been relatively little research attention paid to the effect of spirituality in the workplace. The current study was conducted to explore the role of spiritual well-being as positive spillover effect on job satisfaction when adverse workplace experiences are reported. Spiritual well-being was related to job satisfaction even when the adverse workplace conditions of job frustration, work tension and victimization were present. The context of the findings with other research and theory are discussed, as are directions for future research.","container-title":"Journal of Business Ethics","DOI":"10.1007/s10551-014-2269-6","ISSN":"1573-0697","issue":"1","journalAbbreviation":"J Bus Ethics","language":"en","page":"173-181","source":"Springer Link","title":"Exploring the Supportive Effects of Spiritual Well-Being on Job Satisfaction Given Adverse Work Conditions","volume":"131","author":[{"family":"Tejeda","given":"Manuel J."}],"issued":{"date-parts":[["2015",9,1]]}}},{"id":2525,"uris":["http://zotero.org/users/local/lu8HTOHw/items/3524XSN6"],"itemData":{"id":2525,"type":"article-journal","abstract":"In order to obtain an improved understanding of behaviour at work, employees should be studied from physical, psychological, and spiritual dimensions. Although the physical and psychological dimensions of individuals at work have been studied extensively, the spiritual dimension has been neglected for many years. The objective of the current research was to determine the relationship between workplace spirituality and a positive attitude related to work, that is, job satisfaction. A cross-sectional study was conducted with a sample of 600 white-collar workers, chosen from two organizations in different industries in South Africa. The research results indicate that there is a positive relationship between workplace spirituality and job satisfaction. These findings deepen the understanding of personal spirituality, organizational spirituality, and job satisfaction. They bring new insights into the significant role which spirituality plays in the context of the workplace. To survive in the 21st century, organizations need to be spiritually based. This, in turn, will lead to workers being satisfied with their entire work experience.","container-title":"International Review of Psychiatry","DOI":"10.3109/09540261.2014.908826","ISSN":"0954-0261","issue":"3","note":"publisher: Taylor &amp; Francis\n_eprint: https://doi.org/10.3109/09540261.2014.908826\nPMID: 24953156","page":"379-389","source":"Taylor and Francis+NEJM","title":"Workplace spirituality and job satisfaction","volume":"26","author":[{"family":"Walt","given":"Freda","non-dropping-particle":"van der"},{"family":"Klerk","given":"Jeremias J.","non-dropping-particle":"de"}],"issued":{"date-parts":[["2014",6,1]]}}},{"id":2672,"uris":["http://zotero.org/users/local/lu8HTOHw/items/UXBT89SP"],"itemData":{"id":2672,"type":"article-journal","abstract":"This research aims to determine the impact of Workplace Spirituality on the Job Satisfaction in the healthcare sector of Karachi. Data were collected from 250 employees of the healthcare sector. Multiple Regression Analysis was used as the statistical technique. The findings of the research were determined through discussing the hypothesis and highlighting the influence of workplace spirituality among people employed within areas linked with the field of healthcare. This research demonstrated the experiences of the individuals with respect to the job satisfaction and the relation it has with the workplace spirituality. This research showed that Alignment of values, Meaningful work, Compassion and Spiritual orientation advances the spirituality’s understanding in the workplace linked with the job satisfaction. It also contributes to clarify the spirituality’s dimensions which is considered a factor in the job satisfaction. In this way, spirituality is said to be a person’s dimension, providing it an explanatory nature with respect to the experiences.","container-title":"RADS Journal of Business Management","issue":"1","language":"en","license":"Copyright (c) 2019 RADS Journal of Business Management","note":"number: 1","page":"49-57","source":"jbm.juw.edu.pk","title":"Impact of Work Place Spirituality on Job Satisfaction","volume":"1","author":[{"family":"Zaidi","given":"Hina"},{"family":"Ghayas","given":"Muhammad Muzammil"},{"family":"Durrani","given":"Talha Iftikhar Khan"}],"issued":{"date-parts":[["2019",8,30]]}}}],"schema":"https://github.com/citation-style-language/schema/raw/master/csl-citation.json"} </w:instrText>
            </w:r>
            <w:r w:rsidRPr="00FE4CC2">
              <w:rPr>
                <w:sz w:val="24"/>
                <w:szCs w:val="24"/>
                <w:lang w:val="en-US"/>
              </w:rPr>
              <w:fldChar w:fldCharType="separate"/>
            </w:r>
            <w:r w:rsidRPr="00FE4CC2">
              <w:rPr>
                <w:rFonts w:ascii="Calibri" w:hAnsi="Calibri" w:cs="Calibri"/>
                <w:sz w:val="24"/>
                <w:lang w:val="en-US"/>
              </w:rPr>
              <w:t xml:space="preserve">(Ahmad &amp; Omar, 2014; Altaf &amp; Awan, 2011; Belwalkar et al., 2018; Belwalkar &amp; Vohra, 2016; Chand &amp; Koul, 2012; Chawla &amp; Guda, 2010; L. Clark et al., 2007; Duggleby et al., 2009; Fachrunnisa et al., 2014; Golparvar &amp; Abedini, </w:t>
            </w:r>
            <w:r w:rsidRPr="00FE4CC2">
              <w:rPr>
                <w:rFonts w:ascii="Calibri" w:hAnsi="Calibri" w:cs="Calibri"/>
                <w:sz w:val="24"/>
                <w:lang w:val="en-US"/>
              </w:rPr>
              <w:lastRenderedPageBreak/>
              <w:t>2014; M. Hassan et al., 2016; Kolodinsky et al., 2008; Marschke et al., 2011; Noor &amp; Arif, 2011; Pawar, 2009; Pokhariyal, 2020; Robert et al., 2006; Sony &amp; Mekoth, 2019; Supriyanto et al., 2016; Tejeda, 2015; van der Walt &amp; de Klerk, 2014; Zaidi et al., 2019)</w:t>
            </w:r>
            <w:r w:rsidRPr="00FE4CC2">
              <w:rPr>
                <w:sz w:val="24"/>
                <w:szCs w:val="24"/>
                <w:lang w:val="en-US"/>
              </w:rPr>
              <w:fldChar w:fldCharType="end"/>
            </w:r>
          </w:p>
        </w:tc>
      </w:tr>
      <w:tr w:rsidR="00FE4CC2" w:rsidRPr="00FE4CC2" w14:paraId="5C62BBAC" w14:textId="77777777" w:rsidTr="00847014">
        <w:trPr>
          <w:trHeight w:val="487"/>
        </w:trPr>
        <w:tc>
          <w:tcPr>
            <w:tcW w:w="1696" w:type="dxa"/>
            <w:vMerge/>
            <w:shd w:val="clear" w:color="auto" w:fill="E2EFD9" w:themeFill="accent6" w:themeFillTint="33"/>
          </w:tcPr>
          <w:p w14:paraId="5B560EC2" w14:textId="77777777" w:rsidR="00EF3DE4" w:rsidRPr="00FE4CC2" w:rsidRDefault="00EF3DE4" w:rsidP="00847014">
            <w:pPr>
              <w:rPr>
                <w:b/>
                <w:sz w:val="24"/>
                <w:szCs w:val="24"/>
                <w:lang w:val="en-US"/>
              </w:rPr>
            </w:pPr>
          </w:p>
        </w:tc>
        <w:tc>
          <w:tcPr>
            <w:tcW w:w="2410" w:type="dxa"/>
          </w:tcPr>
          <w:p w14:paraId="0F811D98" w14:textId="77777777" w:rsidR="00EF3DE4" w:rsidRPr="00FE4CC2" w:rsidRDefault="00EF3DE4" w:rsidP="00847014">
            <w:pPr>
              <w:rPr>
                <w:i/>
                <w:sz w:val="24"/>
                <w:szCs w:val="24"/>
                <w:lang w:val="en-US"/>
              </w:rPr>
            </w:pPr>
            <w:r w:rsidRPr="00FE4CC2">
              <w:rPr>
                <w:i/>
                <w:sz w:val="24"/>
                <w:szCs w:val="24"/>
                <w:lang w:val="en-US"/>
              </w:rPr>
              <w:t xml:space="preserve">Lowered work frustration </w:t>
            </w:r>
            <w:r w:rsidRPr="00FE4CC2">
              <w:rPr>
                <w:i/>
                <w:sz w:val="24"/>
                <w:szCs w:val="24"/>
                <w:lang w:val="en-US"/>
              </w:rPr>
              <w:br/>
              <w:t>&amp; coping with stress</w:t>
            </w:r>
          </w:p>
        </w:tc>
        <w:tc>
          <w:tcPr>
            <w:tcW w:w="5103" w:type="dxa"/>
          </w:tcPr>
          <w:p w14:paraId="67590005" w14:textId="52793D20" w:rsidR="00EF3DE4" w:rsidRPr="00FE4CC2" w:rsidRDefault="00EF3DE4" w:rsidP="00847014">
            <w:pPr>
              <w:rPr>
                <w:sz w:val="24"/>
                <w:szCs w:val="24"/>
                <w:lang w:val="en-US"/>
              </w:rPr>
            </w:pPr>
            <w:r w:rsidRPr="00FE4CC2">
              <w:rPr>
                <w:sz w:val="24"/>
                <w:szCs w:val="24"/>
                <w:lang w:val="en-US"/>
              </w:rPr>
              <w:fldChar w:fldCharType="begin"/>
            </w:r>
            <w:r w:rsidRPr="00FE4CC2">
              <w:rPr>
                <w:sz w:val="24"/>
                <w:szCs w:val="24"/>
                <w:lang w:val="en-US"/>
              </w:rPr>
              <w:instrText xml:space="preserve"> ADDIN ZOTERO_ITEM CSL_CITATION {"citationID":"duzCVigf","properties":{"formattedCitation":"(Bell et al., 2012; Campbell, 2013; Chand &amp; Koul, 2012; Csiernik &amp; Adams, 2002; Daniel, 2015; Graham et al., 2001; Indradevi, 2020; Kolodinsky et al., 2008; Kumar &amp; Kumar, 2014; Mahipalan &amp; Sheena, 2019; Murphy et al., 2021, 2021; Perera et al., 2018; Probst &amp; Strand, 2010; Sony &amp; Mekoth, 2019; Tejeda, 2015)","plainCitation":"(Bell et al., 2012; Campbell, 2013; Chand &amp; Koul, 2012; Csiernik &amp; Adams, 2002; Daniel, 2015; Graham et al., 2001; Indradevi, 2020; Kolodinsky et al., 2008; Kumar &amp; Kumar, 2014; Mahipalan &amp; Sheena, 2019; Murphy et al., 2021, 2021; Perera et al., 2018; Probst &amp; Strand, 2010; Sony &amp; Mekoth, 2019; Tejeda, 2015)","noteIndex":0},"citationItems":[{"id":2692,"uris":["http://zotero.org/users/local/lu8HTOHw/items/WN22RCQD"],"itemData":{"id":2692,"type":"article-journal","abstract":"This study uses a spiritual appraisal model of stress and health to investigate the moderating effects of spirituality at work on job stress, wellbeing, and ill-being amongst Australian academics (Gall, Charbonneau, Clarke, Grant, Joseph &amp; Shouldice 2005). Academic staff members employed in Australian universities completed a self-report questionnaire containing quantitative measures of spirituality at work (individual, work-unit and organisation-wide spirituality), wellbeing, ill-being, job threat stress and job pressure stress (N = 139). Bivariate correlation analyses demonstrated that spirituality at work, wellbeing, ill-being and the job stress variables correlated moderately with each other. However, at the multivariate level, spirituality at work did not moderate the influence of job stress on either wellbeing or ill-being. Instead, job threat stress significantly predicted decreased wellbeing and increased ill-being. It was concluded that further exploration of spirituality at work is required to better understand potential benefits for organisations.","container-title":"International Journal of Business and Social Science","journalAbbreviation":"International Journal of Business and Social Science","page":"68-82","source":"ResearchGate","title":"Spirituality at Work: An Employee Stress Intervention for Academics?","title-short":"Spirituality at Work","volume":"3","author":[{"family":"Bell","given":"Amanda"},{"family":"Rajendran","given":"Diana"},{"family":"Theiler","given":"Stephen"}],"issued":{"date-parts":[["2012",6,1]]}}},{"id":2687,"uris":["http://zotero.org/users/local/lu8HTOHw/items/QSAD43IZ"],"itemData":{"id":2687,"type":"article-journal","abstract":"Providing care to patients in critical care units generates stress. Helping the critical care nurse manage this stress can lead to better patient experiences and higher nursing retention. While providing holistic care to patients produces better outcomes, addressing the holistic needs of the caregiver must also be considered. Included in the holistic needs of the nurse is their spiritual well-being. A study that measures spiritual well-being, stress, and nursing retention is the focus of this review.","container-title":"Dimensions of Critical Care Nursing","DOI":"10.1097/DCC.0b013e31828083a4","ISSN":"0730-4625","issue":"2","language":"en-US","page":"78–83","source":"journals.lww.com","title":"Spirituality, Stress, and Retention of Nurses in Critical Care","volume":"32","author":[{"family":"Campbell","given":"Duane"}],"issued":{"date-parts":[["2013",4]]}}},{"id":2697,"uris":["http://zotero.org/users/local/lu8HTOHw/items/XGLIKQTW"],"itemData":{"id":2697,"type":"article-journal","container-title":"International Conference on Humanities, Economics and Geography","page":"17-18","title":"Workplace Spirituality, Organizational Emotional Ownership and Job Satisfaction as Moderators in Coping with Job Stress","volume":"ICHEG","author":[{"family":"Chand","given":"Piar"},{"family":"Koul","given":"Hemange"}],"issued":{"date-parts":[["2012"]]}}},{"id":2686,"uris":["http://zotero.org/users/local/lu8HTOHw/items/XHKLDXKM"],"itemData":{"id":2686,"type":"article-journal","abstract":"This study of 154 helping professionals from seven different work environments employed five different measures to examine the impact of stress on spirituality and of spirituality on ameliorating workplace stress. Social workers and nurses reported that their workplaces were the most stressful while clergy and those working in pastoral care reported the least amount of workplace stress. Those working in funeral homes and churches reported the greatest negative impact on their spirituality by the stress of their work. It was also discovered that the greater the score on the JAREL spirituality scale the more likely respondents were to report that their workplaces had a more positive emotional climate and produced less stress. Overall, it appeared that for this non-random sample, spirituality contributed to wellness and assisted in counteracting workplace stress.","container-title":"Employee Assistance Quarterly","DOI":"10.1300/J022v18n02_02","ISSN":"0749-0003","issue":"2","note":"publisher: Routledge\n_eprint: https://doi.org/10.1300/J022v18n02_02","page":"29-37","source":"Taylor and Francis+NEJM","title":"Spirituality, Stress and Work","volume":"18","author":[{"family":"Csiernik","given":"Rick"},{"family":"Adams","given":"David W."}],"issued":{"date-parts":[["2002",3,1]]}}},{"id":2632,"uris":["http://zotero.org/users/local/lu8HTOHw/items/8Z7ZSTQ2"],"itemData":{"id":2632,"type":"article-journal","abstract":"Purpose The purpose of this article is to study the relationship between three dimensions of workplace spirituality (inner life, meaningful work and sense of community) and work stress in Mexico and the USA. Design/methodology/approach Structural equation modeling was used as the statistical tool. The technique for conducting the analysis was partial least squared. The total sample size consisted of 304 individuals from both countries. Findings Results show that for both countries, inner life and sense of community were found to be insignificant. However, meaningful work was found to be negatively and significantly correlated with work stress for both countries. Results suggest that in both countries, when employees conduct meaningful activities, they perceive less stress. Research limitations/implications For the US sample, an important percentage of individuals were part-time workers. This could have an effect on the perception of workplace spirituality and work stress because the employees do no spend enough time in the workplace. Second, compared to Mexico, the majority of the US sample was collected in the southern part of the country. Practical implications Results can provide guidance for human resources managers and business specialists to understand the importance of conducting meaningful activities at work to control, manage and prevent stress at work. For instance, rotation at work of employees could be a potential technique for stress reduction. Originality/value This study contributes by studying samples from two different countries. In addition, it seeks to understand the relationship between workplace spirituality and work stress.","container-title":"Management Research Review","DOI":"10.1108/MRR-07-2013-0169","ISSN":"2040-8269","issue":"1","note":"publisher: Emerald Group Publishing Limited","page":"29-43","source":"Emerald Insight","title":"Workplace spirituality and stress: evidence from Mexico and US","title-short":"Workplace spirituality and stress","volume":"38","author":[{"family":"Daniel","given":"Jose Luis"}],"issued":{"date-parts":[["2015",1,1]]}}},{"id":2690,"uris":["http://zotero.org/users/local/lu8HTOHw/items/7QJ4BZ7A"],"itemData":{"id":2690,"type":"article-journal","abstract":"Relations among and between religion, spirituality, and the ability to cope with stress were examined using a sample of 115 graduate students in counseling. Religion and spirituality positively correlated with coping with stress. Counseling students who expressed spirituality through religious beliefs had greater spiritual health and immunity to stressful situations than counseling students who identified themselves as spiritual but not religious. Counseling students with a religious/spiritual affiliation indicated more discomfort counseling clients hostile to religion compared with counseling students with a spiritual-only affiliation. The results have implications for preparing counseling students to work with clients with religious/spiritual issues.","container-title":"Counseling and Values","DOI":"10.1002/j.2161-007X.2001.tb00202.x","ISSN":"2161-007X","issue":"1","language":"en","note":"_eprint: https://onlinelibrary.wiley.com/doi/pdf/10.1002/j.2161-007X.2001.tb00202.x","page":"2-13","source":"Wiley Online Library","title":"Research and Theory Religion and Spirituality in Coping With Stress","volume":"46","author":[{"family":"Graham","given":"Stephanie"},{"family":"Furr","given":"Susan"},{"family":"Flowers","given":"Claudia"},{"family":"Burke","given":"Mary Thomas"}],"issued":{"date-parts":[["2001"]]}}},{"id":2621,"uris":["http://zotero.org/users/local/lu8HTOHw/items/7CML9AEK"],"itemData":{"id":2621,"type":"article-journal","container-title":"Journal of Critical Reviews","issue":"6","page":"437-440","title":"Workplace spirituality: Successful mantra for modern organization","volume":"7","author":[{"family":"Indradevi","given":"R."}],"issued":{"date-parts":[["2020"]]}}},{"id":2604,"uris":["http://zotero.org/users/local/lu8HTOHw/items/UYPWAE4Q"],"itemData":{"id":2604,"type":"article-journal","abstract":"Spiritual values in the workplace, increasingly discussed and applied in the business ethics literature, can be viewed from an individual, organizational, or interactive perspective. The following study examined previously unexplored workplace spirituality outcomes. Using data collected from five samples consisting of full-time workers taking graduate coursework, results indicated that perceptions of organizational-level spirituality (“organizational spirituality”) appear to matter most to attitudinal and attachment-related outcomes. Specifically, organizational spirituality was found to be positively related to job involvement, organizational identification, and work rewards satisfaction, and negatively related to organizational frustration. Personal spirituality was positively related to intrinsic, extrinsic, and total work rewards satisfaction. The interaction of personal spirituality and organizational spirituality was found related to total work rewards satisfaction. Future workplace spirituality research directions are discussed.","container-title":"Journal of Business Ethics","DOI":"10.1007/s10551-007-9507-0","ISSN":"1573-0697","issue":"2","journalAbbreviation":"J Bus Ethics","language":"en","page":"465-480","source":"Springer Link","title":"Workplace Values and Outcomes: Exploring Personal, Organizational, and Interactive Workplace Spirituality","title-short":"Workplace Values and Outcomes","volume":"81","author":[{"family":"Kolodinsky","given":"Robert W."},{"family":"Giacalone","given":"Robert A."},{"family":"Jurkiewicz","given":"Carole L."}],"issued":{"date-parts":[["2008",8,1]]}}},{"id":2634,"uris":["http://zotero.org/users/local/lu8HTOHw/items/QC3GWNYD"],"itemData":{"id":2634,"type":"article-journal","abstract":"The present study explores the role of workplace spirituality in moderating the relationship between occupational stress and the health of managerial personnel in India. A sample of 150 managers working in different public and private organizations was used to measure workplace spirituality, occupational stress, and health using the Spirituality at Work scale, the Occupational Stress Index and the 28-item General Health Questionnaire, respectively. The findings reveal that workplace spirituality moderates the negative relationship of stress and health. The study also found that stress has a negative impact on health while workplace spirituality positively correlated with health. The findings also support the practical importance of spirituality in the workplace for improving health conditions by providing a healthy atmosphere and meaningful work for employees. This exploratory study encourages future research to understand the role of spirituality in the workplace.","container-title":"International Review of Psychiatry","DOI":"10.3109/09540261.2014.924909","ISSN":"0954-0261","issue":"3","note":"publisher: Taylor &amp; Francis\n_eprint: https://doi.org/10.3109/09540261.2014.924909\nPMID: 24953153","page":"344-351","source":"Taylor and Francis+NEJM","title":"Workplace spirituality as a moderator in relation between stress and health: An exploratory empirical assessment","title-short":"Workplace spirituality as a moderator in relation between stress and health","volume":"26","author":[{"family":"Kumar","given":"Vineet"},{"family":"Kumar","given":"Sandeep"}],"issued":{"date-parts":[["2014",6,1]]}}},{"id":2698,"uris":["http://zotero.org/users/local/lu8HTOHw/items/Y6QALPTB"],"itemData":{"id":2698,"type":"article-journal","abstract":"Purpose The purpose of this study is to assess the impact of spirituality on subjective stress and psychological well-being (PWB). Additionally, the study also examines the mediating role of stress in the spirituality – well-being relationship. Design/methodology/approach The study is quantitative in nature. Data were collected from 322 secondary school teachers using a structured questionnaire. Partial least squares based structural equation modelling was used to analyse the data. Findings Results indicated a positive relationship between spirituality and PWB but an inverse relationship between job stresses. Also, subjective stress was found to be a significant mediator in the relationship between spirituality and well-being. Social implications The inner resource of spirituality among teachers can be tapped to cope with perceived stress levels thereby augmenting a sense of well-being. Psychologically clear and receptive minds are indispensable in the process of teaching. Originality/value The present study combines the evolving construct of workplace spirituality with PWB and subjective stress, which are under explored in the social sector.","container-title":"International Journal of Ethics and Systems","DOI":"10.1108/IJOES-10-2018-0144","ISSN":"2514-9369","issue":"4","note":"publisher: Emerald Publishing Limited","page":"725-739","source":"Emerald Insight","title":"Workplace spirituality, psychological well-being and mediating role of subjective stress: A case of secondary school teachers in India","title-short":"Workplace spirituality, psychological well-being and mediating role of subjective stress","volume":"35","author":[{"family":"Mahipalan","given":"Manju"},{"family":"Sheena","given":"S."}],"issued":{"date-parts":[["2019",1,1]]}}},{"id":2689,"uris":["http://zotero.org/users/local/lu8HTOHw/items/R5QKFYB7"],"itemData":{"id":2689,"type":"article-journal","abstract":"Background: Intense emotional demands of oncology nursing create a stressful work environment and increase the likelihood of leaving. The study aims to explore, describe, and understand how pediatric hematology/oncology nurses caring for chronically ill or dying patients use their spirituality to cope with job stress, maintain spiritual well-being (SWB), and continue to work in this specialty. Methods: A concurrent mixed-method research design consisted of a web-based survey and interview. Data collection included demographics, intent to leave questions, and four valid and reliable research instruments measuring spirituality, stress, coping, and SWB. A responsive interview guide directed interviews. Results: Quantitative analysis (n?=?130) revealed moderate to high levels of spirituality, moderate stress, coping, and SWB. Stress and SWB were weakly, inversely correlated (r?=??.221, p?=?.011) indicating lower stress was associated with greater SWB. Coping and SWB were weakly, positively correlated (r?=?.248, p?=?.005) indicating greater coping was associated with greater SWB. An intent to leave in the next year was reported by 5.4%. Emerging themes from qualitative data (n?=?22) included faith-informed or existential spirituality, work environment, and emotional/psychological stressors such as feeling overwhelmed or witnessing suffering and coping through self-care and spirituality. Dimensions of SWB included spiritually based coping and life?s meaning and purpose. Intent to leave was related to the work environment or travel distance. Discussion: A nurse?s spirituality offers a mechanism for coping with accumulated losses and grief encountered in clinical practice and in turn supports SWB.","container-title":"Journal of Pediatric Oncology Nursing","DOI":"10.1177/10434542211011061","ISSN":"1043-4542","issue":"6","journalAbbreviation":"J Pediatr Oncol Nurs","language":"en","note":"publisher: SAGE Publications Inc STM","page":"349-363","source":"SAGE Journals","title":"Pediatric Hematology/Oncology Nurse Spirituality, Stress, Coping, Spiritual Well-being, and Intent to Leave: A Mixed-method Study","title-short":"Pediatric Hematology/Oncology Nurse Spirituality, Stress, Coping, Spiritual Well-being, and Intent to Leave","volume":"38","author":[{"family":"Murphy","given":"Jane M."},{"family":"Chin","given":"Elizabeth D."},{"family":"Westlake","given":"Cheryl A."},{"family":"Asselin","given":"Marilyn"},{"family":"Brisbois","given":"Maryellen D."}],"issued":{"date-parts":[["2021",11,1]]}}},{"id":2689,"uris":["http://zotero.org/users/local/lu8HTOHw/items/R5QKFYB7"],"itemData":{"id":2689,"type":"article-journal","abstract":"Background: Intense emotional demands of oncology nursing create a stressful work environment and increase the likelihood of leaving. The study aims to explore, describe, and understand how pediatric hematology/oncology nurses caring for chronically ill or dying patients use their spirituality to cope with job stress, maintain spiritual well-being (SWB), and continue to work in this specialty. Methods: A concurrent mixed-method research design consisted of a web-based survey and interview. Data collection included demographics, intent to leave questions, and four valid and reliable research instruments measuring spirituality, stress, coping, and SWB. A responsive interview guide directed interviews. Results: Quantitative analysis (n?=?130) revealed moderate to high levels of spirituality, moderate stress, coping, and SWB. Stress and SWB were weakly, inversely correlated (r?=??.221, p?=?.011) indicating lower stress was associated with greater SWB. Coping and SWB were weakly, positively correlated (r?=?.248, p?=?.005) indicating greater coping was associated with greater SWB. An intent to leave in the next year was reported by 5.4%. Emerging themes from qualitative data (n?=?22) included faith-informed or existential spirituality, work environment, and emotional/psychological stressors such as feeling overwhelmed or witnessing suffering and coping through self-care and spirituality. Dimensions of SWB included spiritually based coping and life?s meaning and purpose. Intent to leave was related to the work environment or travel distance. Discussion: A nurse?s spirituality offers a mechanism for coping with accumulated losses and grief encountered in clinical practice and in turn supports SWB.","container-title":"Journal of Pediatric Oncology Nursing","DOI":"10.1177/10434542211011061","ISSN":"1043-4542","issue":"6","journalAbbreviation":"J Pediatr Oncol Nurs","language":"en","note":"publisher: SAGE Publications Inc STM","page":"349-363","source":"SAGE Journals","title":"Pediatric Hematology/Oncology Nurse Spirituality, Stress, Coping, Spiritual Well-being, and Intent to Leave: A Mixed-method Study","title-short":"Pediatric Hematology/Oncology Nurse Spirituality, Stress, Coping, Spiritual Well-being, and Intent to Leave","volume":"38","author":[{"family":"Murphy","given":"Jane M."},{"family":"Chin","given":"Elizabeth D."},{"family":"Westlake","given":"Cheryl A."},{"family":"Asselin","given":"Marilyn"},{"family":"Brisbois","given":"Maryellen D."}],"issued":{"date-parts":[["2021",11,1]]}}},{"id":2695,"uris":["http://zotero.org/users/local/lu8HTOHw/items/KMYCTNB4"],"itemData":{"id":2695,"type":"article-journal","abstract":"Religion and spirituality play a significant role as coping resources under stressful circumstances. Nursing professionals confront with a variety of stressors repeatedly and are found to employ religious/spiritual coping techniques in managing the negative impact of work stress. The present review explores different religious and spiritual coping strategies utilized by nurses of different socio-cultural and religious backgrounds and highlights the importance of treating religion and spirituality as two separate entities in studying their stress-buffering effect. The MEDLINE, CINAHL, PsycINFO, PsycArticles databases and Google Scholar were searched from 2006 to 2017 with the key words nursing, stress, religious coping, religiosity and spirituality. Various notions of the divine/transcendent aspect of life have led to lack of consensus over a functional definition of religion as well as spirituality. This is found to be the core element of methodological inadequacy in studying individuals’ reliance on religion and spirituality during stress. Further, most of the existing measures do not adequately explore spirituality as a construct independent of religion. Measures should be more culture sensitive to discover culturally enriched religious practices and rituals adopted by individuals belonging to different socio-cultural milieu to overcome stress. The role of religion and spirituality in stress resilience, emotion regulation and burnout among nurses around the globe needs further empirical support. Multiple levels at which religious and spiritual coping may moderate/mediate the relationship between work stress and behavioral/emotional outcomes among human service personnel who face high emotional labor demands should be more comprehensively analyzed.","container-title":"Psychological Studies","DOI":"10.1007/s12646-018-0454-x","ISSN":"0974-9861","issue":"2","journalAbbreviation":"Psychol Stud","language":"en","page":"187-199","source":"Springer Link","title":"Role of Religion and Spirituality in Stress Management Among Nurses","volume":"63","author":[{"family":"Perera","given":"Chintha Kumari"},{"family":"Pandey","given":"Rakesh"},{"family":"Srivastava","given":"Abhay Kumar"}],"issued":{"date-parts":[["2018",6,1]]}}},{"id":2701,"uris":["http://zotero.org/users/local/lu8HTOHw/items/CDEW4W75"],"itemData":{"id":2701,"type":"article-journal","abstract":"With unemployment at record highs and rising job insecurity due to the fear of unemployment, it is important to understand the behavioral, physical, psychological, and social ramifications of such insecurity. More importantly, it is crucial to identify variables that may help to prevent\nand/or alleviate the effects of such job insecurity. To date, there has been scant theorizing or empirical research examining how spirituality may influence the experience of job insecurity or fear of job loss. The purpose of our paper is to develop theoretical propositions regarding the roles\nthat spirituality may play in the appraisal of and response to job insecurity. We begin by briefly reviewing known correlates of job insecurity. Next, we define spirituality for the purposes of this paper; and finally, we develop propositions regarding the role of spirituality in these processes\nand suggest avenues for empirically testing these propositions. As research on the efficacy of spirituality is growing, investigators look to non‐traditional but complementary methods of treating disease, trauma, and other adverse life events. In a similar vein, we call upon researchers\nto examine the role that spirituality may play in how employees react to the stressor of job insecurity.","container-title":"Journal of Management, Spirituality &amp; Religion","DOI":"10.1080/14766081003746430","issue":"2","journalAbbreviation":"Journal of Management, Spirituality &amp; Religion","page":"135-156","source":"IngentaConnect","title":"Perceiving and responding to job insecurity: a workplace spirituality perspective","title-short":"Perceiving and responding to job insecurity","volume":"7","author":[{"family":"Probst","given":"Tahira M."},{"family":"Strand","given":"Paul"}],"issued":{"date-parts":[["2010",6,1]]}}},{"id":2666,"uris":["http://zotero.org/users/local/lu8HTOHw/items/MAQUZ4MZ"],"itemData":{"id":2666,"type":"article-journal","abstract":"The paper aims to study the impact of four dimensions of workplace spirituality (compassion, meaningful work, mindfulness and transcendence) proposed by Petchsawang and Duchon (2009, 2012) on job satisfaction. The impact of moderating variables like gender, chronological age and work experience is also considered in this research. Finally, job satisfaction is also studied as a mediating variable between workplace spirituality and job performance. A cross-section research was conducted on 262 employees working in western India, which is a non-Western educated industrialised rich democratic (WEIRD) sample. The data is analysed by using structural equation modelling. The research results indicate that there is a positive relationship between various dimensions of workplace spirituality and job satisfaction. These findings deepen the understanding of workplace spirituality, job satisfaction and job performance. This study brings new insights into the noteworthy role spirituality plays in the context of the workplace.","container-title":"International Journal of Process Management and Benchmarking","DOI":"10.1504/IJPMB.2019.097819","ISSN":"1460-6739","issue":"1","note":"publisher: Inderscience Publishers","page":"27-46","source":"inderscienceonline.com (Atypon)","title":"The relationship between workplace spirituality, job satisfaction and job performance","volume":"9","author":[{"family":"Sony","given":"Michael"},{"family":"Mekoth","given":"Nandakumar"}],"issued":{"date-parts":[["2019",1]]}}},{"id":2684,"uris":["http://zotero.org/users/local/lu8HTOHw/items/IXGLRHZZ"],"itemData":{"id":2684,"type":"article-journal","abstract":"Interest in spirituality as a protective factor in various aspects of daily life has increased over the years. Still there has been relatively little research attention paid to the effect of spirituality in the workplace. The current study was conducted to explore the role of spiritual well-being as positive spillover effect on job satisfaction when adverse workplace experiences are reported. Spiritual well-being was related to job satisfaction even when the adverse workplace conditions of job frustration, work tension and victimization were present. The context of the findings with other research and theory are discussed, as are directions for future research.","container-title":"Journal of Business Ethics","DOI":"10.1007/s10551-014-2269-6","ISSN":"1573-0697","issue":"1","journalAbbreviation":"J Bus Ethics","language":"en","page":"173-181","source":"Springer Link","title":"Exploring the Supportive Effects of Spiritual Well-Being on Job Satisfaction Given Adverse Work Conditions","volume":"131","author":[{"family":"Tejeda","given":"Manuel J."}],"issued":{"date-parts":[["2015",9,1]]}}}],"schema":"https://github.com/citation-style-language/schema/raw/master/csl-citation.json"} </w:instrText>
            </w:r>
            <w:r w:rsidRPr="00FE4CC2">
              <w:rPr>
                <w:sz w:val="24"/>
                <w:szCs w:val="24"/>
                <w:lang w:val="en-US"/>
              </w:rPr>
              <w:fldChar w:fldCharType="separate"/>
            </w:r>
            <w:r w:rsidRPr="00FE4CC2">
              <w:rPr>
                <w:rFonts w:ascii="Calibri" w:hAnsi="Calibri" w:cs="Calibri"/>
                <w:sz w:val="24"/>
                <w:lang w:val="en-US"/>
              </w:rPr>
              <w:t>(Bell et al., 2012; Campbell, 2013; Chand &amp; Koul, 2012; Csiernik &amp; Adams, 2002; Daniel, 2015; Graham et al., 2001; Indradevi, 2020; Kolodinsky et al., 2008; Kumar &amp; Kumar, 2014; Mahipalan &amp; Sheena, 2019; Murphy et al., 2021, 2021; Perera et al., 2018; Probst &amp; Strand, 2010; Sony &amp; Mekoth, 2019; Tejeda, 2015)</w:t>
            </w:r>
            <w:r w:rsidRPr="00FE4CC2">
              <w:rPr>
                <w:sz w:val="24"/>
                <w:szCs w:val="24"/>
                <w:lang w:val="en-US"/>
              </w:rPr>
              <w:fldChar w:fldCharType="end"/>
            </w:r>
          </w:p>
        </w:tc>
      </w:tr>
      <w:tr w:rsidR="00FE4CC2" w:rsidRPr="00FE4CC2" w14:paraId="42E44A61" w14:textId="77777777" w:rsidTr="00847014">
        <w:trPr>
          <w:trHeight w:val="487"/>
        </w:trPr>
        <w:tc>
          <w:tcPr>
            <w:tcW w:w="1696" w:type="dxa"/>
            <w:vMerge/>
            <w:shd w:val="clear" w:color="auto" w:fill="E2EFD9" w:themeFill="accent6" w:themeFillTint="33"/>
          </w:tcPr>
          <w:p w14:paraId="52C698FD" w14:textId="77777777" w:rsidR="00EF3DE4" w:rsidRPr="00FE4CC2" w:rsidRDefault="00EF3DE4" w:rsidP="00847014">
            <w:pPr>
              <w:rPr>
                <w:b/>
                <w:sz w:val="24"/>
                <w:szCs w:val="24"/>
                <w:lang w:val="en-US"/>
              </w:rPr>
            </w:pPr>
          </w:p>
        </w:tc>
        <w:tc>
          <w:tcPr>
            <w:tcW w:w="2410" w:type="dxa"/>
          </w:tcPr>
          <w:p w14:paraId="27E80425" w14:textId="77777777" w:rsidR="00EF3DE4" w:rsidRPr="00FE4CC2" w:rsidRDefault="00EF3DE4" w:rsidP="00847014">
            <w:pPr>
              <w:rPr>
                <w:i/>
                <w:sz w:val="24"/>
                <w:szCs w:val="24"/>
                <w:lang w:val="en-US"/>
              </w:rPr>
            </w:pPr>
            <w:r w:rsidRPr="00FE4CC2">
              <w:rPr>
                <w:i/>
                <w:sz w:val="24"/>
                <w:szCs w:val="24"/>
                <w:lang w:val="en-US"/>
              </w:rPr>
              <w:t>Employee wellbeing</w:t>
            </w:r>
          </w:p>
        </w:tc>
        <w:tc>
          <w:tcPr>
            <w:tcW w:w="5103" w:type="dxa"/>
          </w:tcPr>
          <w:p w14:paraId="0AF3B7F1" w14:textId="77777777" w:rsidR="00EF3DE4" w:rsidRPr="00FE4CC2" w:rsidRDefault="00EF3DE4" w:rsidP="00847014">
            <w:pPr>
              <w:rPr>
                <w:sz w:val="24"/>
                <w:szCs w:val="24"/>
                <w:lang w:val="en-US"/>
              </w:rPr>
            </w:pPr>
            <w:r w:rsidRPr="00FE4CC2">
              <w:rPr>
                <w:sz w:val="24"/>
                <w:szCs w:val="24"/>
                <w:lang w:val="en-US"/>
              </w:rPr>
              <w:fldChar w:fldCharType="begin"/>
            </w:r>
            <w:r w:rsidRPr="00FE4CC2">
              <w:rPr>
                <w:sz w:val="24"/>
                <w:szCs w:val="24"/>
                <w:lang w:val="en-US"/>
              </w:rPr>
              <w:instrText xml:space="preserve"> ADDIN ZOTERO_ITEM CSL_CITATION {"citationID":"MCLxiSuc","properties":{"formattedCitation":"(Aboobaker et al., 2019; Garg, 2017; S. Hassan et al., 2021; Mahipalan &amp; Sheena, 2019; Murphy et al., 2021; Pawar, 2016; Probst &amp; Strand, 2010; Puja &amp; Pragya, 2017; Tejeda, 2015; Zou &amp; Dahling, 2017)","plainCitation":"(Aboobaker et al., 2019; Garg, 2017; S. Hassan et al., 2021; Mahipalan &amp; Sheena, 2019; Murphy et al., 2021; Pawar, 2016; Probst &amp; Strand, 2010; Puja &amp; Pragya, 2017; Tejeda, 2015; Zou &amp; Dahling, 2017)","noteIndex":0},"citationItems":[{"id":2702,"uris":["http://zotero.org/users/local/lu8HTOHw/items/ZLBLY2IU"],"itemData":{"id":2702,"type":"article-journal","abstract":"Purpose The purpose of this paper is to examine the influence of workplace spirituality on employee well-being and intention to stay with the organization among teachers in technical higher education institutions. Furthermore, the study endeavors to test the difference in model estimates across two groups of teachers who differ in their intentional career choice. Design/methodology/approach This descriptive study was conducted amongst a sample of 523 teachers working in technical educational institutions in India. Self-reporting questionnaires were administered among the respondents, who were selected through purposive sampling method. Structural equation modeling and multi-group analysis were done to test the hypotheses. Findings Analysis revealed that workplace spirituality enhanced employee well-being and intention to stay. Differences were observed on the effects of different dimensions of workplace spirituality on job outcomes. Also, teachers’ intentional career choice was found to moderate these relationships. Originality/value This study is pioneering in conceptualizing and testing a theoretical model linking workplace spirituality, employee well-being and intention to stay, particularly in the context of teachers who differ in their intentional career choice. Implications with regard to the experience of workplace spirituality and job outcomes in the specific context of teaching are elaborated, thus striving to fill a gap in existing literature.","container-title":"International Journal of Educational Management","DOI":"10.1108/IJEM-02-2018-0049","ISSN":"0951-354X","issue":"1","note":"publisher: Emerald Publishing Limited","page":"28-44","source":"Emerald Insight","title":"Workplace spirituality, employee wellbeing and intention to stay: A multi-group analysis of teachers’ career choice","title-short":"Workplace spirituality, employee wellbeing and intention to stay","volume":"33","author":[{"family":"Aboobaker","given":"Nimitha"},{"family":"Edward","given":"Manoj"},{"family":"Zakkariya","given":"K.A."}],"issued":{"date-parts":[["2019",1,1]]}}},{"id":2631,"uris":["http://zotero.org/users/local/lu8HTOHw/items/TSJ6K56S"],"itemData":{"id":2631,"type":"article-journal","abstract":"The popularity of concept of spirituality is increasing exponentially in the field of human resource management. Both academicians and practitioners are looking at spirituality to solve modern day human resource challenges. Spirituality at work is about search for meaning or higher purpose, connectedness and transcendence. The present research article addresses conceptual and empirical gap using the concept of workplace spirituality and empirically examines relationship between workplace spirituality and employee commitment, job satisfaction and work?life balance satisfaction. The article successfully augments literature by suggesting one more dimension (Karma Capital) of Indian spiritual values. This is one of the pioneer studies that used necessary condition analysis (NCA) to explore workplace spirituality. Workplace spirituality was reported as a necessary determinant of employee commitment, job satisfaction and work?life balance satisfaction. Relationship between these variables is further investigated through correlation matrix and regression analysis.","container-title":"Journal of Human Values","DOI":"10.1177/0971685816689741","ISSN":"0971-6858","issue":"2","language":"en","note":"publisher: SAGE Publications India","page":"129-147","source":"SAGE Journals","title":"Workplace Spirituality and Employee Well-being: An Empirical Exploration","title-short":"Workplace Spirituality and Employee Well-being","volume":"23","author":[{"family":"Garg","given":"Naval"}],"issued":{"date-parts":[["2017",5,1]]}}},{"id":2708,"uris":["http://zotero.org/users/local/lu8HTOHw/items/8HCAME3D"],"itemData":{"id":2708,"type":"article-journal","abstract":"Purpose The public service motivation (PSM) theory implies that public employees are spiritual people called “public servants” who have a desire to affect the community and are characterized by compassion and serving others. Owing to their commitment to public welfare, spirituality is apparently inherited in public employees as an occupation/employment effort, which entails attaching a “meaning” to the work being done in the workplace for the spiritual satisfaction of the employees. A sense of well-being among the employees of an organization can prove instrumental in developing their motivation level and improving the quality of their services. The literature depicts that workplace spirituality (WPS) is a feature that enhances multiple forms of employee well-being (EWB). Considering the importance of these concepts in terms of enhancing the productivity of the organizations, the current study aimed to gain an understanding of the PSM together with two other positive attributes namely WPS and EWB and determine their interrelationship. The aim of this study is to examine a significant positive relationship between PSM and WPS mediated by EWB. Design/methodology/approach The study has been conducted in the context of the public sector of Pakistan where a sample of the academic staff of higher educational institutions in the Punjab province was selected through probability sampling techniques for conducting the survey. The data collected from 394 respondents from the selected faculties of the universities were analyzed using relevant statistical tools (SPSS and AMOS: 22) to answer the research questions. Findings This study supported a significant positive relationship between PSM and WPS mediated by EWB. The quantitative findings of this study, thus, demonstrated that the culture of spirituality in the workplace significantly affects the PSM of employees by way of creating a sense of well-being among the employees. Originality/value This study is unique as it serves as an effort to understand the spiritual experience of the public sector employees involved in public service. This infers that spirituality in the workplace improved employees’ well-being by giving them a strong sense of purpose and these employees in a healthy state of mind are more likely to perform above and beyond and have a high motivation to serve the public.","container-title":"International Journal of Ethics and Systems","DOI":"10.1108/IJOES-06-2021-0135","ISSN":"2514-9369","issue":"1","note":"publisher: Emerald Publishing Limited","page":"147-172","source":"Emerald Insight","title":"Understanding public service motivation, workplace spirituality and employee well-being in the public sector","volume":"38","author":[{"family":"Hassan","given":"Sobia"},{"family":"Ansari","given":"Nighat"},{"family":"Rehman","given":"Ali"},{"family":"Moazzam","given":"Amani"}],"issued":{"date-parts":[["2021",1,1]]}}},{"id":2698,"uris":["http://zotero.org/users/local/lu8HTOHw/items/Y6QALPTB"],"itemData":{"id":2698,"type":"article-journal","abstract":"Purpose The purpose of this study is to assess the impact of spirituality on subjective stress and psychological well-being (PWB). Additionally, the study also examines the mediating role of stress in the spirituality – well-being relationship. Design/methodology/approach The study is quantitative in nature. Data were collected from 322 secondary school teachers using a structured questionnaire. Partial least squares based structural equation modelling was used to analyse the data. Findings Results indicated a positive relationship between spirituality and PWB but an inverse relationship between job stresses. Also, subjective stress was found to be a significant mediator in the relationship between spirituality and well-being. Social implications The inner resource of spirituality among teachers can be tapped to cope with perceived stress levels thereby augmenting a sense of well-being. Psychologically clear and receptive minds are indispensable in the process of teaching. Originality/value The present study combines the evolving construct of workplace spirituality with PWB and subjective stress, which are under explored in the social sector.","container-title":"International Journal of Ethics and Systems","DOI":"10.1108/IJOES-10-2018-0144","ISSN":"2514-9369","issue":"4","note":"publisher: Emerald Publishing Limited","page":"725-739","source":"Emerald Insight","title":"Workplace spirituality, psychological well-being and mediating role of subjective stress: A case of secondary school teachers in India","title-short":"Workplace spirituality, psychological well-being and mediating role of subjective stress","volume":"35","author":[{"family":"Mahipalan","given":"Manju"},{"family":"Sheena","given":"S."}],"issued":{"date-parts":[["2019",1,1]]}}},{"id":2689,"uris":["http://zotero.org/users/local/lu8HTOHw/items/R5QKFYB7"],"itemData":{"id":2689,"type":"article-journal","abstract":"Background: Intense emotional demands of oncology nursing create a stressful work environment and increase the likelihood of leaving. The study aims to explore, describe, and understand how pediatric hematology/oncology nurses caring for chronically ill or dying patients use their spirituality to cope with job stress, maintain spiritual well-being (SWB), and continue to work in this specialty. Methods: A concurrent mixed-method research design consisted of a web-based survey and interview. Data collection included demographics, intent to leave questions, and four valid and reliable research instruments measuring spirituality, stress, coping, and SWB. A responsive interview guide directed interviews. Results: Quantitative analysis (n?=?130) revealed moderate to high levels of spirituality, moderate stress, coping, and SWB. Stress and SWB were weakly, inversely correlated (r?=??.221, p?=?.011) indicating lower stress was associated with greater SWB. Coping and SWB were weakly, positively correlated (r?=?.248, p?=?.005) indicating greater coping was associated with greater SWB. An intent to leave in the next year was reported by 5.4%. Emerging themes from qualitative data (n?=?22) included faith-informed or existential spirituality, work environment, and emotional/psychological stressors such as feeling overwhelmed or witnessing suffering and coping through self-care and spirituality. Dimensions of SWB included spiritually based coping and life?s meaning and purpose. Intent to leave was related to the work environment or travel distance. Discussion: A nurse?s spirituality offers a mechanism for coping with accumulated losses and grief encountered in clinical practice and in turn supports SWB.","container-title":"Journal of Pediatric Oncology Nursing","DOI":"10.1177/10434542211011061","ISSN":"1043-4542","issue":"6","journalAbbreviation":"J Pediatr Oncol Nurs","language":"en","note":"publisher: SAGE Publications Inc STM","page":"349-363","source":"SAGE Journals","title":"Pediatric Hematology/Oncology Nurse Spirituality, Stress, Coping, Spiritual Well-being, and Intent to Leave: A Mixed-method Study","title-short":"Pediatric Hematology/Oncology Nurse Spirituality, Stress, Coping, Spiritual Well-being, and Intent to Leave","volume":"38","author":[{"family":"Murphy","given":"Jane M."},{"family":"Chin","given":"Elizabeth D."},{"family":"Westlake","given":"Cheryl A."},{"family":"Asselin","given":"Marilyn"},{"family":"Brisbois","given":"Maryellen D."}],"issued":{"date-parts":[["2021",11,1]]}}},{"id":2704,"uris":["http://zotero.org/users/local/lu8HTOHw/items/J8G8LIK2"],"itemData":{"id":2704,"type":"article-journal","abstract":"Purpose The existing literature suggests that employee well-being is an important concern for organizations. The purpose of this paper is to carry out an empirical examination to assess whether employee experience of workplace spirituality has positive relationships with multiple forms of employee well-being. Design/methodology/approach This paper focussed on four forms of employee well-being, namely: emotional well-being, psychological well-being, social well-being, and spiritual well-being. It specified and empirically tested, using a survey design, four hypotheses, each proposing a positive relationship between workplace spirituality and one of the four forms of employee well-being. Findings All four hypotheses were supported indicating that workplace spirituality has a positive relationship with emotional, psychological, social, and spiritual well-being. Research limitations/implications This paper may encourage future research to assess whether various forms of employee well-being result from specific dimensions of workplace spirituality. Practical implications Organizations may implement workplace spirituality for simultaneously enhancing multiple forms of employee well-being. Social implications As employee well-being is a matter of social concern, the findings of this study indicating a positive association between workplace spirituality and employee well-being have a social relevance. Originality/value To the author’s knowledge, this is the first study to examine the relationship between workplace spirituality and four forms of employee well-being, namely; emotional, psychological, social, and spiritual well-being. As employee well-being is an important concern for organizations, the contribution of the study findings is that workplace spirituality implementation can simultaneously enhance multiple forms of employee well-being.","container-title":"Employee Relations","DOI":"10.1108/ER-11-2015-0215","ISSN":"0142-5455","issue":"6","note":"publisher: Emerald Group Publishing Limited","page":"975-994","source":"Emerald Insight","title":"Workplace spirituality and employee well-being: an empirical examination","title-short":"Workplace spirituality and employee well-being","volume":"38","author":[{"family":"Pawar","given":"Badrinarayan Shankar"}],"issued":{"date-parts":[["2016",1,1]]}}},{"id":2701,"uris":["http://zotero.org/users/local/lu8HTOHw/items/CDEW4W75"],"itemData":{"id":2701,"type":"article-journal","abstract":"With unemployment at record highs and rising job insecurity due to the fear of unemployment, it is important to understand the behavioral, physical, psychological, and social ramifications of such insecurity. More importantly, it is crucial to identify variables that may help to prevent\nand/or alleviate the effects of such job insecurity. To date, there has been scant theorizing or empirical research examining how spirituality may influence the experience of job insecurity or fear of job loss. The purpose of our paper is to develop theoretical propositions regarding the roles\nthat spirituality may play in the appraisal of and response to job insecurity. We begin by briefly reviewing known correlates of job insecurity. Next, we define spirituality for the purposes of this paper; and finally, we develop propositions regarding the role of spirituality in these processes\nand suggest avenues for empirically testing these propositions. As research on the efficacy of spirituality is growing, investigators look to non‐traditional but complementary methods of treating disease, trauma, and other adverse life events. In a similar vein, we call upon researchers\nto examine the role that spirituality may play in how employees react to the stressor of job insecurity.","container-title":"Journal of Management, Spirituality &amp; Religion","DOI":"10.1080/14766081003746430","issue":"2","journalAbbreviation":"Journal of Management, Spirituality &amp; Religion","page":"135-156","source":"IngentaConnect","title":"Perceiving and responding to job insecurity: a workplace spirituality perspective","title-short":"Perceiving and responding to job insecurity","volume":"7","author":[{"family":"Probst","given":"Tahira M."},{"family":"Strand","given":"Paul"}],"issued":{"date-parts":[["2010",6,1]]}}},{"id":2707,"uris":["http://zotero.org/users/local/lu8HTOHw/items/AH77TK6D"],"itemData":{"id":2707,"type":"article-journal","container-title":"Asian Journal of Management","issue":"2","page":"284-292","title":"International Conference on Humanities, Economics and Geography","volume":"8","author":[{"family":"Puja","given":"Khatri"},{"family":"Pragya","given":"Gupta"}],"issued":{"date-parts":[["2017"]]}}},{"id":2684,"uris":["http://zotero.org/users/local/lu8HTOHw/items/IXGLRHZZ"],"itemData":{"id":2684,"type":"article-journal","abstract":"Interest in spirituality as a protective factor in various aspects of daily life has increased over the years. Still there has been relatively little research attention paid to the effect of spirituality in the workplace. The current study was conducted to explore the role of spiritual well-being as positive spillover effect on job satisfaction when adverse workplace experiences are reported. Spiritual well-being was related to job satisfaction even when the adverse workplace conditions of job frustration, work tension and victimization were present. The context of the findings with other research and theory are discussed, as are directions for future research.","container-title":"Journal of Business Ethics","DOI":"10.1007/s10551-014-2269-6","ISSN":"1573-0697","issue":"1","journalAbbreviation":"J Bus Ethics","language":"en","page":"173-181","source":"Springer Link","title":"Exploring the Supportive Effects of Spiritual Well-Being on Job Satisfaction Given Adverse Work Conditions","volume":"131","author":[{"family":"Tejeda","given":"Manuel J."}],"issued":{"date-parts":[["2015",9,1]]}}},{"id":2706,"uris":["http://zotero.org/users/local/lu8HTOHw/items/K5XBHHKZ"],"itemData":{"id":2706,"type":"article-journal","abstract":"This research examines how workplace spirituality buffers the detrimental relationship between emotional labour and subjective well-being among two samples of service workers in the United States and southern China. Drawing on conservation of resources theory, we found that the negative relationship between surface acting and subjective well-being was moderated by workplace spirituality. Specifically, employees with high spirituality were buffered from the harmful effects of surface acting on subjective well-being, whereas employees with low spirituality were not. We found no evidence of a moderating effect on the relationship between deep acting and subjective well-being. These findings shed light on individual differences that influence the emotional labour process and expand our knowledge of cross-cultural similarities and differences in emotion management.","container-title":"European Journal of Work and Organizational Psychology","DOI":"10.1080/1359432X.2017.1358164","ISSN":"1359-432X","issue":"5","note":"publisher: Routledge\n_eprint: https://doi.org/10.1080/1359432X.2017.1358164","page":"768-777","source":"Taylor and Francis+NEJM","title":"Workplace spirituality buffers the effects of emotional labour on employee well-being","volume":"26","author":[{"family":"Zou","given":"Wen-Chi"},{"family":"Dahling","given":"Jason"}],"issued":{"date-parts":[["2017",9,3]]}}}],"schema":"https://github.com/citation-style-language/schema/raw/master/csl-citation.json"} </w:instrText>
            </w:r>
            <w:r w:rsidRPr="00FE4CC2">
              <w:rPr>
                <w:sz w:val="24"/>
                <w:szCs w:val="24"/>
                <w:lang w:val="en-US"/>
              </w:rPr>
              <w:fldChar w:fldCharType="separate"/>
            </w:r>
            <w:r w:rsidRPr="00FE4CC2">
              <w:rPr>
                <w:rFonts w:ascii="Calibri" w:hAnsi="Calibri" w:cs="Calibri"/>
                <w:sz w:val="24"/>
                <w:lang w:val="en-US"/>
              </w:rPr>
              <w:t>(Aboobaker et al., 2019; Garg, 2017; S. Hassan et al., 2021; Mahipalan &amp; Sheena, 2019; Murphy et al., 2021; Pawar, 2016; Probst &amp; Strand, 2010; Puja &amp; Pragya, 2017; Tejeda, 2015; Zou &amp; Dahling, 2017)</w:t>
            </w:r>
            <w:r w:rsidRPr="00FE4CC2">
              <w:rPr>
                <w:sz w:val="24"/>
                <w:szCs w:val="24"/>
                <w:lang w:val="en-US"/>
              </w:rPr>
              <w:fldChar w:fldCharType="end"/>
            </w:r>
          </w:p>
        </w:tc>
      </w:tr>
      <w:tr w:rsidR="00FE4CC2" w:rsidRPr="00FE4CC2" w14:paraId="31DAAF4C" w14:textId="77777777" w:rsidTr="00847014">
        <w:trPr>
          <w:trHeight w:val="494"/>
        </w:trPr>
        <w:tc>
          <w:tcPr>
            <w:tcW w:w="1696" w:type="dxa"/>
            <w:vMerge/>
            <w:shd w:val="clear" w:color="auto" w:fill="E2EFD9" w:themeFill="accent6" w:themeFillTint="33"/>
          </w:tcPr>
          <w:p w14:paraId="4B063D0F" w14:textId="77777777" w:rsidR="00EF3DE4" w:rsidRPr="00FE4CC2" w:rsidRDefault="00EF3DE4" w:rsidP="00847014">
            <w:pPr>
              <w:rPr>
                <w:b/>
                <w:sz w:val="24"/>
                <w:szCs w:val="24"/>
                <w:lang w:val="en-US"/>
              </w:rPr>
            </w:pPr>
          </w:p>
        </w:tc>
        <w:tc>
          <w:tcPr>
            <w:tcW w:w="2410" w:type="dxa"/>
          </w:tcPr>
          <w:p w14:paraId="49614FC6" w14:textId="77777777" w:rsidR="00EF3DE4" w:rsidRPr="00FE4CC2" w:rsidRDefault="00EF3DE4" w:rsidP="00847014">
            <w:pPr>
              <w:rPr>
                <w:i/>
                <w:sz w:val="24"/>
                <w:szCs w:val="24"/>
                <w:lang w:val="en-US"/>
              </w:rPr>
            </w:pPr>
            <w:r w:rsidRPr="00FE4CC2">
              <w:rPr>
                <w:i/>
                <w:sz w:val="24"/>
                <w:szCs w:val="24"/>
                <w:lang w:val="en-US"/>
              </w:rPr>
              <w:t>Health outcomes</w:t>
            </w:r>
          </w:p>
        </w:tc>
        <w:tc>
          <w:tcPr>
            <w:tcW w:w="5103" w:type="dxa"/>
          </w:tcPr>
          <w:p w14:paraId="353E4B47" w14:textId="77777777" w:rsidR="00EF3DE4" w:rsidRPr="00FE4CC2" w:rsidRDefault="00EF3DE4" w:rsidP="00847014">
            <w:pPr>
              <w:rPr>
                <w:sz w:val="24"/>
                <w:szCs w:val="24"/>
                <w:lang w:val="en-US"/>
              </w:rPr>
            </w:pPr>
            <w:r w:rsidRPr="00FE4CC2">
              <w:rPr>
                <w:sz w:val="24"/>
                <w:szCs w:val="24"/>
                <w:lang w:val="en-US"/>
              </w:rPr>
              <w:fldChar w:fldCharType="begin"/>
            </w:r>
            <w:r w:rsidRPr="00FE4CC2">
              <w:rPr>
                <w:sz w:val="24"/>
                <w:szCs w:val="24"/>
                <w:lang w:val="en-US"/>
              </w:rPr>
              <w:instrText xml:space="preserve"> ADDIN ZOTERO_ITEM CSL_CITATION {"citationID":"bcSQfDoJ","properties":{"formattedCitation":"(Armbruster et al., 2012; Kumar &amp; Kumar, 2014; Schneider, 2012; Sharma &amp; Kumra, 2020)","plainCitation":"(Armbruster et al., 2012; Kumar &amp; Kumar, 2014; Schneider, 2012; Sharma &amp; Kumra, 2020)","noteIndex":0},"citationItems":[{"id":2713,"uris":["http://zotero.org/users/local/lu8HTOHw/items/S7JNNQI6"],"itemData":{"id":2713,"type":"book","abstract":"Spiritualität in der Psychiatrie - Fluch oder Segen? Für Menschen in existenziellen Notlagen und Krisensituationen gewinnt Spiritualität oft an Bedeutung. Dieses Fachbuch beleuchtet den Zusammenhang zwischen seelischer Gesundheit und Spiritualität umfassend und praxisorientiert. Mit Blick auf alle großen Glaubensrichtungen beleuchtet das Buch alle wichtigen Aspekte von Spiritualität als Dimension seelischer Gesundheit. Dabei wird auch das Spannungsverhältnis zwischen der medizinisch-naturwissenschaftlich ausgerichteten Psychiatrie und dem subjektiven Erleben psychisch erkrankter Menschen thematisiert. Die genesungsfördernde Wirkung spiritueller Bezüge wird ebenso berücksichtigt, wie dysfunktionale Aspekte der Unterordnung unter eine höhere Macht. Dem in den sozialpsychiatrischen Arbeitsbereichen der Diakonie vielerfahrenen Herausgeberteam gelingt ein hilfreicher, praxisorientierter Leitfaden für den Umgang mit spirituellen Aspekten in der Beratung, Behandlung und Rehabilitation.","ISBN":"978-3-88414-793-1","language":"de","note":"Google-Books-ID: CDcxEAAAQBAJ","number-of-pages":"288","publisher":"Psychiatrie Verlag, Imprint BALANCE buch + medien verlag","source":"Google Books","title":"Spiritualität und seelische Gesundheit","author":[{"family":"Armbruster","given":"Jürgen"},{"family":"Ratzke","given":"Katharina"},{"family":"Petersen","given":"Peter"}],"issued":{"date-parts":[["2012",10,1]]}}},{"id":2634,"uris":["http://zotero.org/users/local/lu8HTOHw/items/QC3GWNYD"],"itemData":{"id":2634,"type":"article-journal","abstract":"The present study explores the role of workplace spirituality in moderating the relationship between occupational stress and the health of managerial personnel in India. A sample of 150 managers working in different public and private organizations was used to measure workplace spirituality, occupational stress, and health using the Spirituality at Work scale, the Occupational Stress Index and the 28-item General Health Questionnaire, respectively. The findings reveal that workplace spirituality moderates the negative relationship of stress and health. The study also found that stress has a negative impact on health while workplace spirituality positively correlated with health. The findings also support the practical importance of spirituality in the workplace for improving health conditions by providing a healthy atmosphere and meaningful work for employees. This exploratory study encourages future research to understand the role of spirituality in the workplace.","container-title":"International Review of Psychiatry","DOI":"10.3109/09540261.2014.924909","ISSN":"0954-0261","issue":"3","note":"publisher: Taylor &amp; Francis\n_eprint: https://doi.org/10.3109/09540261.2014.924909\nPMID: 24953153","page":"344-351","source":"Taylor and Francis+NEJM","title":"Workplace spirituality as a moderator in relation between stress and health: An exploratory empirical assessment","title-short":"Workplace spirituality as a moderator in relation between stress and health","volume":"26","author":[{"family":"Kumar","given":"Vineet"},{"family":"Kumar","given":"Sandeep"}],"issued":{"date-parts":[["2014",6,1]]}}},{"id":2712,"uris":["http://zotero.org/users/local/lu8HTOHw/items/EY6NV7RD"],"itemData":{"id":2712,"type":"article-journal","abstract":"Abstract: This article explores the role of spirituality in the fields of health and work. Spirituality has become an integral part of the structures of workplaces. E.g., regarding health care not only the spirituality of those taken care of but also of those caring has come to the attention. Regarding other workplaces than hospitals, spirituality is recognised as integral part of the personality of people, therefore it must be cared about for the growth of efficiency.","container-title":"International Journal of Practical Theology","DOI":"10.1515/ijpt-2012-0010","ISSN":"1612-9768","issue":"1","language":"en","note":"publisher: De Gruyter","page":"124-155","source":"www.degruyter.com","title":"Spiritualität und spirituality in der Welt der Arbeit und der Welt der Gesundheit","volume":"16","author":[{"family":"Schneider","given":"Jörg"}],"issued":{"date-parts":[["2012",8,1]]}}},{"id":2710,"uris":["http://zotero.org/users/local/lu8HTOHw/items/2R426I6H"],"itemData":{"id":2710,"type":"article-journal","abstract":"Purpose Workplace spirituality is presently a prominent research topic and is gaining recognition and importance among industry professionals and academicians. Workplace spirituality is defined as a sense of community, meaningful work and organizational values. The purpose of this research paper is to investigate the relationship between workplace spirituality and mental health, wherein employee engagement is considered as a mediator. Furthermore, this study examines the mediating role of employee engagement in the relationship between organizational justice and mental health. Design/methodology/approach Data were gathered from 344 information technology professionals working in India. Structural equation modelling was used to evaluate the model fit of workplace spirituality and its relationship to employee engagement, organizational justice and mental health. Findings The results revealed that workplace spirituality and organizational justice significantly and positively predict employee engagement, which is significantly related to employee mental health. The results also revealed that employee engagement significantly partially mediates the relationship between workplace spirituality and mental health as well as the relationship between organizational justice and mental health. Research limitations/implications Results of research guide HR professionals, employee mental health concerns can be addressed by promoting workplace spirituality, improving employee engagement strategies and implementing organizational justice policies that are perceived to be fair. This study makes a significant contribution to the extant literature regarding mental health issues in the IT sector. Originality/value Findings of this research contribute to the area of human resource management and employee engagement. The current study fills a gap in the extant literature by investigating employee engagement intervening mechanism between organizational justice, workplace spirituality and mental health.","container-title":"Journal of Advances in Management Research","DOI":"10.1108/JAMR-01-2020-0007","ISSN":"0972-7981","issue":"5","note":"publisher: Emerald Publishing Limited","page":"627-650","source":"Emerald Insight","title":"Relationship between workplace spirituality, organizational justice and mental health: mediation role of employee engagement","title-short":"Relationship between workplace spirituality, organizational justice and mental health","volume":"17","author":[{"family":"Sharma","given":"Praveen Kumar"},{"family":"Kumra","given":"Rajeev"}],"issued":{"date-parts":[["2020",1,1]]}}}],"schema":"https://github.com/citation-style-language/schema/raw/master/csl-citation.json"} </w:instrText>
            </w:r>
            <w:r w:rsidRPr="00FE4CC2">
              <w:rPr>
                <w:sz w:val="24"/>
                <w:szCs w:val="24"/>
                <w:lang w:val="en-US"/>
              </w:rPr>
              <w:fldChar w:fldCharType="separate"/>
            </w:r>
            <w:r w:rsidRPr="00FE4CC2">
              <w:rPr>
                <w:rFonts w:ascii="Calibri" w:hAnsi="Calibri" w:cs="Calibri"/>
                <w:sz w:val="24"/>
              </w:rPr>
              <w:t>(Armbruster et al., 2012; Kumar &amp; Kumar, 2014; Schneider, 2012; Sharma &amp; Kumra, 2020)</w:t>
            </w:r>
            <w:r w:rsidRPr="00FE4CC2">
              <w:rPr>
                <w:sz w:val="24"/>
                <w:szCs w:val="24"/>
                <w:lang w:val="en-US"/>
              </w:rPr>
              <w:fldChar w:fldCharType="end"/>
            </w:r>
          </w:p>
        </w:tc>
      </w:tr>
      <w:tr w:rsidR="00FE4CC2" w:rsidRPr="00FE4CC2" w14:paraId="1CCA9E80" w14:textId="77777777" w:rsidTr="00847014">
        <w:trPr>
          <w:trHeight w:val="494"/>
        </w:trPr>
        <w:tc>
          <w:tcPr>
            <w:tcW w:w="1696" w:type="dxa"/>
            <w:vMerge w:val="restart"/>
            <w:shd w:val="clear" w:color="auto" w:fill="E2EFD9" w:themeFill="accent6" w:themeFillTint="33"/>
          </w:tcPr>
          <w:p w14:paraId="2D83BB8B" w14:textId="77777777" w:rsidR="00EF3DE4" w:rsidRPr="00FE4CC2" w:rsidRDefault="00EF3DE4" w:rsidP="00847014">
            <w:pPr>
              <w:rPr>
                <w:b/>
                <w:sz w:val="24"/>
                <w:szCs w:val="24"/>
                <w:lang w:val="en-US"/>
              </w:rPr>
            </w:pPr>
          </w:p>
          <w:p w14:paraId="31BEA188" w14:textId="77777777" w:rsidR="00EF3DE4" w:rsidRPr="00FE4CC2" w:rsidRDefault="00EF3DE4" w:rsidP="00847014">
            <w:pPr>
              <w:rPr>
                <w:b/>
                <w:sz w:val="24"/>
                <w:szCs w:val="24"/>
                <w:lang w:val="en-US"/>
              </w:rPr>
            </w:pPr>
          </w:p>
          <w:p w14:paraId="7947B6AB" w14:textId="77777777" w:rsidR="00EF3DE4" w:rsidRPr="00FE4CC2" w:rsidRDefault="00EF3DE4" w:rsidP="00847014">
            <w:pPr>
              <w:rPr>
                <w:b/>
                <w:sz w:val="24"/>
                <w:szCs w:val="24"/>
                <w:lang w:val="en-US"/>
              </w:rPr>
            </w:pPr>
          </w:p>
          <w:p w14:paraId="4F37BD46" w14:textId="77777777" w:rsidR="00EF3DE4" w:rsidRPr="00FE4CC2" w:rsidRDefault="00EF3DE4" w:rsidP="00847014">
            <w:pPr>
              <w:rPr>
                <w:b/>
                <w:sz w:val="24"/>
                <w:szCs w:val="24"/>
                <w:lang w:val="en-US"/>
              </w:rPr>
            </w:pPr>
          </w:p>
          <w:p w14:paraId="286509B6" w14:textId="77777777" w:rsidR="00EF3DE4" w:rsidRPr="00FE4CC2" w:rsidRDefault="00EF3DE4" w:rsidP="00847014">
            <w:pPr>
              <w:rPr>
                <w:b/>
                <w:sz w:val="24"/>
                <w:szCs w:val="24"/>
                <w:lang w:val="en-US"/>
              </w:rPr>
            </w:pPr>
            <w:r w:rsidRPr="00FE4CC2">
              <w:rPr>
                <w:b/>
                <w:sz w:val="24"/>
                <w:szCs w:val="24"/>
                <w:lang w:val="en-US"/>
              </w:rPr>
              <w:t>Productivity &amp; Turnover</w:t>
            </w:r>
          </w:p>
        </w:tc>
        <w:tc>
          <w:tcPr>
            <w:tcW w:w="2410" w:type="dxa"/>
          </w:tcPr>
          <w:p w14:paraId="47325871" w14:textId="77777777" w:rsidR="00EF3DE4" w:rsidRPr="00FE4CC2" w:rsidRDefault="00EF3DE4" w:rsidP="00847014">
            <w:pPr>
              <w:rPr>
                <w:i/>
                <w:sz w:val="24"/>
                <w:szCs w:val="24"/>
                <w:lang w:val="en-US"/>
              </w:rPr>
            </w:pPr>
            <w:r w:rsidRPr="00FE4CC2">
              <w:rPr>
                <w:i/>
                <w:sz w:val="24"/>
                <w:szCs w:val="24"/>
                <w:lang w:val="en-US"/>
              </w:rPr>
              <w:t>Self-efficiency</w:t>
            </w:r>
          </w:p>
        </w:tc>
        <w:tc>
          <w:tcPr>
            <w:tcW w:w="5103" w:type="dxa"/>
          </w:tcPr>
          <w:p w14:paraId="7177D245" w14:textId="77777777" w:rsidR="00EF3DE4" w:rsidRPr="00FE4CC2" w:rsidRDefault="00EF3DE4" w:rsidP="00847014">
            <w:pPr>
              <w:rPr>
                <w:sz w:val="24"/>
                <w:szCs w:val="24"/>
                <w:lang w:val="fr-CH"/>
              </w:rPr>
            </w:pPr>
            <w:r w:rsidRPr="00FE4CC2">
              <w:rPr>
                <w:sz w:val="24"/>
                <w:szCs w:val="24"/>
                <w:lang w:val="en-US"/>
              </w:rPr>
              <w:fldChar w:fldCharType="begin"/>
            </w:r>
            <w:r w:rsidRPr="00FE4CC2">
              <w:rPr>
                <w:sz w:val="24"/>
                <w:szCs w:val="24"/>
                <w:lang w:val="en-US"/>
              </w:rPr>
              <w:instrText xml:space="preserve"> ADDIN ZOTERO_ITEM CSL_CITATION {"citationID":"QVI5Ne5E","properties":{"formattedCitation":"(Albuquerque &amp; Cunha, 2020; Burton et al., 2018; Duggleby et al., 2009; Love et al., 2017; Pokhariyal, 2020)","plainCitation":"(Albuquerque &amp; Cunha, 2020; Burton et al., 2018; Duggleby et al., 2009; Love et al., 2017; Pokhariyal, 2020)","noteIndex":0},"citationItems":[{"id":2718,"uris":["http://zotero.org/users/local/lu8HTOHw/items/HKZU4X9C"],"itemData":{"id":2718,"type":"article-journal","abstract":"Hospital organizational integration and relational coordination are associated with positive organizational outcomes in health care organizations, in what concerns both quality and efficiency (Gillies et al., 2006; Mattke et al., 2007; Gittell, 2011). This study analyses the relationship of hospital organizational integration and relational coordination with objective organizational performance outcomes, which measure efficiency, and with perceived organizational performance outcomes, which measure service quality. The double mediating role of workplace spirituality and work engagement on these relationships is also analysed. The study is a survey with 395 health care professionals of a large public hospital. Results revealed the significant role of hospital organizational integration in the promotion of efficiency and quality in health care services and, on the other hand, highlighted the role of relational coordination in fostering the quality of the health care service provision, but not in achieving operational efficiency. Additionally, workplace spirituality and work engagement are performance predictors and mediating variables, in what concerns service quality of hospital performance.\"","container-title":"Academy of Management Proceedings","DOI":"10.5465/AMBPP.2020.20496abstract","ISSN":"0065-0668","issue":"1","journalAbbreviation":"Proceedings","note":"publisher: Academy of Management","page":"20496","source":"journals.aom.org (Atypon)","title":"Hospital Integration and Relational Coordination: Workplace Spirituality and Work Engagement","title-short":"Hospital Integration and Relational Coordination","volume":"2020","author":[{"family":"Albuquerque","given":"Isabel"},{"family":"Cunha","given":"Rita Campos"}],"issued":{"date-parts":[["2020",8]]}}},{"id":2715,"uris":["http://zotero.org/users/local/lu8HTOHw/items/PZZ64ICL"],"itemData":{"id":2715,"type":"chapter","abstract":"This chapter defines the nature of spirituality and uses a structural understanding of natural design to define who we are and who we can be as spiritual beings. As living examples, we offer a particularly unique set of experiences to establish a basis for spiritual understanding and define the nature of people who walk in either spiritual darkness or spiritual light.","container-title":"The Palgrave Handbook of Workplace Spirituality and Fulfillment","event-place":"Cham","ISBN":"978-3-319-62163-0","language":"en","note":"DOI: 10.1007/978-3-319-62163-0_36","page":"969-987","publisher":"Springer International Publishing","publisher-place":"Cham","source":"Springer Link","title":"Dark Spirituality: Its Impact on the Strategic and Operational Efficiency of Organizations","title-short":"Dark Spirituality","URL":"https://doi.org/10.1007/978-3-319-62163-0_36","author":[{"family":"Burton","given":"Orneita"},{"family":"Jeong","given":"Sunny"},{"family":"Saini","given":"Kanti Mohan"}],"editor":[{"family":"Roberts","given":"Gary E."},{"family":"Crossman","given":"Joanna Elizabeth"}],"accessed":{"date-parts":[["2022",12,8]]},"issued":{"date-parts":[["2018"]]}}},{"id":2472,"uris":["http://zotero.org/users/local/lu8HTOHw/items/MX24G3AU"],"itemData":{"id":2472,"type":"article-journal","abstract":"Title. Hope, self-efficacy, spiritual well-being and job satisfaction. Aim. This paper is a report of a study of the relations of spiritual well-being, global job satisfaction, and general self-efficacy to hope in Continuing Care Assistants. Background. Healthcare providers have described their hope as an important part of their work and a form of work motivation. Hope may be an important factor in preventing burnout and improving job satisfaction. Methods. A concurrent triangulation mixed method design was used. Sixty-four Continuing Care Assistants (personal care aides) who registered for a ‘Living with Hope’ Conference completed a demographic form, Herth Hope Index, Global Job Satisfaction Questionnaire, Spiritual Well-Being Scale, General Self-Efficacy Scale, and a hope questionnaire. Data were collected in 2007. The response rate was 58%. Results. Using linear regression, 29·9% of the variance in Herth Hope Index score was accounted for by scores from the General Self-Efficacy Scale and Spiritual Well-Being Scale. General Self-efficacy scores (positive relationship) and Spiritual Well-Being scores (negative relationship) accounted for a significant part of the variance. Qualitative data supported all findings, with the exception of the negative relationship between hope and spiritual well-being; participants wrote that faith, relationships, helping others and positive thinking helped them to have hope. They also wrote that hope had a positive influence on their job satisfaction and performance. Conclusion. Hope is an important concept in the work life of Continuing Care Assistants. Supportive relationships, adequate resources, encouragement by others, and improving perceptions of self-efficacy (ability to achieve goals in their workplace) may foster their hope.","container-title":"Journal of Advanced Nursing","DOI":"10.1111/j.1365-2648.2009.05094.x","ISSN":"1365-2648","issue":"11","language":"en","note":"_eprint: https://onlinelibrary.wiley.com/doi/pdf/10.1111/j.1365-2648.2009.05094.x","page":"2376-2385","source":"Wiley Online Library","title":"Hope, self-efficacy, spiritual well-being and job satisfaction","volume":"65","author":[{"family":"Duggleby","given":"Wendy"},{"family":"Cooper","given":"Dan"},{"family":"Penz","given":"Kelly"}],"issued":{"date-parts":[["2009"]]}},"label":"page"},{"id":2420,"uris":["http://zotero.org/users/local/lu8HTOHw/items/EXIUQ7QA"],"itemData":{"id":2420,"type":"article-journal","abstract":"Aim The meaning of spiritual well-being as a health dimension is often contested and neglected in policy and practice. This paper explores spiritual well-being from both an Indigenous and a non-Indigenous perspective. Method We drew on Indigenous and non-Indigenous methodologies to explore the existing knowledge around spiritual well-being and its relationship with health. Results The Indigenous perspective proposed that spiritual well-being is founded in The Dreaming, informs everyday relationships and can impact on health. The non-Indigenous perspective suggested that spiritual well-being is shaped by culture and religion, is of increased importance as one ages, and can improve coping and resilience stressors. Conclusions Situating these perspect</w:instrText>
            </w:r>
            <w:r w:rsidRPr="00FE4CC2">
              <w:rPr>
                <w:sz w:val="24"/>
                <w:szCs w:val="24"/>
                <w:lang w:val="fr-CH"/>
              </w:rPr>
              <w:instrText xml:space="preserve">ives side by side allows us to learn from both, and understand the importance of spirituality in people's lives. Further research is required to better address the spiritual well-being/health connection in policy and practice.","container-title":"Australasian Journal on Ageing","DOI":"10.1111/ajag.12284","ISSN":"1741-6612","issue":"3","language":"en","note":"_eprint: https://onlinelibrary.wiley.com/doi/pdf/10.1111/ajag.12284","page":"179-185","source":"Wiley Online Library","title":"Nurturing spiritual well-being among older people in Australia: Drawing on Indigenous and non-Indigenous way of knowing","title-short":"Nurturing spiritual well-being among older people in Australia","volume":"36","author":[{"family":"Love","given":"Pettina"},{"family":"Moore","given":"Melissa"},{"family":"Warburton","given":"Jeni"}],"issued":{"date-parts":[["2017"]]}},"label":"page"},{"id":2716,"uris":["http://zotero.org/users/local/lu8HTOHw/items/S2USE7GX"],"itemData":{"id":2716,"type":"article-journal","abstract":"Explore millions of resources from scholarly journals, books, newspapers, videos and more, on the ProQuest Platform.","container-title":"International Journal on World Peace","issue":"3","language":"de","page":"65-73","title":"Importance of spirituality and happiness at the workplace","volume":"73","author":[{"family":"Pokhariyal","given":"Ganesh Prasad"}],"issued":{"date-parts":[["2020"]]}}}],"schema":"https://github.com/citation-style-language/schema/raw/master/csl-citation.json"} </w:instrText>
            </w:r>
            <w:r w:rsidRPr="00FE4CC2">
              <w:rPr>
                <w:sz w:val="24"/>
                <w:szCs w:val="24"/>
                <w:lang w:val="en-US"/>
              </w:rPr>
              <w:fldChar w:fldCharType="separate"/>
            </w:r>
            <w:r w:rsidRPr="00FE4CC2">
              <w:rPr>
                <w:rFonts w:ascii="Calibri" w:hAnsi="Calibri" w:cs="Calibri"/>
                <w:sz w:val="24"/>
                <w:lang w:val="fr-CH"/>
              </w:rPr>
              <w:t>(Albuquerque &amp; Cunha, 2020; Burton et al., 2018; Duggleby et al., 2009; Love et al., 2017; Pokhariyal, 2020)</w:t>
            </w:r>
            <w:r w:rsidRPr="00FE4CC2">
              <w:rPr>
                <w:sz w:val="24"/>
                <w:szCs w:val="24"/>
                <w:lang w:val="en-US"/>
              </w:rPr>
              <w:fldChar w:fldCharType="end"/>
            </w:r>
          </w:p>
        </w:tc>
      </w:tr>
      <w:tr w:rsidR="00FE4CC2" w:rsidRPr="00FE4CC2" w14:paraId="7D1E3AC7" w14:textId="77777777" w:rsidTr="00847014">
        <w:trPr>
          <w:trHeight w:val="487"/>
        </w:trPr>
        <w:tc>
          <w:tcPr>
            <w:tcW w:w="1696" w:type="dxa"/>
            <w:vMerge/>
            <w:shd w:val="clear" w:color="auto" w:fill="E2EFD9" w:themeFill="accent6" w:themeFillTint="33"/>
          </w:tcPr>
          <w:p w14:paraId="242F4AAD" w14:textId="77777777" w:rsidR="00EF3DE4" w:rsidRPr="00FE4CC2" w:rsidRDefault="00EF3DE4" w:rsidP="00847014">
            <w:pPr>
              <w:rPr>
                <w:b/>
                <w:sz w:val="24"/>
                <w:szCs w:val="24"/>
                <w:lang w:val="fr-CH"/>
              </w:rPr>
            </w:pPr>
          </w:p>
        </w:tc>
        <w:tc>
          <w:tcPr>
            <w:tcW w:w="2410" w:type="dxa"/>
          </w:tcPr>
          <w:p w14:paraId="45508ED6" w14:textId="77777777" w:rsidR="00EF3DE4" w:rsidRPr="00FE4CC2" w:rsidRDefault="00EF3DE4" w:rsidP="00847014">
            <w:pPr>
              <w:rPr>
                <w:i/>
                <w:sz w:val="24"/>
                <w:szCs w:val="24"/>
                <w:lang w:val="en-US"/>
              </w:rPr>
            </w:pPr>
            <w:r w:rsidRPr="00FE4CC2">
              <w:rPr>
                <w:i/>
                <w:sz w:val="24"/>
                <w:szCs w:val="24"/>
                <w:lang w:val="en-US"/>
              </w:rPr>
              <w:t>Job-involvement &amp; performance</w:t>
            </w:r>
          </w:p>
        </w:tc>
        <w:tc>
          <w:tcPr>
            <w:tcW w:w="5103" w:type="dxa"/>
          </w:tcPr>
          <w:p w14:paraId="3E84863A" w14:textId="3E257A49" w:rsidR="00EF3DE4" w:rsidRPr="00FE4CC2" w:rsidRDefault="00EF3DE4" w:rsidP="00847014">
            <w:pPr>
              <w:rPr>
                <w:sz w:val="24"/>
                <w:szCs w:val="24"/>
                <w:lang w:val="en-US"/>
              </w:rPr>
            </w:pPr>
            <w:r w:rsidRPr="00FE4CC2">
              <w:rPr>
                <w:sz w:val="24"/>
                <w:szCs w:val="24"/>
                <w:lang w:val="en-US"/>
              </w:rPr>
              <w:fldChar w:fldCharType="begin"/>
            </w:r>
            <w:r w:rsidRPr="00FE4CC2">
              <w:rPr>
                <w:sz w:val="24"/>
                <w:szCs w:val="24"/>
                <w:lang w:val="en-US"/>
              </w:rPr>
              <w:instrText xml:space="preserve"> ADDIN ZOTERO_ITEM CSL_CITATION {"citationID":"U39rh4JN","properties":{"formattedCitation":"(Albuquerque &amp; Cunha, 2020; Beheshtifar &amp; Zare, 2013; Duchon &amp; Plowman, 2005; Fachrunnisa et al., 2014, 2014; Faro Albuquerque et al., 2014; Garcia-Zamor, 2003; Giacalone &amp; Jurkiewicz, 2010; Javanmard, 2012; Joelle &amp; Coelho, 2019; Karakas, 2010; Kolodinsky et al., 2008; J. F. Marques, 2008; Osman\\uc0\\u8208{}Gani et al., 2013; Pawar, 2009; Petchsawang &amp; Duchon, 2012; Rego et al., 2007; Saks, 2011; Sani &amp; Maharani Ekowati, 2019; Sintaasih et al., 2019; Soha et al., 2016; Sony &amp; Mekoth, 2019; Tejeda, 2015)","plainCitation":"(Albuquerque &amp; Cunha, 2020; Beheshtifar &amp; Zare, 2013; Duchon &amp; Plowman, 2005; Fachrunnisa et al., 2014, 2014; Faro Albuquerque et al., 2014; Garcia-Zamor, 2003; Giacalone &amp; Jurkiewicz, 2010; Javanmard, 2012; Joelle &amp; Coelho, 2019; Karakas, 2010; Kolodinsky et al., 2008; J. F. Marques, 2008; Osman‐Gani et al., 2013; Pawar, 2009; Petchsawang &amp; Duchon, 2012; Rego et al., 2007; Saks, 2011; Sani &amp; Maharani Ekowati, 2019; Sintaasih et al., 2019; Soha et al., 2016; Sony &amp; Mekoth, 2019; Tejeda, 2015)","noteIndex":0},"citationItems":[{"id":2718,"uris":["http://zotero.org/users/local/lu8HTOHw/items/HKZU4X9C"],"itemData":{"id":2718,"type":"article-journal","abstract":"Hospital organizational integration and relational coordination are associated with positive organizational outcomes in health care organizations, in what concerns both quality and efficiency (Gillies et al., 2006; Mattke et al., 2007; Gittell, 2011). This study analyses the relationship of hospital organizational integration and relational coordination with objective organizational performance outcomes, which measure efficiency, and with perceived organizational performance outcomes, which measure service quality. The double mediating role of workplace spirituality and work engagement on these relationships is also analysed. The study is a survey with 395 health care professionals of a large public hospital. Results revealed the significant role of hospital organizational integration in the promotion of efficiency and quality in health care services and, on the other hand, highlighted the role of relational coordination in fostering the quality of the health care service provision, but not in achieving operational efficiency. Additionally, workplace spirituality and work engagement are performance predictors and mediating variables, in what concerns service quality of hospital performance.\"","container-title":"Academy of Management Proceedings","DOI":"10.5465/AMBPP.2020.20496abstract","ISSN":"0065-0668","issue":"1","journalAbbreviation":"Proceedings","note":"publisher: Academy of Management","page":"20496","source":"journals.aom.org (Atypon)","title":"Hospital Integration and Relational Coordination: Workplace Spirituality and Work Engagement","title-short":"Hospital Integration and Relational Coordination","volume":"2020","author":[{"family":"Albuquerque","given":"Isabel"},{"family":"Cunha","given":"Rita Campos"}],"issued":{"date-parts":[["2020",8]]}}},{"id":2723,"uris":["http://zotero.org/users/local/lu8HTOHw/items/44WZE8VT"],"itemData":{"id":2723,"type":"article-journal","container-title":"Interdisciplinary Journal of contemporary research in business","issue":"2","page":"248-254","title":"Effect of Spirituality in workplace on Job Performance","volume":"5","author":[{"family":"Beheshtifar","given":"Malikeh"},{"family":"Zare","given":"Elham"}],"issued":{"date-parts":[["2013"]]}}},{"id":2720,"uris":["http://zotero.org/users/local/lu8HTOHw/items/NUXHYFS5"],"itemData":{"id":2720,"type":"article-journal","abstract":"Workplace spirituality is defined as a workplace that recognizes that employees have an inner life that nourishes and is nourished by meaningful work that takes place in the context of community. This definition, based on three fundamental spiritual needs, has implications for how leaders can enhance work unit performance by nurturing the spirit at work. In an exploratory study of six work units in a large hospital system we used an instrument that measures workplace spirituality. The results led to propositions concerning the effect of work unit spirituality on work unit performance and the relationship between work unit spirituality and leadership. Among medical units within the same hospital system, work unit spirituality is greater in some than in others; work unit performance is associated with work unit spirituality; and work unit leaders likely have an impact on the degree to which work units acknowledge and encourage issues of the spirit.","collection-title":"Toward a Paradigm of Spiritual Leadership","container-title":"The Leadership Quarterly","DOI":"10.1016/j.leaqua.2005.07.008","ISSN":"1048-9843","issue":"5","journalAbbreviation":"The Leadership Quarterly","language":"en","page":"807-833","source":"ScienceDirect","title":"Nurturing the spirit at work: Impact on work unit performance","title-short":"Nurturing the spirit at work","volume":"16","author":[{"family":"Duchon","given":"Dennis"},{"family":"Plowman","given":"Donde Ashmos"}],"issued":{"date-parts":[["2005",10,1]]}}},{"id":2671,"uris":["http://zotero.org/users/local/lu8HTOHw/items/KKIE93I6"],"itemData":{"id":2671,"type":"article-journal","container-title":"The International Journal of Organizational Innovation","issue":"1","page":"16-38","title":"The role of workplace spirituality and employee engagement to enhance job satisfaction and performance","volume":"7","author":[{"family":"Fachrunnisa","given":"Olivia"},{"family":"Adhiatma","given":"Ardian"},{"family":"Mutamimah","given":"M."}],"issued":{"date-parts":[["2014"]]}}},{"id":2671,"uris":["http://zotero.org/users/local/lu8HTOHw/items/KKIE93I6"],"itemData":{"id":2671,"type":"article-journal","container-title":"The International Journal of Organizational Innovation","issue":"1","page":"16-38","title":"The role of workplace spirituality and employee engagement to enhance job satisfaction and performance","volume":"7","author":[{"family":"Fachrunnisa","given":"Olivia"},{"family":"Adhiatma","given":"Ardian"},{"family":"Mutamimah","given":"M."}],"issued":{"date-parts":[["2014"]]}}},{"id":2733,"uris":["http://zotero.org/users/local/lu8HTOHw/items/7DQ5APYK"],"itemData":{"id":2733,"type":"article-journal","abstract":"Purpose The paper aims to study the influence of three dimensions of workplace spirituality (inner life, meaningful work and sense of community) on perceived and objective organizational performance in two primary health care settings: health centres (HCs) and family health units (FHUs), differing in terms of work organization. Design/methodology/approach Data on workplace spirituality and perceived organizational performance were collected from a sample of 266 health care workers (doctors, nurses and administrative staff). Data on objective performance were obtained from the respective regional health authorities. Multiple regression, GLM, and tests of mediation were carried out. Findings In both groups, perceived and objective organizational performance are predicted by sense of community. Additionally, FHUs presented significantly higher values in perceived and objective organizational performance, as well as sense of community and meaningful work. Finally, workplace spirituality and sense of community were found to mediate the relationship between work group and perceived and objective organizational performance. Research limitations/implications The study's limitations include the convenience sample, as well as lack of control for the social desirability effect. Patient satisfaction surveys as well as the inclusion of predictive variables such as leadership should be considered in future studies. Practical implications Primary health care services, and particularly FHUs, revealed the importance of workplace spirituality. Work teams with higher sense of community had higher performance results, which may therefore be an input in policy decisions regarding primary health care. Originality/value This study compared the scores of workplace spirituality and perceived and objective organizational performance in two types of primary health care services, in a setting that approximates the quasi-field experiment. Workplace spirituality emerged as significantly mediating the relationship between work unit type and organizational performance.","container-title":"Journal of Organizational Change Management","DOI":"10.1108/JOCM-11-2012-0186","ISSN":"0953-4814","issue":"1","note":"publisher: Emerald Group Publishing Limited","page":"59-82","source":"Emerald Insight","title":"Primary health care services: workplace spirituality and organizational performance","title-short":"Primary health care services","volume":"27","author":[{"family":"Faro Albuquerque","given":"Isabel"},{"family":"Campos Cunha","given":"Rita"},{"family":"Dias Martins","given":"Luís"},{"family":"Brito Sá","given":"Armando"}],"issued":{"date-parts":[["2014",1,1]]}}},{"id":2652,"uris":["http://zotero.org/users/local/lu8HTOHw/items/GCJTVQHU"],"itemData":{"id":2652,"type":"article-journal","abstract":"This article reviews the literature on workplace spirituality, pointing out emergent theories and examining the links between this phenomenon and organizational dynamics. It also examines workplace spirituality in a historical context and compares it to religious beliefs and to established ethical theories and moral principles. The article also looks at organizations in which an emphasis on spiritual values has had an impact on work productivity. While some corporations have institutionalized spirituality, public agencies are reluctant to follow suit for fear of violating the principle of church-state separation. Finally, the article suggests ways that managers and administrators in both the public and the private sector can use workplace spirituality to increase performance and develop ethical organizations.","container-title":"Public Administration Review","DOI":"10.1111/1540-6210.00295","ISSN":"1540-6210","issue":"3","language":"en","note":"_eprint: https://onlinelibrary.wiley.com/doi/pdf/10.1111/1540-6210.00295","page":"355-363","source":"Wiley Online Library","title":"Workplace Spirituality and Organizational Performance","volume":"63","author":[{"family":"Garcia-Zamor","given":"Jean-Claude"}],"issued":{"date-parts":[["2003"]]}}},{"id":2599,"uris":["http://zotero.org/users/local/lu8HTOHw/items/E7FJZPBM"],"itemData":{"id":2599,"type":"book","edition":"3","language":"Englisch","number-of-pages":"376","publisher":"Routledge","source":"Amazon","title":"Handbook of Workplace Spirituality and Organizational Performance","author":[{"family":"Giacalone","given":"Robert A."},{"family":"Jurkiewicz","given":"Carole L."}],"issued":{"date-parts":[["2010",11,15]]}}},{"id":2719,"uris":["http://zotero.org/users/local/lu8HTOHw/items/EAN3DNQL"],"itemData":{"id":2719,"type":"article-journal","container-title":"Indian Journal of Science and Technology","issue":"1","page":"1961-1968","title":"The impact of spirituality on work performance","volume":"5","author":[{"family":"Javanmard","given":"Habibollah"}],"issued":{"date-parts":[["2012"]]}}},{"id":2726,"uris":["http://zotero.org/users/local/lu8HTOHw/items/J68BAGQU"],"itemData":{"id":2726,"type":"article-journal","abstract":"This research aims to contribute to a better understanding of the concept of spirituality at work, based on Maslow’s writings, introducing a new dimension, emotional balance and inner peace (EBIP) to enrich the traditional conceptualizations and a new mediator, job resourcefulness, in its relationship with performance. The final goal is to investigate how spirituality at work influences workers’ attitudes. The proposed research model was tested using structural equation modeling and 273 valid questionnaires were collected. According to the literature review and to the concept of spirituality, we concluded that there is room for the new dimension (EBIP), and we found that this new dimension influences job resourcefulness and affective commitment. Job resourcefulness has a strong impact on individual performance and receives the impacts of spirituality at work and affective commitment. Job resourcefulness appears to be a better mediator in the relationship between SW and individual performance.","container-title":"The International Journal of Human Resource Management","DOI":"10.1080/09585192.2017.1314312","ISSN":"0958-5192","issue":"7","note":"publisher: Routledge\n_eprint: https://doi.org/10.1080/09585192.2017.1314312","page":"1111-1135","source":"Taylor and Francis+NEJM","title":"The impact of spirituality at work on workers’ attitudes and individual performance","volume":"30","author":[{"family":"Joelle","given":"Maria"},{"family":"Coelho","given":"Arnaldo Matos"}],"issued":{"date-parts":[["2019",4,12]]}}},{"id":2506,"uris":["http://zotero.org/users/local/lu8HTOHw/items/LPJCFZNZ"],"itemData":{"id":2506,"type":"article-journal","abstract":"The purpose of this article is to review spirituality at work literature and to explore how spirituality improves employees’ performances and organizational effectiveness. The article reviews about 140 articles on workplace spirituality to review their findings on how spirituality supports organizational performance. Three different perspectives are introduced on how spirituality benefits employees and supports organizational performance based on the extant literature: (a) Spirituality enhances employee well-being and quality of life; (b) Spirituality provides employees a sense of purpose and meaning at work; (c) Spirituality provides employees a sense of interconnectedness and community. The article introduces potential benefits and caveats of bringing spirituality into the workplace; providing recommendations and suggestions for practitioners to incorporate spirituality positively in organizations.","container-title":"Journal of Business Ethics","DOI":"10.1007/s10551-009-0251-5","ISSN":"1573-0697","issue":"1","journalAbbreviation":"J Bus Ethics","language":"en","page":"89-106","source":"Springer Link","title":"Spirituality and Performance in Organizations: A Literature Review","title-short":"Spirituality and Performance in Organizations","volume":"94","author":[{"family":"Karakas","given":"Fahri"}],"issued":{"date-parts":[["2010",6,1]]}}},{"id":2604,"uris":["http://zotero.org/users/local/lu8HTOHw/items/UYPWAE4Q"],"itemData":{"id":2604,"type":"article-journal","abstract":"Spiritual values in the workplace, increasingly discussed and applied in the business ethics literature, can be viewed from an individual, organizational, or interactive perspective. The following study examined previously unexplored workplace spirituality outcomes. Using data collected from five samples consisting of full-time workers taking graduate coursework, results indicated that perceptions of organizational-level spirituality (“organizational spirituality”) appear to matter most to attitudinal and attachment-related outcomes. Specifically, organizational spirituality was found to be positively related to job involvement, organizational identification, and work rewards satisfaction, and negatively related to organizational frustration. Personal spirituality was positively related to intrinsic, extrinsic, and total work rewards satisfaction. The interaction of personal spirituality and organizational spirituality was found related to total work rewards satisfaction. Future workplace spirituality research directions are discussed.","container-title":"Journal of Business Ethics","DOI":"10.1007/s10551-007-9507-0","ISSN":"1573-0697","issue":"2","journalAbbreviation":"J Bus Ethics","language":"en","page":"465-480","source":"Springer Link","title":"Workplace Values and Outcomes: Exploring Personal, Organizational, and Interactive Workplace Spirituality","title-short":"Workplace Values and Outcomes","volume":"81","author":[{"family":"Kolodinsky","given":"Robert W."},{"family":"Giacalone","given":"Robert A."},{"family":"Jurkiewicz","given":"Carole L."}],"issued":{"date-parts":[["2008",8,1]]}}},{"id":2731,"uris":["http://zotero.org/users/local/lu8HTOHw/items/TDLUAMKM"],"itemData":{"id":2731,"type":"article-journal","abstract":"Purpose – The purpose of this paper is to illustrate spiritual performance from the perspective of a globally operating corporation. Design/methodology/approach – The paper uses spirituality at work as its subject‐matter and takes the form of a literature review. The paper approaches the topic by: giving a general overview of the shift in global corporate behavior; a short historical review of American business culture; defining workplace spirituality; examining Starbucks Corporation's performance from three angles: suppliers and societies, employees, and customers; and a conclusion and postscript. Findings – The paper finds that: spiritual behavior at the organizational level does lead to enhanced corporate performance; workplace spirituality, when encouraged by top management, is oftentimes instigated by personal life experiences; and spiritual behavior, at the organizational level, leads to advantages for multiple stakeholders. Research limitations/implications – Limitations to the research are that the research findings were of a secondary nature. The information was gathered through massive readings, but not through primary research‐gathering processes. This study only reviews the performance of one major corporate entity, which reduces the justification of generalizability. Suggestions for future research would be: applying primary studies on a broader sample of globally operating entities to measure their spiritual performance; and formulating particular standards for this type of measurement. Practical implications – The practical implications are that globally operating but also smaller entities may start scrutinizing their performance toward stakeholders in a more spiritual light. Originality/value – New in this paper is the: viewpoint of the Starbucks corporation as a spiritually performing entity; reflection of this major corporation's behavior in three dimensions: toward employees, customers, and suppliers and societies; and reflection of the elements of the definition used here for spirit at work on Starbucks' performance.","container-title":"Corporate Governance: The international journal of business in society","DOI":"10.1108/14720700810879141","ISSN":"1472-0701","issue":"3","note":"publisher: Emerald Group Publishing Limited","page":"248-257","source":"Emerald Insight","title":"Spiritual performance from an organizational perspective: the Starbucks way","title-short":"Spiritual performance from an organizational perspective","volume":"8","author":[{"family":"Marques","given":"Joan F."}],"issued":{"date-parts":[["2008",1,1]]}}},{"id":2727,"uris":["http://zotero.org/users/local/lu8HTOHw/items/AJSHH7RY"],"itemData":{"id":2727,"type":"article-journal","abstract":"Purpose – This paper aims to examine the impact of religiosity and spirituality on employee performance in multi‐cultural and multi‐religious organisations. Design/methodology/approach – This study adopted Religiosity Personality Index (MRPI) by Azimi et al., Spirituality Involvement and Beliefs Scale (SIBS) by Hatch et al., and Performance Measures by Sarmiento et al. The performance data was collected from employees, peers, and supervisors. The study administered and received all the 435 completed sets of questionnaires (435 employees, 870 peers, and 435 supervisors). Findings – SEM analysis showed that religiosity and spirituality have a significant positive relationship with employees’ performance. Better spiritual condition improves performance. Religion functions as a moderating variable in employees’ job performance. Research limitations/implications – This study has extended the knowledge of spirituality in the workplace by confirming that spirituality is more significant than religiosity in influencing employees’ performance. Religion, however, moderates spirituality‐performance relationship. Practical implications – Based on the empirical findings of this study, organizations may formulate new policies and strategies for improving employee performance by allowing and encouraging spiritual activities in the workplace irrespective of religious and spiritual beliefs, thereby facilitating understanding and mutual respect. A culture of respect for diversity of beliefs and faiths should be cultivated in the workplace by enforcing appropriate codes of conduct as well as instilling values of tolerance, respect and compassion, which would result in more productive teamwork and improved performance. Originality/value – This is the only study that measured the impact of religiosity and spirituality on employees’ performance using three different sources of data: employees, peers, and supervisors.","container-title":"Employee Relations","DOI":"10.1108/ER-04-2012-0030","ISSN":"0142-5455","issue":"4","note":"publisher: Emerald Group Publishing Limited","page":"360-376","source":"Emerald Insight","title":"Establishing linkages between religiosity and spirituality on employee performance","volume":"35","author":[{"family":"Osman‐Gani","given":"AAhad M."},{"family":"Hashim","given":"Junaidah"},{"family":"Ismail","given":"Yusof"}],"issued":{"date-parts":[["2013",1,1]]}}},{"id":2641,"uris":["http://zotero.org/users/local/lu8HTOHw/items/89HB8LVW"],"itemData":{"id":2641,"type":"article-journal","abstract":"Purpose – This paper aims to examine the direct effects of three workplace spirituality aspects – meaning in work, community at work, and positive organizational purpose – and individual spirituality on three work attitudes – job satisfaction, job involvement, and organizational commitment. It also seeks to examine the interactive effects of these three workplace spirituality aspects and individual spirituality on these three work attitudes. Design/methodology/approach – The paper briefly outlines the existing workplace spirituality research, indicates the required research and places this study in that backdrop. It then outlines theory building for specifying a set of hypotheses. It uses data from a sample of managerial level employees from India to test the hypotheses. Findings – The study results provided considerable support for the hypothesized relationships between workplace spirituality aspects and work attitudes but not for the hypothesized relationships between individual spirituality and work attitudes. The results provided only marginal support for the interactive effect model, which hypothesized that individual spirituality will moderate the effect of workplace spirituality aspects on work attitudes. Research limitations/implications – Research implications of the findings outlined in this paper will encourage research to link various organizational topics such as leadership with workplace spirituality. They also highlight the need to examine more complex models to examine joint effects of workplace spirituality and individual spirituality on work attitudes. Practical implications – The findings can provide some relevant inputs for leadership actions and organization development efforts aimed at implementing workplace spirituality in organizations. Originality/value – The paper's value partly comes from the outlined research and practice implications.","container-title":"Leadership &amp; Organization Development Journal","DOI":"10.1108/01437730911003911","ISSN":"0143-7739","issue":"8","note":"publisher: Emerald Group Publishing Limited","page":"759-777","source":"Emerald Insight","title":"Individual spirituality, workplace spirituality and work attitudes: An empirical test of direct and interaction effects","title-short":"Individual spirituality, workplace spirituality and work attitudes","volume":"30","author":[{"family":"Pawar","given":"Badrinarayan Shankar"}],"issued":{"date-parts":[["2009",1,1]]}}},{"id":2648,"uris":["http://zotero.org/users/local/lu8HTOHw/items/SQUDE9ZL"],"itemData":{"id":2648,"type":"article-journal","abstract":"This paper reports two studies that examine how an organization might enable more productive work practices by encouraging the expression of its employees’ spiritual selves in an eastern context. Study 1 shows that people who regularly practice meditation have higher workplace\nspirituality scores than people who do not regularly practice meditation. Study 2 reports a quasi-experimental study in which people practiced insight meditation. The data did not reveal a direct effect for the meditation, however spirituality does relate to work performance. Moreover, the\npractice of meditation is also found to partially mediate the relationship between workplace spirituality and work performance.","container-title":"Journal of Management, Spirituality &amp; Religion","DOI":"10.1080/14766086.2012.688623","issue":"2","journalAbbreviation":"Journal of Management, Spirituality &amp; Religion","page":"189-208","source":"IngentaConnect","title":"Workplace spirituality, meditation, and work performance","volume":"9","author":[{"family":"Petchsawang","given":"Pawinee"},{"family":"Duchon","given":"Dennis"}],"issued":{"date-parts":[["2012",6,1]]}}},{"id":2738,"uris":["http://zotero.org/users/local/lu8HTOHw/items/8TKRNIMI"],"itemData":{"id":2738,"type":"article-journal","abstract":"This paper shows how the perceptions of people regarding five dimensions of workplace spirituality (team’s sense of community, alignment with organizational values, sense of contribution to society, enjoyment at work, and opportunities for inner life) predict affective, normative, and continuance commitment, as well as self‐reported individual performance. One sample in Portugal and another in Brazil were collected. The findings show that employees’ perceptions of workplace spirituality predict significant variance of commitment and individual performance in both samples. The empirical evidence suggests that workplace spirituality is a pertinent construct for researchers and an important concern to be taken into account by managers.","container-title":"Management Research: Journal of the Iberoamerican Academy of Management","DOI":"10.2753/JMR1536-5433050303","ISSN":"1536-5433","issue":"3","note":"publisher: Emerald Group Publishing Limited","page":"163-183","source":"Emerald Insight","title":"Workplace Spirituality, Commitment, and Self‐Reported Individual Performance: An Empirical Study","title-short":"Workplace Spirituality, Commitment, and Self‐Reported Individual Performance","volume":"5","author":[{"family":"Rego","given":"Arménio"},{"family":"Pina E. Cunha","given":"Miguel"},{"family":"Souto","given":"Solange"}],"issued":{"date-parts":[["2007",1,1]]}}},{"id":2647,"uris":["http://zotero.org/users/local/lu8HTOHw/items/5EYK2AJ2"],"itemData":{"id":2647,"type":"article-journal","abstract":"Interest in workplace spirituality and employee engagement has increased considerably over the last decade among practitioners and scholars. However, even though both topics focus on the importance of the spirit at work, they have emerged independent of each other with little attention\nto how they are related. In this paper, I describe how workplace spirituality and employee engagement are related and the implications of workplace spirituality for employee engagement. In particular, I describe the importance of workplace spirituality for meaningfulness at work and for engagement\nmaintenance and generalization. A model of workplace spirituality and employee engagement is presented in which three dimensions of workplace spirituality (transcendence, community, and spiritual values) relate to employee engagement through four psychological conditions (meaningfulness in\nwork, meaningfulness at work, safety, and availability). The paper concludes with a discussion of the implications of the model for research and practice on workplace spirituality and employee engagement.","container-title":"Journal of Management, Spirituality &amp; Religion","DOI":"10.1080/14766086.2011.630170","issue":"4","journalAbbreviation":"Journal of Management, Spirituality &amp; Religion","page":"317-340","source":"IngentaConnect","title":"Workplace spirituality and employee engagement","volume":"8","author":[{"family":"Saks","given":"Alan M."}],"issued":{"date-parts":[["2011",12,1]]}}},{"id":2740,"uris":["http://zotero.org/users/local/lu8HTOHw/items/D89Q9DRP"],"itemData":{"id":2740,"type":"article-journal","abstract":"Purpose The purpose of this study is to analyze the influence of Islamic spirituality toward organizational citizenship behavior from Islamic perspective (OCBIP), influence Islamic spirituality toward OCBIP in which spirituality at work and organizational commitment become mediators and influence of OCBIP toward working performance. Design/methodology/approach The study was categorized as an explanatory research. The setting of the study was the branch office of BRI Syariah in Malang. The population was employees of the branch office. The samples were 217 employees of BRI Syariah Malang. With an estimated population of 193 individuals and a 5 per cent confidence level, the total samples were 150 employees, including the supervisors. The sampling technique was proportional random sampling, in which all members of the population have an equal chance to become a sample based on proportion per section (Sekaran, 2003). The data were primary data obtained through questionnaires. The questionnaire consisted of question items on Islamic spirituality, workplace spirituality, organizational commitment and OCBIP. The data analysis technique was partial least squares (PLS). Findings Islamic spirituality is not directly influencing toward OCBIP, spirituality at work and organizational commitment as moderation variables in the influence of Islamic spirituality toward OCB IP, OCBIP had influence toward working performance. Higher OCBIP would result in better working performance accepted, and at the opposite, lower OCBIP would result in poorer working performance. Originality/value There are some limitations of previous studies that examine spirituality relationships with OCB. Nasrudin et al. (2013) and Kazemipour et al. (2012) found significant correlations between spirituality with OCB, but there is an inconsistency of research findings to suggest that spirituality has no direct effect on OCB, but through individual perceptions of organization. As the study of spirituality with OCB is still limited, this study attempts to explain OCB from an Islamic perspective, to propose a framework on Islamic spirituality, spirituality at work as an individual source of OCB and moderation of organizational commitment using Djafri and Noordin’s (2017) and previous empirical studies, with an aim to integrate the spirituality and OCB in a model that can be used to better understand OCB. It is hoped that this model development will reduce the scarcity of literature on spirituality with OCB through organizational commitment. This will help the organization to understand the role of spirituality and organizational commitment to improve OCB of employees that ultimately will improve organizational performance.","container-title":"Journal of Islamic Marketing","DOI":"10.1108/JIMA-08-2018-0140","ISSN":"1759-0833","issue":"6","note":"publisher: Emerald Publishing Limited","page":"1777-1799","source":"Emerald Insight","title":"Spirituality at work and organizational commitment as moderating variables in relationship between Islamic spirituality and OCB IP and influence toward employee performance","volume":"11","author":[{"family":"Sani","given":"Achmad"},{"family":"Maharani Ekowati","given":"Vivin"}],"issued":{"date-parts":[["2019",1,1]]}}},{"id":2729,"uris":["http://zotero.org/users/local/lu8HTOHw/items/99KLIVJS"],"itemData":{"id":2729,"type":"article-journal","abstract":"Purpose This study aims to analyze the relationship of work spirituality, organizational commitment and performance of rural credit institution (Lembaga Perkreditan Desa [LPD]) administrators. Design/methodology/approach To obtain the data, the researcher uses the interview and questionnaire techniques. The questionnaire is used as the research instrument whose validity and reliability have been tested. This study uses the quantitative approach. The analysis technique used is the path analysis. The significance level of the mediation role is analyzed by using Sobel test. Findings The work spirituality is proven to give a positive and significant effect to the performance of administrator and organizational commitment. It can be summarized that the higher the work spirituality, the better the performance at work and the higher organizational commitment. The organizational commitment also gives a positive and significant effect to the LPD administrator’s performance. The organizational commitment is proven to be the partial mediator variable for the relationship between the work spirituality and work performance of LPD administrator. Research limitations/implications First, LPD as the druwe institution or owned by the traditional village has to be directed to the attempt of improving the standard of living of Krama Desa Adat and supporting the development of the traditional village. Second, it is important for LPD to be run by the human resource with high work spirituality; thus, it can positively affect their commitment to the organization and improve their performance at work. Originality/value The originality of this study is the finding of various empirical studies that have not been explained in an integrated way about the relationship between the work spirituality and organizational commitment, as well as the individual performance. Therefore, this study analyzes further about the relationship among them. In the previous study, there are many researchers who analyze the industry, but few do it in the local wisdom-based organizations such as LPDs that are developing rapidly in Bali.","container-title":"International Journal of Ethics and Systems","DOI":"10.1108/IJOES-09-2017-0135","ISSN":"0828-8666","issue":"3","note":"publisher: Emerald Publishing Limited","page":"306-322","source":"Emerald Insight","title":"Work spirituality: Its effect to the organizational commitment and performance of rural credit institution administrator","title-short":"Work spirituality","volume":"35","author":[{"family":"Sintaasih","given":"Desak Ketut"},{"family":"Manuati Dewi","given":"I.G.A."},{"family":"Mudiartha Utama","given":"I Wayan"},{"family":"Mujiati","given":"Ni Wayan"}],"issued":{"date-parts":[["2019",1,1]]}}},{"id":2735,"uris":["http://zotero.org/users/local/lu8HTOHw/items/YJUSJ3IH"],"itemData":{"id":2735,"type":"article-journal","abstract":"This paper investigates the individual factors in the organization that influence the organizational performance of Secondary School teachers in Northern State of Malaysia. With the work influence, sense of community and individual spirituality as independent variables, this paper examines how these factors influence the organizational performance of the Secondary School teachers. In this study, data were collected through a structured questionnaire from 300 randomly selected respondents. The data were analysed using Statistical Package for Social Sciences (SPSS) version 21.0. Thus, descriptive analysis, reliability analysis and multiple regression analysis were applied to this study. The results indicated that work influence factors are significant in influencing organizational performance in Secondary School.","collection-title":"7th International Economics &amp; Business Management Conference (IEBMC 2015)","container-title":"Procedia Economics and Finance","DOI":"10.1016/S2212-5671(16)00072-1","ISSN":"2212-5671","journalAbbreviation":"Procedia Economics and Finance","language":"en","page":"591-596","source":"ScienceDirect","title":"The Relationship of Work Influence, Sense of Community and Individual Spirituality towards Organizational Performance","volume":"35","author":[{"family":"Soha","given":"Hazalina Mat"},{"family":"Osman","given":"Abdullah"},{"family":"Salahuddin","given":"Shahrul Nizam"},{"family":"Abdullah","given":"Safizal"},{"family":"Ramlee","given":"Nor Faizzah"}],"issued":{"date-parts":[["2016",1,1]]}}},{"id":2666,"uris":["http://zotero.org/users/local/lu8HTOHw/items/MAQUZ4MZ"],"itemData":{"id":2666,"type":"article-journal","abstract":"The paper aims to study the impact of four dimensions of workplace spirituality (compassion, meaningful work, mindfulness and transcendence) proposed by Petchsawang and Duchon (2009, 2012) on job satisfaction. The impact of moderating variables like gender, chronological age and work experience is also considered in this research. Finally, job satisfaction is also studied as a mediating variable between workplace spirituality and job performance. A cross-section research was conducted on 262 employees working in western India, which is a non-Western educated industrialised rich democratic (WEIRD) sample. The data is analysed by using structural equation modelling. The research results indicate that there is a positive relationship between various dimensions of workplace spirituality and job satisfaction. These findings deepen the understanding of workplace spirituality, job satisfaction and job performance. This study brings new insights into the noteworthy role spirituality plays in the context of the workplace.","container-title":"International Journal of Process Management and Benchmarking","DOI":"10.1504/IJPMB.2019.097819","ISSN":"1460-6739","issue":"1","note":"publisher: Inderscience Publishers","page":"27-46","source":"inderscienceonline.com (Atypon)","title":"The relationship between workplace spirituality, job satisfaction and job performance","volume":"9","author":[{"family":"Sony","given":"Michael"},{"family":"Mekoth","given":"Nandakumar"}],"issued":{"date-parts":[["2019",1]]}}},{"id":2684,"uris":["http://zotero.org/users/local/lu8HTOHw/items/IXGLRHZZ"],"itemData":{"id":2684,"type":"article-journal","abstract":"Interest in spirituality as a protective factor in various aspects of daily life has increased over the years. Still there has been relatively little research attention paid to the effect of spirituality in the workplace. The current study was conducted to explore the role of spiritual well-being as positive spillover effect on job satisfaction when adverse workplace experiences are reported. Spiritual well-being was related to job satisfaction even when the adverse workplace conditions of job frustration, work tension and victimization were present. The context of the findings with other research and theory are discussed, as are directions for future research.","container-title":"Journal of Business Ethics","DOI":"10.1007/s10551-014-2269-6","ISSN":"1573-0697","issue":"1","journalAbbreviation":"J Bus Ethics","language":"en","page":"173-181","source":"Springer Link","title":"Exploring the Supportive Effects of Spiritual Well-Being on Job Satisfaction Given Adverse Work Conditions","volume":"131","author":[{"family":"Tejeda","given":"Manuel J."}],"issued":{"date-parts":[["2015",9,1]]}}}],"schema":"https://github.com/citation-style-language/schema/raw/master/csl-citation.json"} </w:instrText>
            </w:r>
            <w:r w:rsidRPr="00FE4CC2">
              <w:rPr>
                <w:sz w:val="24"/>
                <w:szCs w:val="24"/>
                <w:lang w:val="en-US"/>
              </w:rPr>
              <w:fldChar w:fldCharType="separate"/>
            </w:r>
            <w:r w:rsidRPr="00FE4CC2">
              <w:rPr>
                <w:rFonts w:ascii="Calibri" w:hAnsi="Calibri" w:cs="Calibri"/>
                <w:sz w:val="24"/>
                <w:szCs w:val="24"/>
                <w:lang w:val="en-US"/>
              </w:rPr>
              <w:t>(Albuquerque &amp; Cunha, 2020; Beheshtifar &amp; Zare, 2013; Duchon &amp; Plowman, 2005; Fachrunnisa et al., 2014, 2014; Faro Albuquerque et al., 2014; Garcia-Zamor, 2003; Giacalone &amp; Jurkiewicz, 2010; Javanmard, 2012; Joelle &amp; Coelho, 2019; Karakas, 2010; Kolodinsky et al., 2008; J. F. Marques, 2008; Osman‐Gani et al., 2013; Pawar, 2009; Petchsawang &amp; Duchon, 2012; Rego et al., 2007; Saks, 2011; Sani &amp; Maharani Ekowati, 2019; Sintaasih et al., 2019; Soha et al., 2016; Sony &amp; Mekoth, 2019; Tejeda, 2015)</w:t>
            </w:r>
            <w:r w:rsidRPr="00FE4CC2">
              <w:rPr>
                <w:sz w:val="24"/>
                <w:szCs w:val="24"/>
                <w:lang w:val="en-US"/>
              </w:rPr>
              <w:fldChar w:fldCharType="end"/>
            </w:r>
          </w:p>
        </w:tc>
      </w:tr>
      <w:tr w:rsidR="00FE4CC2" w:rsidRPr="00FE4CC2" w14:paraId="6C81F609" w14:textId="77777777" w:rsidTr="00847014">
        <w:trPr>
          <w:trHeight w:val="494"/>
        </w:trPr>
        <w:tc>
          <w:tcPr>
            <w:tcW w:w="1696" w:type="dxa"/>
            <w:vMerge/>
            <w:shd w:val="clear" w:color="auto" w:fill="E2EFD9" w:themeFill="accent6" w:themeFillTint="33"/>
          </w:tcPr>
          <w:p w14:paraId="0BC1F116" w14:textId="77777777" w:rsidR="00EF3DE4" w:rsidRPr="00FE4CC2" w:rsidRDefault="00EF3DE4" w:rsidP="00847014">
            <w:pPr>
              <w:rPr>
                <w:b/>
                <w:sz w:val="24"/>
                <w:szCs w:val="24"/>
                <w:lang w:val="en-US"/>
              </w:rPr>
            </w:pPr>
          </w:p>
        </w:tc>
        <w:tc>
          <w:tcPr>
            <w:tcW w:w="2410" w:type="dxa"/>
          </w:tcPr>
          <w:p w14:paraId="2A4A9829" w14:textId="77777777" w:rsidR="00EF3DE4" w:rsidRPr="00FE4CC2" w:rsidRDefault="00EF3DE4" w:rsidP="00847014">
            <w:pPr>
              <w:rPr>
                <w:i/>
                <w:sz w:val="24"/>
                <w:szCs w:val="24"/>
                <w:lang w:val="en-US"/>
              </w:rPr>
            </w:pPr>
            <w:r w:rsidRPr="00FE4CC2">
              <w:rPr>
                <w:i/>
                <w:sz w:val="24"/>
                <w:szCs w:val="24"/>
                <w:lang w:val="en-US"/>
              </w:rPr>
              <w:t>Organizational identification &amp; commitment</w:t>
            </w:r>
          </w:p>
        </w:tc>
        <w:tc>
          <w:tcPr>
            <w:tcW w:w="5103" w:type="dxa"/>
          </w:tcPr>
          <w:p w14:paraId="0ABC1518" w14:textId="6913DEE1" w:rsidR="00EF3DE4" w:rsidRPr="00FE4CC2" w:rsidRDefault="00EF3DE4" w:rsidP="00847014">
            <w:pPr>
              <w:rPr>
                <w:sz w:val="24"/>
                <w:szCs w:val="24"/>
                <w:lang w:val="en-US"/>
              </w:rPr>
            </w:pPr>
            <w:r w:rsidRPr="00FE4CC2">
              <w:rPr>
                <w:sz w:val="24"/>
                <w:szCs w:val="24"/>
                <w:lang w:val="en-US"/>
              </w:rPr>
              <w:fldChar w:fldCharType="begin"/>
            </w:r>
            <w:r w:rsidRPr="00FE4CC2">
              <w:rPr>
                <w:sz w:val="24"/>
                <w:szCs w:val="24"/>
                <w:lang w:val="en-US"/>
              </w:rPr>
              <w:instrText xml:space="preserve"> ADDIN ZOTERO_ITEM CSL_CITATION {"citationID":"jCfckrp0","properties":{"formattedCitation":"(Ahmad &amp; Omar, 2014; Badrinarayanan &amp; Madhavaram, 2008; Belwalkar et al., 2018; Belwalkar &amp; Vohra, 2016; Campbell, 2013; Chand &amp; Koul, 2012; Chawla &amp; Guda, 2010; Giacalone &amp; Jurkiewicz, 2010; Kolodinsky et al., 2008; Marschke et al., 2009; McCormick, 1994; Nasurdin et al., 2013; Pawar, 2009; Rego et al., 2007; Rego &amp; Pina e Cunha, 2008; Sani &amp; Maharani Ekowati, 2019; Sintaasih et al., 2019; Soha et al., 2016)","plainCitation":"(Ahmad &amp; Omar, 2014; Badrinarayanan &amp; Madhavaram, 2008; Belwalkar et al., 2018; Belwalkar &amp; Vohra, 2016; Campbell, 2013; Chand &amp; Koul, 2012; Chawla &amp; Guda, 2010; Giacalone &amp; Jurkiewicz, 2010; Kolodinsky et al., 2008; Marschke et al., 2009; McCormick, 1994; Nasurdin et al., 2013; Pawar, 2009; Rego et al., 2007; Rego &amp; Pina e Cunha, 2008; Sani &amp; Maharani Ekowati, 2019; Sintaasih et al., 2019; Soha et al., 2016)","noteIndex":0},"citationItems":[{"id":2674,"uris":["http://zotero.org/users/local/lu8HTOHw/items/T5QNC58E"],"itemData":{"id":2674,"type":"article-journal","abstract":"Despite the growing number of studies on workplace spirituality, there is still lack of studies that have explored the relationships between workplace spirituality, job attitudes and behaviors. The purpose of this paper is to propose a model on the relationship between workplace spirituality and workplace deviant behaviour with job satisfaction as a mediator. Workplace spirituality is expected to correlate negatively with workplace deviant behaviour and positively with job satisfaction, and job satisfaction is expected to correlate negatively with workplace deviant behaviour. Drawing from social control theory, social exchange theory and previous literature, we hypothesize that job satisfaction mediates the relationship between workplace spirituality and workplace deviant behaviour. According to this proposed model, an employee who experienced workplace spirituality is more likely to be satisfied with work and will not engage in workplace deviant behaviour. Given the potential effect of workplace spirituality on workplace deviant behaviour via job satisfaction, there is a need for organizations to create a culture of spirituality at the workplace.","container-title":"Asian Social Science","DOI":"10.5539/ass.v10n19p107","ISSN":"1911-2017","issue":"19","language":"en","license":"Copyright (c) 2014 Aminah Ahmad,Zoharah Omar","note":"number: 19","page":"p107","source":"www.ccsenet.org","title":"Reducing Deviant Behavior through Workplace Spirituality and Job Satisfaction","volume":"10","author":[{"family":"Ahmad","given":"Aminah"},{"family":"Omar","given":"Zoharah"}],"issued":{"date-parts":[["2014",9,29]]}}},{"id":2700,"uris":["http://zotero.org/users/local/lu8HTOHw/items/J3WDGPVH"],"itemData":{"id":2700,"type":"article-journal","abstract":"The past few years have witnessed a proliferation of articles on spirituality and its relevance for business. A growing trend in spirituality research is an emphasis on spirituality in the workplace. Theoretical and empirical support is emerging on how workplace spirituality infl uences both employee and organizational outcomes. However, the sales literature has not yet integrated the dimensions of workplace spirituality into its frameworks. Therefore, drawing on existing theoretical foundations, we propose a conceptual framework that illustrates the role of workplace spirituality in selling organizations. We present relevant testable research propositions, guidelines for future research, and implications for practice.","container-title":"Journal of Personal Selling &amp; Sales Management","DOI":"10.2753/PSS0885-3134280406","ISSN":"0885-3134","issue":"4","note":"publisher: Routledge\n_eprint: https://doi.org/10.2753/PSS0885-3134280406","page":"421-434","source":"Taylor and Francis+NEJM","title":"Workplace Spirituality and the Selling Organization: A Conceptual Framework and Research Propositions","title-short":"Workplace Spirituality and the Selling Organization","volume":"28","author":[{"family":"Badrinarayanan","given":"Vishag"},{"family":"Madhavaram","given":"Sreedhar"}],"issued":{"date-parts":[["2008",9,1]]}}},{"id":2664,"uris":["http://zotero.org/users/local/lu8HTOHw/items/EK72XN7L"],"itemData":{"id":2664,"type":"article-journal","abstract":"Purpose This study aims to investigate the relationships between workplace spirituality, job satisfaction and organizational citizenship behaviors (OCBs). It examines the relationship between the three workplace spirituality components – meaning and purpose in work, recognition of an inner life or spirit and interconnectedness with OCBs, mediated by the job satisfaction experienced by the employees, in the context of an Indian private sector bank. A sample consisting of 613 banking employees is studied. The results provide considerable support for all except one of the hypothesized relationships between workplace spirituality components and OCBs. Workplace spirituality components also all led to job satisfaction in employees, and job satisfaction tested positive for a relationship with OCBs. This study can provide significant inputs to promote managerial effectiveness and change management, leadership and holistic performance and growth of organizations, through environments that promote workplace spirituality. Design/methodology/approach The objective of this research is the study of the relationship between the constructs, a spirituality at work, i.e. the independent variable, and OCBs (OCBs), i.e. the dependent variable, and to explore the possibility of the mediating effects of job satisfaction. As the nature of this empirical study is rigorous, and one which will pave the way toward theory building, this research adopts a positivist orientation quantitative method throughout because it is deemed most suitable as it allows testing the validity of the main measure (the integration profile) and the theory using hypotheses and establishing relationships, and at the same time, it allows the researcher to remain independent from the research participants (Reswell, 1994). Consequently, the findings will be very useful to answer the most important research question of this study, which is to inform managers and employers whether workplace spirituality affects employees’ job satisfaction and OCBs. Findings Using the SPSS statistical package and the partial least square structured equation modeling analysis software tool, the research data have been analyzed both quantitatively and qualitatively. The quantitative results suggest that there is a positive relationship between the dependent variable, OCBs, and the independent variables, meaning and purpose and interconnectedness. The inner life dimension of workplace spirituality did to correlate to the single factor of OCB analyzed, but individually inner life had a significant positive relationship with the individual components of OCB – altruism, civic virtue, courtesy and sportsmanship, except conscientiousness. The correlations established the relationships, and the regression analysis identified the relevant factors that had causal relationship. The 163 validity and reliability of the measurement instruments were confirmed by the high internal consistency. Research limitations/implications Improving organizational citizenship is one of the lowest costs and best ways to encourage organizational effectiveness. This research is important for businesses that want to create competence and organizational effectiveness. Indian contextual studies (non-Western context) on both workplace spirituality and organizational outcomes are few and keeping in mind the growth of Indian industry, the evolving workforce and demands being made on workplaces, a study like this is significant. The studies stated that businesses should act as agents of national progress and development and as socially responsible citizens contributing to the environment and influencing well-being. This would require a strong and hard look at current management practices. Allio (2011) stated that as a result of the consequences of questionable and corrupt corporate practices, there is a strong need felt to articulate a new sense of purpose of the firm, corporate character and culture, survival, sustainability and innovation. Thaker (2011) advocated the same view as he stated that the current management and organizational policies, principles and practices are focused on a view of self-interest. This results in socially and environmentally dysfunctional organizations. An alternative approach is workplace spirituality (Al-Qutop and Harrim, 2014). Practical implications Strategic implementation of workplace spirituality is an upcoming focus and priority area of work for human resource managers (Marques, 2005). The human resource department’s role in designing and developing strategies that embrace spirituality, with the intention of developing a culture aimed toward the successful achievement of both business and individual or personal goals, is very critical for the management. By using statistical analysis to demonstrate whether or not a relationship exists between one or more of the determinants of spirituality and one or more of the determinants of job satisfaction, leaders may be better able to understand why certain individuals are able to remain passionate about their work. Leaders can integrate the appropriate determinants that may correlate to job satisfaction into the organizational culture, resulting in improved job satisfaction for all within the organization. The outcomes can provide a significant contribution to the body of knowledge for spirituality within organizations, as well as knowledge of factors that influence job satisfaction and motivation. Social implications The inherent nature of this study is intimately connected to its objective, purpose and significance. It is also based on the fundamental realization that managers and leaders today have a larger responsibility in society, one that extends beyond their routine functions and basic tasks of running a business. Leadership decisions can and do have a profound lasting effect on the larger community and society within which they operate. This study and the methods that have been adopted for this research are intended to add to the growing body of knowledge on managerial perceptions, and implications of the process of introducing and practicing workplace spirituality. Originality/value Studies in the Indian context of workplace spirituality and outcomes are rare. Particular studies in the banking sector are lesser. This research aims at studying the link between workplace spirituality, job satisfaction and OCBs, in the context of an Indian private sector bank, which is very unique. Earlier studies have tested the relationships independently, but have not examined the relationships of all three variables together.","container-title":"Social Responsibility Journal","DOI":"10.1108/SRJ-05-2016-0096","ISSN":"1747-1117","issue":"2","note":"publisher: Emerald Publishing Limited","page":"410-430","source":"Emerald Insight","title":"The relationship between workplace spirituality, job satisfaction and organizational citizenship behaviors – an empirical study","volume":"14","author":[{"family":"Belwalkar","given":"Shibani"},{"family":"Vohra","given":"Veena"},{"family":"Pandey","given":"Ashish"}],"issued":{"date-parts":[["2018",1,1]]}}},{"id":2677,"uris":["http://zotero.org/users/local/lu8HTOHw/items/UGGE8SLA"],"itemData":{"id":2677,"type":"article-journal","abstract":"Workplace spirituality has steadily been gaining attention in the last couple of years. Many researchers have investigated the role of “workplace spirituality” with the aim of generating research data that would firmly entrench this construct as vital in the workplace. This article proposes the relationships between workplace spirituality, job satisfaction and organizational citizenship behaviors. It examines the relationship between three workplace spirituality components–meaning and purpose in work, recognition of an inner life or spirit and interconnectedness with the various forms in which organizational citizenship behaviours manifest, mediated by the job satisfaction experienced by the employees. This study can provide significant inputs to promote managerial effectiveness, change management, leadership, holistic performance and growth of organizations, through environments which promote workplace spirituality.","container-title":"International Journal of Business and Management","DOI":"10.5539/ijbm.v11n8p256","ISSN":"1833-3850","issue":"8","language":"en","license":"Copyright (c) 2016 Shibani Belwalkar,Veena Vohra","note":"number: 8","page":"p256","source":"www.ccsenet.org","title":"Workplace Spirituality, Job Satisfaction and Organizational Citizenship Behaviors: A Theoretical Model","title-short":"Workplace Spirituality, Job Satisfaction and Organizational Citizenship Behaviors","volume":"11","author":[{"family":"Belwalkar","given":"Shibani"},{"family":"Vohra","given":"Veena"}],"issued":{"date-parts":[["2016",7,20]]}}},{"id":2687,"uris":["http://zotero.org/users/local/lu8HTOHw/items/QSAD43IZ"],"itemData":{"id":2687,"type":"article-journal","abstract":"Providing care to patients in critical care units generates stress. Helping the critical care nurse manage this stress can lead to better patient experiences and higher nursing retention. While providing holistic care to patients produces better outcomes, addressing the holistic needs of the caregiver must also be considered. Included in the holistic needs of the nurse is their spiritual well-being. A study that measures spiritual well-being, stress, and nursing retention is the focus of this review.","container-title":"Dimensions of Critical Care Nursing","DOI":"10.1097/DCC.0b013e31828083a4","ISSN":"0730-4625","issue":"2","language":"en-US","page":"78–83","source":"journals.lww.com","title":"Spirituality, Stress, and Retention of Nurses in Critical Care","volume":"32","author":[{"family":"Campbell","given":"Duane"}],"issued":{"date-parts":[["2013",4]]}}},{"id":2697,"uris":["http://zotero.org/users/local/lu8HTOHw/items/XGLIKQTW"],"itemData":{"id":2697,"type":"article-journal","container-title":"International Conference on Humanities, Economics and Geography","page":"17-18","title":"Workplace Spirituality, Organizational Emotional Ownership and Job Satisfaction as Moderators in Coping with Job Stress","volume":"ICHEG","author":[{"family":"Chand","given":"Piar"},{"family":"Koul","given":"Hemange"}],"issued":{"date-parts":[["2012"]]}}},{"id":2670,"uris":["http://zotero.org/users/local/lu8HTOHw/items/MZ9Q68UH"],"itemData":{"id":2670,"type":"article-journal","abstract":"Spirituality is a hot topic of research in recent times in management arena. Though the organizational researchers have intensely started exploring this area, the studies related to selling organizations are few, and fewer are the studies related to selling organizations with individual (sales professional) as the unit of theory. The present study explores the relationship between ?individual spirituality at work? and sales professionals? ?job satisfaction?, ?propensity to leave? and ?job commitment?. This work focuses on sales professionals across various industries. A cross-sectional survey method is adopted. Correlation analysis is done to reveal the hypothesized relationships. The results reveal that sales professionals? spirituality at work is positively related to job satisfaction and job commitment, and negatively related to propensity to leave. The results provide the relevance of spirituality at work to salespeople. The selling organizations can also utilize the information and promote the individual expression of spirituality at work.","container-title":"Journal of Human Values","DOI":"10.1177/097168581001600203","ISSN":"0971-6858","issue":"2","language":"en","note":"publisher: SAGE Publications India","page":"157-167","source":"SAGE Journals","title":"Individual Spirituality at Work and Its Relationship with Job Satisfaction, Propensity to Leave and Job Commitment: An Exploratory Study among Sales Professionals","title-short":"Individual Spirituality at Work and Its Relationship with Job Satisfaction, Propensity to Leave and Job Commitment","volume":"16","author":[{"family":"Chawla","given":"Vaibhav"},{"family":"Guda","given":"Sridhar"}],"issued":{"date-parts":[["2010",10,1]]}}},{"id":2599,"uris":["http://zotero.org/users/local/lu8HTOHw/items/E7FJZPBM"],"itemData":{"id":2599,"type":"book","edition":"3","language":"Englisch","number-of-pages":"376","publisher":"Routledge","source":"Amazon","title":"Handbook of Workplace Spirituality and Organizational Performance","author":[{"family":"Giacalone","given":"Robert A."},{"family":"Jurkiewicz","given":"Carole L."}],"issued":{"date-parts":[["2010",11,15]]}}},{"id":2604,"uris":["http://zotero.org/users/local/lu8HTOHw/items/UYPWAE4Q"],"itemData":{"id":2604,"type":"article-journal","abstract":"Spiritual values in the workplace, increasingly discussed and applied in the business ethics literature, can be viewed from an individual, organizational, or interactive perspective. The following study examined previously unexplored workplace spirituality outcomes. Using data collected from five samples consisting of full-time workers taking graduate coursework, results indicated that perceptions of organizational-level spirituality (“organizational spirituality”) appear to matter most to attitudinal and attachment-related outcomes. Specifically, organizational spirituality was found to be positively related to job involvement, organizational identification, and work rewards satisfaction, and negatively related to organizational frustration. Personal spirituality was positively related to intrinsic, extrinsic, and total work rewards satisfaction. The interaction of personal spirituality and organizational spirituality was found related to total work rewards satisfaction. Future workplace spirituality research directions are discussed.","container-title":"Journal of Business Ethics","DOI":"10.1007/s10551-007-9507-0","ISSN":"1573-0697","issue":"2","journalAbbreviation":"J Bus Ethics","language":"en","page":"465-480","source":"Springer Link","title":"Workplace Values and Outcomes: Exploring Personal, Organizational, and Interactive Workplace Spirituality","title-short":"Workplace Values and Outcomes","volume":"81","author":[{"family":"Kolodinsky","given":"Robert W."},{"family":"Giacalone","given":"Robert A."},{"family":"Jurkiewicz","given":"Carole L."}],"issued":{"date-parts":[["2008",8,1]]}}},{"id":2742,"uris":["http://zotero.org/users/local/lu8HTOHw/items/QQR7MGMR"],"itemData":{"id":2742,"type":"article-journal","abstract":"This research was aimed at the study of organizational commitment to the relationship of spirituality in the workplace.  In addition, organizational commitment and spirituality in the workplace was analyzed as stand alone variables.  The design of this study was to interpret, develop, test and present research that explains the connection between workplace spirituality and a person’s perception to the relationship of organizational commitment.  The ultimate goal of this research was to examine the relationships of the variables that would lead to further growth in employee development, increased job performance, lower turnover rates, higher profits and employee retention as they relate to organizational goals and strategies.  his research indicated that there is a widespread belief that for companies to survive into the 21st century in the face of economical downturn and global competition, it is necessary for leaders and employees to tap into their spiritual resources.  All the collected evidence from this research points to a strong and significant relationship between the variables.  The potentially groundbreaking nature of this research leaves no doubt that the intuitively positive relationship between spirituality in the workplace and organizational commitment may transform individual and organizational lives in ways unrestricted by natural law.","container-title":"Journal of Business &amp; Economics Research (JBER)","DOI":"10.19030/jber.v7i8.2320","ISSN":"2157-8893","issue":"8","journalAbbreviation":"JBER","language":"en","license":"Copyright (c)","note":"number: 8","source":"clutejournals.com","title":"Professionals And Executives Support A Relationship Between Organizational Commitment And Spirituality In The Workplace","URL":"https://clutejournals.com","volume":"7","author":[{"family":"Marschke","given":"Eleanor"},{"family":"Preziosi","given":"Robert"},{"family":"Harrington","given":"William"}],"accessed":{"date-parts":[["2022",12,8]]},"issued":{"date-parts":[["2009",8,1]]}}},{"id":2581,"uris":["http://zotero.org/users/local/lu8HTOHw/items/B5HWW9R7"],"itemData":{"id":2581,"type":"article-journal","abstract":"Describes some of the challenges that face managers who try to integrate their spirituality with their work, focusing on values, tasks and problems that emerge in more than one spiritual tradition. Examines five such themes: compassion, right livelihood, selfless service, work as a form of meditation, and problems of pluralism.","container-title":"Journal of Managerial Psychology","DOI":"10.1108/02683949410070142","ISSN":"0268-3946","issue":"6","note":"publisher: MCB UP Ltd","page":"5-8","source":"Emerald Insight","title":"Spirituality and Management","volume":"9","author":[{"family":"McCormick","given":"Donald W."}],"issued":{"date-parts":[["1994",1,1]]}}},{"id":2656,"uris":["http://zotero.org/users/local/lu8HTOHw/items/4I3PVFER"],"itemData":{"id":2656,"type":"article-journal","abstract":"Despite extensive studies on the antecedents of organizational citizenship behaviour (OCB), empirical studies on the effect of the workplace spirituality on OCB remains limited. The present study investigates the effects of workplace spirituality dimensions on OCB, with the moderating role of gender. Analyses of 171 academic staff attached to 15 private institutions of higher learning in Malaysia partially supported the relationship between workplace spirituality and OCB, as well as gender's role as a moderator in the workplace spirituality-OCB linkage. Findings are discussed in the light of available literature. Implications for future research and practice are also highlighted.","container-title":"South African Journal of Business Management","DOI":"10.10520/EJC131416","issue":"1","note":"publisher: AOSIS","page":"61-74","source":"journals.co.za (Atypon)","title":"Workplace spirituality and organizational citizenship behaviour : exploring gender as a moderator","title-short":"Workplace spirituality and organizational citizenship behaviour","volume":"44","author":[{"family":"Nasurdin","given":"A. M."},{"family":"Nejati","given":"M."},{"family":"Mei","given":"Y. K."}],"issued":{"date-parts":[["2013",3]]}}},{"id":2641,"uris":["http://zotero.org/users/local/lu8HTOHw/items/89HB8LVW"],"itemData":{"id":2641,"type":"article-journal","abstract":"Purpose – This paper aims to examine the direct effects of three workplace spirituality aspects – meaning in work, community at work, and positive organizational purpose – and individual spirituality on three work attitudes – job satisfaction, job involvement, and organizational commitment. It also seeks to examine the interactive effects of these three workplace spirituality aspects and individual spirituality on these three work attitudes. Design/methodology/approach – The paper briefly outlines the existing workplace spirituality research, indicates the required research and places this study in that backdrop. It then outlines theory building for specifying a set of hypotheses. It uses data from a sample of managerial level employees from India to test the hypotheses. Findings – The study results provided considerable support for the hypothesized relationships between workplace spirituality aspects and work attitudes but not for the hypothesized relationships between individual spirituality and work attitudes. The results provided only marginal support for the interactive effect model, which hypothesized that individual spirituality will moderate the effect of workplace spirituality aspects on work attitudes. Research limitations/implications – Research implications of the findings outlined in this paper will encourage research to link various organizational topics such as leadership with workplace spirituality. They also highlight the need to examine more complex models to examine joint effects of workplace spirituality and individual spirituality on work attitudes. Practical implications – The findings can provide some relevant inputs for leadership actions and organization development efforts aimed at implementing workplace spirituality in organizations. Originality/value – The paper's value partly comes from the outlined research and practice implications.","container-title":"Leadership &amp; Organization Development Journal","DOI":"10.1108/01437730911003911","ISSN":"0143-7739","issue":"8","note":"publisher: Emerald Group Publishing Limited","page":"759-777","source":"Emerald Insight","title":"Individual spirituality, workplace spirituality and work attitudes: An empirical test of direct and interaction effects","title-short":"Individual spirituality, workplace spirituality and work attitudes","volume":"30","author":[{"family":"Pawar","given":"Badrinarayan Shankar"}],"issued":{"date-parts":[["2009",1,1]]}}},{"id":2738,"uris":["http://zotero.org/users/local/lu8HTOHw/items/8TKRNIMI"],"itemData":{"id":2738,"type":"article-journal","abstract":"This paper shows how the perceptions of people regarding five dimensions of workplace spirituality (team’s sense of community, alignment with organizational values, sense of contribution to society, enjoyment at work, and opportunities for inner life) predict affective, normative, and continuance commitment, as well as self‐reported individual performance. One sample in Portugal and another in Brazil were collected. The findings show that employees’ perceptions of workplace spirituality predict significant variance of commitment and individual performance in both samples. The empirical evidence suggests that workplace spirituality is a pertinent construct for researchers and an important concern to be taken into account by managers.","container-title":"Management Research: Journal of the Iberoamerican Academy of Management","DOI":"10.2753/JMR1536-5433050303","ISSN":"1536-5433","issue":"3","note":"publisher: Emerald Group Publishing Limited","page":"163-183","source":"Emerald Insight","title":"Workplace Spirituality, Commitment, and Self‐Reported Individual Performance: An Empirical Study","title-short":"Workplace Spirituality, Commitment, and Self‐Reported Individual Performance","volume":"5","author":[{"family":"Rego","given":"Arménio"},{"family":"Pina E. Cunha","given":"Miguel"},{"family":"Souto","given":"Solange"}],"issued":{"date-parts":[["2007",1,1]]}}},{"id":2645,"uris":["http://zotero.org/users/local/lu8HTOHw/items/GEMATBPE"],"itemData":{"id":2645,"type":"article-journal","abstract":"Purpose – The paper aims to study the impact of five dimensions of workplace spirituality (team's sense of community, alignment with organizational values, sense of contribution to society, enjoyment at work, opportunities for inner life) on affective, normative and continuance commitment. Design/methodology/approach – A sample of 361 individuals from 154 organizations were interviewed. Correlations, regressions and cluster analyses were carried out. Findings – The five spirituality dimensions explain 48, 16 and 7 per cent of the unique variance of, respectively, the affective, normative and continuance forms of commitment. The findings suggest that when people experience workplace spirituality, they feel more affectively attached to their organizations, experience a sense of obligation/loyalty towards them, and feel less instrumentally committed. Research limitations/implications – Dependent and independent variables were collected from the same source, simultaneously. This can produce the risk of common method variance, leading to an inflation of statistical relationships. Future studies may use a double source method. A longitudinal research design may also be suitable. Practical implications – By improving spirituality climates, managers can promote organizational commitment and, thus, individual and organizational performance. It is likely that this occurs because people react reciprocally towards an organization that satisfies their spiritual needs, allows them to experience a sense of psychological safety, makes them feel that they are valued as human beings and that they deserve respectful treatment, and allows them to experience senses of purpose, self‐determination, enjoyment and belonging. Originality/value – The paper contributes by filling a gap in the organization and management literature, in which empirical studies on organizational spirituality have been scarce until now.","container-title":"Journal of Organizational Change Management","DOI":"10.1108/09534810810847039","ISSN":"0953-4814","issue":"1","note":"publisher: Emerald Group Publishing Limited","page":"53-75","source":"Emerald Insight","title":"Workplace spirituality and organizational commitment: an empirical study","title-short":"Workplace spirituality and organizational commitment","volume":"21","author":[{"family":"Rego","given":"Arménio"},{"family":"Pina e Cunha","given":"Miguel"}],"issued":{"date-parts":[["2008",1,1]]}}},{"id":2740,"uris":["http://zotero.org/users/local/lu8HTOHw/items/D89Q9DRP"],"itemData":{"id":2740,"type":"article-journal","abstract":"Purpose The purpose of this study is to analyze the influence of Islamic spirituality toward organizational citizenship behavior from Islamic perspective (OCBIP), influence Islamic spirituality toward OCBIP in which spirituality at work and organizational commitment become mediators and influence of OCBIP toward working performance. Design/methodology/approach The study was categorized as an explanatory research. The setting of the study was the branch office of BRI Syariah in Malang. The population was employees of the branch office. The samples were 217 employees of BRI Syariah Malang. With an estimated population of 193 individuals and a 5 per cent confidence level, the total samples were 150 employees, including the supervisors. The sampling technique was proportional random sampling, in which all members of the population have an equal chance to become a sample based on proportion per section (Sekaran, 2003). The data were primary data obtained through questionnaires. The questionnaire consisted of question items on Islamic spirituality, workplace spirituality, organizational commitment and OCBIP. The data analysis technique was partial least squares (PLS). Findings Islamic spirituality is not directly influencing toward OCBIP, spirituality at work and organizational commitment as moderation variables in the influence of Islamic spirituality toward OCB IP, OCBIP had influence toward working performance. Higher OCBIP would result in better working performance accepted, and at the opposite, lower OCBIP would result in poorer working performance. Originality/value There are some limitations of previous studies that examine spirituality relationships with OCB. Nasrudin et al. (2013) and Kazemipour et al. (2012) found significant correlations between spirituality with OCB, but there is an inconsistency of research findings to suggest that spirituality has no direct effect on OCB, but through individual perceptions of organization. As the study of spirituality with OCB is still limited, this study attempts to explain OCB from an Islamic perspective, to propose a framework on Islamic spirituality, spirituality at work as an individual source of OCB and moderation of organizational commitment using Djafri and Noordin’s (2017) and previous empirical studies, with an aim to integrate the spirituality and OCB in a model that can be used to better understand OCB. It is hoped that this model development will reduce the scarcity of literature on spirituality with OCB through organizational commitment. This will help the organization to understand the role of spirituality and organizational commitment to improve OCB of employees that ultimately will improve organizational performance.","container-title":"Journal of Islamic Marketing","DOI":"10.1108/JIMA-08-2018-0140","ISSN":"1759-0833","issue":"6","note":"publisher: Emerald Publishing Limited","page":"1777-1799","source":"Emerald Insight","title":"Spirituality at work and organizational commitment as moderating variables in relationship between Islamic spirituality and OCB IP and influence toward employee performance","volume":"11","author":[{"family":"Sani","given":"Achmad"},{"family":"Maharani Ekowati","given":"Vivin"}],"issued":{"date-parts":[["2019",1,1]]}}},{"id":2729,"uris":["http://zotero.org/users/local/lu8HTOHw/items/99KLIVJS"],"itemData":{"id":2729,"type":"article-journal","abstract":"Purpose This study aims to analyze the relationship of work spirituality, organizational commitment and performance of rural credit institution (Lembaga Perkreditan Desa [LPD]) administrators. Design/methodology/approach To obtain the data, the researcher uses the interview and questionnaire techniques. The questionnaire is used as the research instrument whose validity and reliability have been tested. This study uses the quantitative approach. The analysis technique used is the path analysis. The significance level of the mediation role is analyzed by using Sobel test. Findings The work spirituality is proven to give a positive and significant effect to the performance of administrator and organizational commitment. It can be summarized that the higher the work spirituality, the better the performance at work and the higher organizational commitment. The organizational commitment also gives a positive and significant effect to the LPD administrator’s performance. The organizational commitment is proven to be the partial mediator variable for the relationship between the work spirituality and work performance of LPD administrator. Research limitations/implications First, LPD as the druwe institution or owned by the traditional village has to be directed to the attempt of improving the standard of living of Krama Desa Adat and supporting the development of the traditional village. Second, it is important for LPD to be run by the human resource with high work spirituality; thus, it can positively affect their commitment to the organization and improve their performance at work. Originality/value The originality of this study is the finding of various empirical studies that have not been explained in an integrated way about the relationship between the work spirituality and organizational commitment, as well as the individual performance. Therefore, this study analyzes further about the relationship among them. In the previous study, there are many researchers who analyze the industry, but few do it in the local wisdom-based organizations such as LPDs that are developing rapidly in Bali.","container-title":"International Journal of Ethics and Systems","DOI":"10.1108/IJOES-09-2017-0135","ISSN":"0828-8666","issue":"3","note":"publisher: Emerald Publishing Limited","page":"306-322","source":"Emerald Insight","title":"Work spirituality: Its effect to the organizational commitment and performance of rural credit institution administrator","title-short":"Work spirituality","volume":"35","author":[{"family":"Sintaasih","given":"Desak Ketut"},{"family":"Manuati Dewi","given":"I.G.A."},{"family":"Mudiartha Utama","given":"I Wayan"},{"family":"Mujiati","given":"Ni Wayan"}],"issued":{"date-parts":[["2019",1,1]]}}},{"id":2735,"uris":["http://zotero.org/users/local/lu8HTOHw/items/YJUSJ3IH"],"itemData":{"id":2735,"type":"article-journal","abstract":"This paper investigates the individual factors in the organization that influence the organizational performance of Secondary School teachers in Northern State of Malaysia. With the work influence, sense of community and individual spirituality as independent variables, this paper examines how these factors influence the organizational performance of the Secondary School teachers. In this study, data were collected through a structured questionnaire from 300 randomly selected respondents. The data were analysed using Statistical Package for Social Sciences (SPSS) version 21.0. Thus, descriptive analysis, reliability analysis and multiple regression analysis were applied to this study. The results indicated that work influence factors are significant in influencing organizational performance in Secondary School.","collection-title":"7th International Economics &amp; Business Management Conference (IEBMC 2015)","container-title":"Procedia Economics and Finance","DOI":"10.1016/S2212-5671(16)00072-1","ISSN":"2212-5671","journalAbbreviation":"Procedia Economics and Finance","language":"en","page":"591-596","source":"ScienceDirect","title":"The Relationship of Work Influence, Sense of Community and Individual Spirituality towards Organizational Performance","volume":"35","author":[{"family":"Soha","given":"Hazalina Mat"},{"family":"Osman","given":"Abdullah"},{"family":"Salahuddin","given":"Shahrul Nizam"},{"family":"Abdullah","given":"Safizal"},{"family":"Ramlee","given":"Nor Faizzah"}],"issued":{"date-parts":[["2016",1,1]]}}}],"schema":"https://github.com/citation-style-language/schema/raw/master/csl-citation.json"} </w:instrText>
            </w:r>
            <w:r w:rsidRPr="00FE4CC2">
              <w:rPr>
                <w:sz w:val="24"/>
                <w:szCs w:val="24"/>
                <w:lang w:val="en-US"/>
              </w:rPr>
              <w:fldChar w:fldCharType="separate"/>
            </w:r>
            <w:r w:rsidRPr="00FE4CC2">
              <w:rPr>
                <w:rFonts w:ascii="Calibri" w:hAnsi="Calibri" w:cs="Calibri"/>
                <w:sz w:val="24"/>
                <w:lang w:val="en-US"/>
              </w:rPr>
              <w:t>(Ahmad &amp; Omar, 2014; Badrinarayanan &amp; Madhavaram, 2008; Belwalkar et al., 2018; Belwalkar &amp; Vohra, 2016; Campbell, 2013; Chand &amp; Koul, 2012; Chawla &amp; Guda, 2010; Giacalone &amp; Jurkiewicz, 2010; Kolodinsky et al., 2008; Marschke et al., 2009; McCormick, 1994; Nasurdin et al., 2013; Pawar, 2009; Rego et al., 2007; Rego &amp; Pina e Cunha, 2008; Sani &amp; Maharani Ekowati, 2019; Sintaasih et al., 2019; Soha et al., 2016)</w:t>
            </w:r>
            <w:r w:rsidRPr="00FE4CC2">
              <w:rPr>
                <w:sz w:val="24"/>
                <w:szCs w:val="24"/>
                <w:lang w:val="en-US"/>
              </w:rPr>
              <w:fldChar w:fldCharType="end"/>
            </w:r>
          </w:p>
        </w:tc>
      </w:tr>
      <w:tr w:rsidR="00FE4CC2" w:rsidRPr="00FE4CC2" w14:paraId="7A39580E" w14:textId="77777777" w:rsidTr="00847014">
        <w:trPr>
          <w:trHeight w:val="494"/>
        </w:trPr>
        <w:tc>
          <w:tcPr>
            <w:tcW w:w="1696" w:type="dxa"/>
            <w:vMerge/>
            <w:shd w:val="clear" w:color="auto" w:fill="E2EFD9" w:themeFill="accent6" w:themeFillTint="33"/>
          </w:tcPr>
          <w:p w14:paraId="50C89993" w14:textId="77777777" w:rsidR="00EF3DE4" w:rsidRPr="00FE4CC2" w:rsidRDefault="00EF3DE4" w:rsidP="00847014">
            <w:pPr>
              <w:rPr>
                <w:b/>
                <w:sz w:val="24"/>
                <w:szCs w:val="24"/>
                <w:lang w:val="en-US"/>
              </w:rPr>
            </w:pPr>
          </w:p>
        </w:tc>
        <w:tc>
          <w:tcPr>
            <w:tcW w:w="2410" w:type="dxa"/>
          </w:tcPr>
          <w:p w14:paraId="3AB8823B" w14:textId="77777777" w:rsidR="00EF3DE4" w:rsidRPr="00FE4CC2" w:rsidRDefault="00EF3DE4" w:rsidP="00847014">
            <w:pPr>
              <w:rPr>
                <w:i/>
                <w:sz w:val="24"/>
                <w:szCs w:val="24"/>
                <w:lang w:val="en-US"/>
              </w:rPr>
            </w:pPr>
            <w:r w:rsidRPr="00FE4CC2">
              <w:rPr>
                <w:i/>
                <w:sz w:val="24"/>
                <w:szCs w:val="24"/>
                <w:lang w:val="en-US"/>
              </w:rPr>
              <w:t>Lowered job turnover</w:t>
            </w:r>
          </w:p>
        </w:tc>
        <w:tc>
          <w:tcPr>
            <w:tcW w:w="5103" w:type="dxa"/>
          </w:tcPr>
          <w:p w14:paraId="5368E581" w14:textId="62FB4071" w:rsidR="00EF3DE4" w:rsidRPr="00FE4CC2" w:rsidRDefault="00EF3DE4" w:rsidP="00847014">
            <w:pPr>
              <w:rPr>
                <w:sz w:val="24"/>
                <w:szCs w:val="24"/>
                <w:lang w:val="en-US"/>
              </w:rPr>
            </w:pPr>
            <w:r w:rsidRPr="00FE4CC2">
              <w:rPr>
                <w:sz w:val="24"/>
                <w:szCs w:val="24"/>
                <w:lang w:val="en-US"/>
              </w:rPr>
              <w:fldChar w:fldCharType="begin"/>
            </w:r>
            <w:r w:rsidRPr="00FE4CC2">
              <w:rPr>
                <w:sz w:val="24"/>
                <w:szCs w:val="24"/>
                <w:lang w:val="en-US"/>
              </w:rPr>
              <w:instrText xml:space="preserve"> ADDIN ZOTERO_ITEM CSL_CITATION {"citationID":"eaXvWDDt","properties":{"formattedCitation":"(Aboobaker et al., 2019; Ahmad &amp; Omar, 2014; Beehner &amp; Blackwell, 2016; Bhaskar &amp; Mishra, 2019; Campbell, 2013; Charzy\\uc0\\u324{}ska et al., 2021; Chawla &amp; Guda, 2010; Choerudin, 2014; Ghadi, 2017; Hwang &amp; Yi, 2022; Lee et al., 2010; Murphy et al., 2021; Probst &amp; Strand, 2010; Rego et al., 2007; Sintaasih et al., 2019)","plainCitation":"(Aboobaker et al., 2019; Ahmad &amp; Omar, 2014; Beehner &amp; Blackwell, 2016; Bhaskar &amp; Mishra, 2019; Campbell, 2013; Charzyńska et al., 2021; Chawla &amp; Guda, 2010; Choerudin, 2014; Ghadi, 2017; Hwang &amp; Yi, 2022; Lee et al., 2010; Murphy et al., 2021; Probst &amp; Strand, 2010; Rego et al., 2007; Sintaasih et al., 2019)","noteIndex":0},"citationItems":[{"id":2702,"uris":["http://zotero.org/users/local/lu8HTOHw/items/ZLBLY2IU"],"itemData":{"id":2702,"type":"article-journal","abstract":"Purpose The purpose of this paper is to examine the influence of workplace spirituality on employee well-being and intention to stay with the organization among teachers in technical higher education institutions. Furthermore, the study endeavors to test the difference in model estimates across two groups of teachers who differ in their intentional career choice. Design/methodology/approach This descriptive study was conducted amongst a sample of 523 teachers working in technical educational institutions in India. Self-reporting questionnaires were administered among the respondents, who were selected through purposive sampling method. Structural equation modeling and multi-group analysis were done to test the hypotheses. Findings Analysis revealed that workplace spirituality enhanced employee well-being and intention to stay. Differences were observed on the effects of different dimensions of workplace spirituality on job outcomes. Also, teachers’ intentional career choice was found to moderate these relationships. Originality/value This study is pioneering in conceptualizing and testing a theoretical model linking workplace spirituality, employee well-being and intention to stay, particularly in the context of teachers who differ in their intentional career choice. Implications with regard to the experience of workplace spirituality and job outcomes in the specific context of teaching are elaborated, thus striving to fill a gap in existing literature.","container-title":"International Journal of Educational Management","DOI":"10.1108/IJEM-02-2018-0049","ISSN":"0951-354X","issue":"1","note":"publisher: Emerald Publishing Limited","page":"28-44","source":"Emerald Insight","title":"Workplace spirituality, employee wellbeing and intention to stay: A multi-group analysis of teachers’ career choice","title-short":"Workplace spirituality, employee wellbeing and intention to stay","volume":"33","author":[{"family":"Aboobaker","given":"Nimitha"},{"family":"Edward","given":"Manoj"},{"family":"Zakkariya","given":"K.A."}],"issued":{"date-parts":[["2019",1,1]]}}},{"id":2674,"uris":["http://zotero.org/users/local/lu8HTOHw/items/T5QNC58E"],"itemData":{"id":2674,"type":"article-journal","abstract":"Despite the growing number of studies on workplace spirituality, there is still lack of studies that have explored the relationships between workplace spirituality, job attitudes and behaviors. The purpose of this paper is to propose a model on the relationship between workplace spirituality and workplace deviant behaviour with job satisfaction as a mediator. Workplace spirituality is expected to correlate negatively with workplace deviant behaviour and positively with job satisfaction, and job satisfaction is expected to correlate negatively with workplace deviant behaviour. Drawing from social control theory, social exchange theory and previous literature, we hypothesize that job satisfaction mediates the relationship between workplace spirituality and workplace deviant behaviour. According to this proposed model, an employee who experienced workplace spirituality is more likely to be satisfied with work and will not engage in workplace deviant behaviour. Given the potential effect of workplace spirituality on workplace deviant behaviour via job satisfaction, there is a need for organizations to create a culture of spirituality at the workplace.","container-title":"Asian Social Science","DOI":"10.5539/ass.v10n19p107","ISSN":"1911-2017","issue":"19","language":"en","license":"Copyright (c) 2014 Aminah Ahmad,Zoharah Omar","note":"number: 19","page":"p107","source":"www.ccsenet.org","title":"Reducing Deviant Behavior through Workplace Spirituality and Job Satisfaction","volume":"10","author":[{"family":"Ahmad","given":"Aminah"},{"family":"Omar","given":"Zoharah"}],"issued":{"date-parts":[["2014",9,29]]}}},{"id":2750,"uris":["http://zotero.org/users/local/lu8HTOHw/items/ABLSBP8K"],"itemData":{"id":2750,"type":"article-journal","abstract":"In 2015, employee turnover was a significant problem in the food service industry. In order to reduce employee turnover, researchers have examined the relationship between workplace spirituality and turnover intention in limited industries and geographic areas. The purpose of this quantitative\nexperimental two group pretest–posttest study was to determine whether the implementation of a workplace spirituality program impacted turnover intention in food service organizations. The sample consisted of 53 employees of a multi-location quick-service restaurant in the state of Florida.\nAn ANCOVA showed that when controlling for pretest, the effect of a workplace spirituality program on turnover intention was not significant (p = .274), suggesting workplace spirituality interventions may not be an appropriate turnover intention mitigation method within the\nfood service industry. The current findings add to the literature suggesting industry differences should be considered when examining the impact of workplace spirituality on turnover intention.","container-title":"Journal of Management, Spirituality &amp; Religion","DOI":"10.1080/14766086.2016.1172251","issue":"4","journalAbbreviation":"Journal of Management, Spirituality &amp; Religion","page":"304-323","source":"IngentaConnect","title":"The impact of workplace spirituality on food service worker turnover intention","volume":"13","author":[{"family":"Beehner","given":"Christopher Gerard"},{"family":"Blackwell","given":"Mary Jill"}],"issued":{"date-parts":[["2016",10,1]]}}},{"id":2751,"uris":["http://zotero.org/users/local/lu8HTOHw/items/7BW7SGR8"],"itemData":{"id":2751,"type":"article-journal","abstract":"Purpose Workplace spirituality (WPS) has emerged as a key concept in management literature but has, thus far, remained inadequately explored in research studies. The purpose of this paper is to draw WPS upon the organizational support theory and WPS literature to develop and test a model. The role of WPS and its moderating effect is examined in its relationship with perceived organizational support (POS), career satisfaction (CS) and turnover intentions (TIs). Design/methodology/approach Using a survey research design, data were collected from 314 respondents to test the proposed model. Serial mediation was tested using the two dimensions of WPS (meaningful work (MW) and sense of community (SC)) as mediators between POS and CS. For moderation, these two dimensions of WPS were used to test the variables of POS and TI. Findings This study found that the relationship between POS and CS is sequentially mediated by the two dimensions of WPS, namely, MW and SC, while WPS is found to enhance CS among employees, it has been found to significantly reduce their TIs by moderating the relationship between POS and TI. Thus, employee TIs are found to be lower when the relationship between POS and MW is stronger. Practical implications The findings of this study will help managers develop strategies and formulate effective interventions that would improve the CS of employees and reduce their intentions to quit, leading to desirable individual and organizational outcomes. Originality/value WPS is a relatively new construct both at the workplace and in academia and to the authors’ knowledge, this is the first study which has examined the role of WPS in the relationship between POS, CS and TIs. By examining how organizational support has a significant influence on the employee in shaping positive work attitudes, the study will contribute to the existing knowledge and address questions hitherto unexplored. The findings of this research will thus have direct implications for the practitioner as well as the manager.","container-title":"Personnel Review","DOI":"10.1108/PR-08-2018-0305","ISSN":"0048-3486","issue":"7","note":"publisher: Emerald Publishing Limited","page":"1848-1865","source":"Emerald Insight","title":"Putting workplace spirituality in context: Examining its role in enhancing career satisfaction and reducing turnover intentions with perceived organizational support as an antecedent","title-short":"Putting workplace spirituality in context","volume":"48","author":[{"family":"Bhaskar","given":"A. Uday"},{"family":"Mishra","given":"Bijaya"}],"issued":{"date-parts":[["2019",1,1]]}}},{"id":2687,"uris":["http://zotero.org/users/local/lu8HTOHw/items/QSAD43IZ"],"itemData":{"id":2687,"type":"article-journal","abstract":"Providing care to patients in critical care units generates stress. Helping the critical care nurse manage this stress can lead to better patient experiences and higher nursing retention. While providing holistic care to patients produces better outcomes, addressing the holistic needs of the caregiver must also be considered. Included in the holistic needs of the nurse is their spiritual well-being. A study that measures spiritual well-being, stress, and nursing retention is the focus of this review.","container-title":"Dimensions of Critical Care Nursing","DOI":"10.1097/DCC.0b013e31828083a4","ISSN":"0730-4625","issue":"2","language":"en-US","page":"78–83","source":"journals.lww.com","title":"Spirituality, Stress, and Retention of Nurses in Critical Care","volume":"32","author":[{"family":"Campbell","given":"Duane"}],"issued":{"date-parts":[["2013",4]]}}},{"id":2756,"uris":["http://zotero.org/users/local/lu8HTOHw/items/4LHFBW9U"],"itemData":{"id":2756,"type":"article-journal","abstract":"The purpose of this study was to examine whether spirituality at work moderates the direct and indirect (through burnout) effects of quantitative and emotional job demands on turnover intention among teachers. The sample consisted of 952 Polish primary and secondary school teachers. Burnout mediated the relationship between both types of job demands and turnover intention. In the model with quantitative job demands as an independent variable, spirituality at work moderated the second stage path of the indirect effect, i.e., the relationship between burnout and turnover intention (b = −0.022; SE = 0.004; p &lt; 0.001; β = −0.14). In the model with emotional job demands as an independent variable, spirituality at work moderated the first and second stage paths of the indirect effect, i.e., the relationship between emotional job demands and burnout (b = −0.001; SE = 0.001; p = 0.032; β = −0.05) and the relationship between burnout and turnover intention (b = −0.020; SE = 0.004; p &lt; 0.001; β = −0.14). In both models, the indirect effect of job demands on turnover intention through burnout weakened as spirituality at work increased. The results of the study support the inclusion of spirituality at work as a subcategory of personal resources in studies using the job demands-resources model.","container-title":"Religions","DOI":"10.3390/rel12090781","ISSN":"2077-1444","issue":"9","language":"en","license":"http://creativecommons.org/licenses/by/3.0/","note":"number: 9\npublisher: Multidisciplinary Digital Publishing Institute","page":"781","source":"www.mdpi.com","title":"The Buffering Effect of Spirituality at Work on the Mediated Relationship between Job Demands and Turnover Intention among Teachers","volume":"12","author":[{"family":"Charzyńska","given":"Edyta"},{"family":"Polewczyk","given":"Irena"},{"family":"Góźdź","given":"Joanna"},{"family":"Kitlińska-Król","given":"Małgorzata"},{"family":"Sitko-Dominik","given":"Magdalena"}],"issued":{"date-parts":[["2021",9]]}}},{"id":2670,"uris":["http://zotero.org/users/local/lu8HTOHw/items/MZ9Q68UH"],"itemData":{"id":2670,"type":"article-journal","abstract":"Spirituality is a hot topic of research in recent times in management arena. Though the organizational researchers have intensely started exploring this area, the studies related to selling organizations are few, and fewer are the studies related to selling organizations with individual (sales professional) as the unit of theory. The present study explores the relationship between ?individual spirituality at work? and sales professionals? ?job satisfaction?, ?propensity to leave? and ?job commitment?. This work focuses on sales professionals across various industries. A cross-sectional survey method is adopted. Correlation analysis is done to reveal the hypothesized relationships. The results reveal that sales professionals? spirituality at work is positively related to job satisfaction and job commitment, and negatively related to propensity to leave. The results provide the relevance of spirituality at work to salespeople. The selling organizations can also utilize the information and promote the individual expression of spirituality at work.","container-title":"Journal of Human Values","DOI":"10.1177/097168581001600203","ISSN":"0971-6858","issue":"2","language":"en","note":"publisher: SAGE Publications India","page":"157-167","source":"SAGE Journals","title":"Individual Spirituality at Work and Its Relationship with Job Satisfaction, Propensity to Leave and Job Commitment: An Exploratory Study among Sales Professionals","title-short":"Individual Spirituality at Work and Its Relationship with Job Satisfaction, Propensity to Leave and Job Commitment","volume":"16","author":[{"family":"Chawla","given":"Vaibhav"},{"family":"Guda","given":"Sridhar"}],"issued":{"date-parts":[["2010",10,1]]}}},{"id":2747,"uris":["http://zotero.org/users/local/lu8HTOHw/items/BFEALDF6"],"itemData":{"id":2747,"type":"article-journal","container-title":"International Journal of Management Research and Reviews","issue":"4","page":"455-463","title":"The relationship between spirituality and work attitude: an empirical study","volume":"4","author":[{"family":"Choerudin","given":"Achmad"}],"issued":{"date-parts":[["2014"]]}}},{"id":2745,"uris":["http://zotero.org/users/local/lu8HTOHw/items/I3LMNZD5"],"itemData":{"id":2745,"type":"article-journal","abstract":"Purpose The purpose of this paper is to examine a hypothesized model investigating the influence of workplace spirituality on turnover intentions through the academics loneliness in universities in Jordan. Design/methodology/approach A translated pre-determined survey on a sample of Jordanian academics from universities was used. A total of 381 usable returns were collected for the analysis (i.e. response rate of 84.6 percent). Structural equation model (SEM) and tow-step modeling approach using AMOS were implemented to obtain the best fit model and to determine the role of loneliness in work as a mediator between workplace spirituality and voluntary turnover intentions. Findings As predicted, the hypothesized model best fits the data. The results of simple mediation analysis and SEM also contribute to the clarification of the causal relations between workplace spirituality and turnover intentions in one hand and workplace spirituality and loneliness in work on the other hand. Moreover, the results revealed that the influence of workplace spirituality on voluntary turnover intention was partially mediated by loneliness in work. The results support a partial mediation relationship as the total effect of workplace spirituality on voluntary turnover intentions attenuated slightly but remained significant upon the introduction of loneliness in work. Research limitations/implications The results of this study might only be generalized to universities and similar contexts. Moreover, although the sample of the study was yielded from sample in Jordanian universities, the common methods bias might be a problem in generalizing the results. Practical implications The findings could provide decisions makers with valuable insight to focus on building training programs in order to understand the benefits of enriching spiritual environment and be more supportive of spirituality movement. Furthermore, organizations can design some of activities that make work environment more meaningful. Originality/value This study is unique as it is the first that examined theoretically and empirically the influence of workplace spirituality on turnover intentions through loneliness in work on a sample of Jordanian academics.","container-title":"Journal of Economic and Administrative Sciences","DOI":"10.1108/JEAS-03-2016-0005","ISSN":"1026-4116","issue":"1","note":"publisher: Emerald Publishing Limited","page":"81-110","source":"Emerald Insight","title":"The impact of workplace spirituality on voluntary turnover intentions through loneliness in work","volume":"33","author":[{"family":"Ghadi","given":"Mohammed Yasin"}],"issued":{"date-parts":[["2017",1,1]]}}},{"id":2753,"uris":["http://zotero.org/users/local/lu8HTOHw/items/5VXQ3BSK"],"itemData":{"id":2753,"type":"article-journal","abstract":"Aim To investigate the influence of workplace spirituality and organizational justice on the turnover intentions of mental health professionals working in small-sized communities. Background Many community mental health facilities in Korea are consist of the small size of members, and the turnover rate of mental health professionals is high. However, the influence of individual and organizational factors for lowering the turnover is not clearly identified. Method This was a descriptive study. Data of 168 participants were collected through a self-reported online questionnaire using a convenience sample, June 2020. Result Multiple regression analysis uses interactional justice (β = −.437, p = .002), distributional justice (β = −.190, p = .011) and age (β = −.152, p = .033) that were the most important predictors of turnover intention. Conclusion Orgnisational factors such as distributional and interactional justice affect to reduce turnover intention more than an individual factor like the workplace spirituality of professionals. Implications for Nursing Management Small-sized mental health institutions in the community should establish a clear working guideline that can make the distribution, procedure and interactional justice. Because only a small percentage of nurses work at community mental health facilities, it is necessary to reduce turnover by creating a work environment where young nurse practitioners can work long-term and grow into leaders.","container-title":"Journal of Nursing Management","DOI":"10.1111/jonm.13459","ISSN":"1365-2834","issue":"1","language":"en","note":"_eprint: https://onlinelibrary.wiley.com/doi/pdf/10.1111/jonm.13459","page":"328-335","source":"Wiley Online Library","title":"Workplace spirituality and organizational justice in turnover intention of mental health professionals at small-sized centres","volume":"30","author":[{"family":"Hwang","given":"Eunmi"},{"family":"Yi","given":"Yeojin"}],"issued":{"date-parts":[["2022"]]}}},{"id":2748,"uris":["http://zotero.org/users/local/lu8HTOHw/items/8KT3GXL7"],"itemData":{"id":2748,"type":"article-journal","abstract":"Purpose – Based on the first part of the service profit chain, the purpose of this paper is to investigate the relationship between 11 spiritual management tactics and determinants of turnover intention. Design/methodology/approach – A survey on managers and manufacturing employees is conducted. Later, the grey relational analysis to process the data is used together with the multi‐criteria‐weighted average in the decision‐making process to identify degree of relatedness between spiritual management and determinants of employee turnover intention. Findings – The paper finds that a difference in perception between managers and employees exists with regard to appropriate spiritual management tactics; the former put more emphasis on the tangibles aspects; and the later on the intangibles. Research limitations/implications – This paper is an exploratory research; so there is lack of other empirical studies in this area, more work needs to be done in regard to reliability and validity of measures of spiritual management. The authors suggest cultural comparison to be studied, to see if those 11 spiritual management tactics has the same effect on employees' turnover in different cultural environments. Practical implications – The results indicate that conducting appropriate spiritual management will benefit from reducing employee turnover and then increasing the firm performance. Originality/value – This paper offers some concrete management suggestions both for the academy and the practice, especially in the new era of conceptual age.","container-title":"European Business Review","DOI":"10.1108/09555341011009034","ISSN":"0955-534X","issue":"1","note":"publisher: Emerald Group Publishing Limited","page":"102-116","source":"Emerald Insight","title":"The relationship between spiritual management and determinants of turnover intention","volume":"22","author":[{"family":"Lee","given":"Tzong‐Ru"},{"family":"Chen","given":"Shiou‐Yu"},{"family":"Wang","given":"Saint‐Hei"},{"family":"Dadura","given":"Agnieszka"}],"issued":{"date-parts":[["2010",1,1]]}}},{"id":2689,"uris":["http://zotero.org/users/local/lu8HTOHw/items/R5QKFYB7"],"itemData":{"id":2689,"type":"article-journal","abstract":"Background: Intense emotional demands of oncology nursing create a stressful work environment and increase the likelihood of leaving. The study aims to explore, describe, and understand how pediatric hematology/oncology nurses caring for chronically ill or dying patients use their spirituality to cope with job stress, maintain spiritual well-being (SWB), and continue to work in this specialty. Methods: A concurrent mixed-method research design consisted of a web-based survey and interview. Data collection included demographics, intent to leave questions, and four valid and reliable research instruments measuring spirituality, stress, coping, and SWB. A responsive interview guide directed interviews. Results: Quantitative analysis (n?=?130) revealed moderate to high levels of spirituality, moderate stress, coping, and SWB. Stress and SWB were weakly, inversely correlated (r?=??.221, p?=?.011) indicating lower stress was associated with greater SWB. Coping and SWB were weakly, positively correlated (r?=?.248, p?=?.005) indicating greater coping was associated with greater SWB. An intent to leave in the next year was reported by 5.4%. Emerging themes from qualitative data (n?=?22) included faith-informed or existential spirituality, work environment, and emotional/psychological stressors such as feeling overwhelmed or witnessing suffering and coping through self-care and spirituality. Dimensions of SWB included spiritually based coping and life?s meaning and purpose. Intent to leave was related to the work environment or travel distance. Discussion: A nurse?s spirituality offers a mechanism for coping with accumulated losses and grief encountered in clinical practice and in turn supports SWB.","container-title":"Journal of Pediatric Oncology Nursing","DOI":"10.1177/10434542211011061","ISSN":"1043-4542","issue":"6","journalAbbreviation":"J Pediatr Oncol Nurs","language":"en","note":"publisher: SAGE Publications Inc STM","page":"349-363","source":"SAGE Journals","title":"Pediatric Hematology/Oncology Nurse Spirituality, Stress, Coping, Spiritual Well-being, and Intent to Leave: A Mixed-method Study","title-short":"Pediatric Hematology/Oncology Nurse Spirituality, Stress, Coping, Spiritual Well-being, and Intent to Leave","volume":"38","author":[{"family":"Murphy","given":"Jane M."},{"family":"Chin","given":"Elizabeth D."},{"family":"Westlake","given":"Cheryl A."},{"family":"Asselin","given":"Marilyn"},{"family":"Brisbois","given":"Maryellen D."}],"issued":{"date-parts":[["2021",11,1]]}}},{"id":2701,"uris":["http://zotero.org/users/local/lu8HTOHw/items/CDEW4W75"],"itemData":{"id":2701,"type":"article-journal","abstract":"With unemployment at record highs and rising job insecurity due to the fear of unemployment, it is important to understand the behavioral, physical, psychological, and social ramifications of such insecurity. More importantly, it is crucial to identify variables that may help to prevent\nand/or alleviate the effects of such job insecurity. To date, there has been scant theorizing or empirical research examining how spirituality may influence the experience of job insecurity or fear of job loss. The purpose of our paper is to develop theoretical propositions regarding the roles\nthat spirituality may play in the appraisal of and response to job insecurity. We begin by briefly reviewing known correlates of job insecurity. Next, we define spirituality for the purposes of this paper; and finally, we develop propositions regarding the role of spirituality in these processes\nand suggest avenues for empirically testing these propositions. As research on the efficacy of spirituality is growing, investigators look to non‐traditional but complementary methods of treating disease, trauma, and other adverse life events. In a similar vein, we call upon researchers\nto examine the role that spirituality may play in how employees react to the stressor of job insecurity.","container-title":"Journal of Management, Spirituality &amp; Religion","DOI":"10.1080/14766081003746430","issue":"2","journalAbbreviation":"Journal of Management, Spirituality &amp; Religion","page":"135-156","source":"IngentaConnect","title":"Perceiving and responding to job insecurity: a workplace spirituality perspective","title-short":"Perceiving and responding to job insecurity","volume":"7","author":[{"family":"Probst","given":"Tahira M."},{"family":"Strand","given":"Paul"}],"issued":{"date-parts":[["2010",6,1]]}}},{"id":2738,"uris":["http://zotero.org/users/local/lu8HTOHw/items/8TKRNIMI"],"itemData":{"id":2738,"type":"article-journal","abstract":"This paper shows how the perceptions of people regarding five dimensions of workplace spirituality (team’s sense of community, alignment with organizational values, sense of contribution to society, enjoyment at work, and opportunities for inner life) predict affective, normative, and continuance commitment, as well as self‐reported individual performance. One sample in Portugal and another in Brazil were collected. The findings show that employees’ perceptions of workplace spirituality predict significant variance of commitment and individual performance in both samples. The empirical evidence suggests that workplace spirituality is a pertinent construct for researchers and an important concern to be taken into account by managers.","container-title":"Management Research: Journal of the Iberoamerican Academy of Management","DOI":"10.2753/JMR1536-5433050303","ISSN":"1536-5433","issue":"3","note":"publisher: Emerald Group Publishing Limited","page":"163-183","source":"Emerald Insight","title":"Workplace Spirituality, Commitment, and Self‐Reported Individual Performance: An Empirical Study","title-short":"Workplace Spirituality, Commitment, and Self‐Reported Individual Performance","volume":"5","author":[{"family":"Rego","given":"Arménio"},{"family":"Pina E. Cunha","given":"Miguel"},{"family":"Souto","given":"Solange"}],"issued":{"date-parts":[["2007",1,1]]}}},{"id":2729,"uris":["http://zotero.org/users/local/lu8HTOHw/items/99KLIVJS"],"itemData":{"id":2729,"type":"article-journal","abstract":"Purpose This study aims to analyze the relationship of work spirituality, organizational commitment and performance of rural credit institution (Lembaga Perkreditan Desa [LPD]) administrators. Design/methodology/approach To obtain the data, the researcher uses the interview and questionnaire techniques. The questionnaire is used as the research instrument whose validity and reliability have been tested. This study uses the quantitative approach. The analysis technique used is the path analysis. The significance level of the mediation role is analyzed by using Sobel test. Findings The work spirituality is proven to give a positive and significant effect to the performance of administrator and organizational commitment. It can be summarized that the higher the work spirituality, the better the performance at work and the higher organizational commitment. The organizational commitment also gives a positive and significant effect to the LPD administrator’s performance. The organizational commitment is proven to be the partial mediator variable for the relationship between the work spirituality and work performance of LPD administrator. Research limitations/implications First, LPD as the druwe institution or owned by the traditional village has to be directed to the attempt of improving the standard of living of Krama Desa Adat and supporting the development of the traditional village. Second, it is important for LPD to be run by the human resource with high work spirituality; thus, it can positively affect their commitment to the organization and improve their performance at work. Originality/value The originality of this study is the finding of various empirical studies that have not been explained in an integrated way about the relationship between the work spirituality and organizational commitment, as well as the individual performance. Therefore, this study analyzes further about the relationship among them. In the previous study, there are many researchers who analyze the industry, but few do it in the local wisdom-based organizations such as LPDs that are developing rapidly in Bali.","container-title":"International Journal of Ethics and Systems","DOI":"10.1108/IJOES-09-2017-0135","ISSN":"0828-8666","issue":"3","note":"publisher: Emerald Publishing Limited","page":"306-322","source":"Emerald Insight","title":"Work spirituality: Its effect to the organizational commitment and performance of rural credit institution administrator","title-short":"Work spirituality","volume":"35","author":[{"family":"Sintaasih","given":"Desak Ketut"},{"family":"Manuati Dewi","given":"I.G.A."},{"family":"Mudiartha Utama","given":"I Wayan"},{"family":"Mujiati","given":"Ni Wayan"}],"issued":{"date-parts":[["2019",1,1]]}}}],"schema":"https://github.com/citation-style-language/schema/raw/master/csl-citation.json"} </w:instrText>
            </w:r>
            <w:r w:rsidRPr="00FE4CC2">
              <w:rPr>
                <w:sz w:val="24"/>
                <w:szCs w:val="24"/>
                <w:lang w:val="en-US"/>
              </w:rPr>
              <w:fldChar w:fldCharType="separate"/>
            </w:r>
            <w:r w:rsidRPr="00FE4CC2">
              <w:rPr>
                <w:rFonts w:ascii="Calibri" w:hAnsi="Calibri" w:cs="Calibri"/>
                <w:sz w:val="24"/>
                <w:szCs w:val="24"/>
                <w:lang w:val="en-US"/>
              </w:rPr>
              <w:t xml:space="preserve">(Aboobaker et al., 2019; Ahmad &amp; Omar, 2014; Beehner &amp; Blackwell, 2016; Bhaskar &amp; Mishra, 2019; Campbell, 2013; Charzyńska et al., 2021; Chawla &amp; Guda, 2010; Choerudin, 2014; Ghadi, </w:t>
            </w:r>
            <w:r w:rsidRPr="00FE4CC2">
              <w:rPr>
                <w:rFonts w:ascii="Calibri" w:hAnsi="Calibri" w:cs="Calibri"/>
                <w:sz w:val="24"/>
                <w:szCs w:val="24"/>
                <w:lang w:val="en-US"/>
              </w:rPr>
              <w:lastRenderedPageBreak/>
              <w:t>2017; Hwang &amp; Yi, 2022; Lee et al., 2010; Murphy et al., 2021; Probst &amp; Strand, 2010; Rego et al., 2007; Sintaasih et al., 2019)</w:t>
            </w:r>
            <w:r w:rsidRPr="00FE4CC2">
              <w:rPr>
                <w:sz w:val="24"/>
                <w:szCs w:val="24"/>
                <w:lang w:val="en-US"/>
              </w:rPr>
              <w:fldChar w:fldCharType="end"/>
            </w:r>
          </w:p>
        </w:tc>
      </w:tr>
      <w:tr w:rsidR="00FE4CC2" w:rsidRPr="00FE4CC2" w14:paraId="0B170D04" w14:textId="77777777" w:rsidTr="00847014">
        <w:trPr>
          <w:trHeight w:val="487"/>
        </w:trPr>
        <w:tc>
          <w:tcPr>
            <w:tcW w:w="1696" w:type="dxa"/>
            <w:vMerge/>
            <w:shd w:val="clear" w:color="auto" w:fill="E2EFD9" w:themeFill="accent6" w:themeFillTint="33"/>
          </w:tcPr>
          <w:p w14:paraId="04F41B42" w14:textId="77777777" w:rsidR="00EF3DE4" w:rsidRPr="00FE4CC2" w:rsidRDefault="00EF3DE4" w:rsidP="00847014">
            <w:pPr>
              <w:rPr>
                <w:b/>
                <w:sz w:val="24"/>
                <w:szCs w:val="24"/>
                <w:lang w:val="en-US"/>
              </w:rPr>
            </w:pPr>
          </w:p>
        </w:tc>
        <w:tc>
          <w:tcPr>
            <w:tcW w:w="2410" w:type="dxa"/>
          </w:tcPr>
          <w:p w14:paraId="23C6645B" w14:textId="77777777" w:rsidR="00EF3DE4" w:rsidRPr="00FE4CC2" w:rsidRDefault="00EF3DE4" w:rsidP="00847014">
            <w:pPr>
              <w:rPr>
                <w:i/>
                <w:sz w:val="24"/>
                <w:szCs w:val="24"/>
                <w:lang w:val="en-US"/>
              </w:rPr>
            </w:pPr>
            <w:r w:rsidRPr="00FE4CC2">
              <w:rPr>
                <w:i/>
                <w:sz w:val="24"/>
                <w:szCs w:val="24"/>
                <w:lang w:val="en-US"/>
              </w:rPr>
              <w:t>Team effectiveness</w:t>
            </w:r>
          </w:p>
        </w:tc>
        <w:tc>
          <w:tcPr>
            <w:tcW w:w="5103" w:type="dxa"/>
          </w:tcPr>
          <w:p w14:paraId="0D04C570" w14:textId="77777777" w:rsidR="00EF3DE4" w:rsidRPr="00FE4CC2" w:rsidRDefault="00EF3DE4" w:rsidP="00847014">
            <w:pPr>
              <w:rPr>
                <w:sz w:val="24"/>
                <w:szCs w:val="24"/>
                <w:lang w:val="en-US"/>
              </w:rPr>
            </w:pPr>
            <w:r w:rsidRPr="00FE4CC2">
              <w:rPr>
                <w:sz w:val="24"/>
                <w:szCs w:val="24"/>
                <w:lang w:val="en-US"/>
              </w:rPr>
              <w:fldChar w:fldCharType="begin"/>
            </w:r>
            <w:r w:rsidRPr="00FE4CC2">
              <w:rPr>
                <w:sz w:val="24"/>
                <w:szCs w:val="24"/>
                <w:lang w:val="en-US"/>
              </w:rPr>
              <w:instrText xml:space="preserve"> ADDIN ZOTERO_ITEM CSL_CITATION {"citationID":"NN0NfPTB","properties":{"formattedCitation":"(Arrieira et al., 2018; L. Clark et al., 2007; Luis Daniel, 2010; Pandey et al., 2019; Prabhu et al., 2021; Soha et al., 2016)","plainCitation":"(Arrieira et al., 2018; L. Clark et al., 2007; Luis Daniel, 2010; Pandey et al., 2019; Prabhu et al., 2021; Soha et al., 2016)","noteIndex":0},"citationItems":[{"id":2759,"uris":["http://zotero.org/users/local/lu8HTOHw/items/2DTG998S"],"itemData":{"id":2759,"type":"article-journal","abstract":"RESUMO Objetivo Compreender a experiência vivida da espiritualidade no cotidiano da equipe interdisciplinar que atua em cuidados paliativos. Método Estudo qualitativo realizado com uma equipe de cuidados paliativos oncológicos do sul do Brasil. Os dados foram coletados por entrevista fenomenológica, em 2014, e interpretados com a abordagem fenomenológica hermenêutica. Resultados Participaram seis profissionais. As ações relacionadas à espiritualidade, como o ato de orar e a prestação de cuidados integrais, foram recursos terapêuticos úteis para a oferta de conforto, sobrevida digna e humanização da morte, auxiliando a equipe e os pacientes na compreensão do processo de terminalidade e na busca de sentido no sofrimento advindo do adoecimento. Conclusão A espiritualidade exercida pelos profissionais junto aos pacientes propiciou sentido ao seu trabalho em cuidados paliativos, mostrando-se um facilitador na formação de vínculos entre equipe, paciente e sua família.","container-title":"Revista da Escola de Enfermagem da USP","DOI":"10.1590/S1980-220X2017007403312","ISSN":"0080-6234, 1980-220X","journalAbbreviation":"Rev. esc. enferm. USP","language":"en","note":"publisher: Universidade de São Paulo, Escola de Enfermagem","source":"SciELO","title":"Spirituality in palliative care: experiences of an interdisciplinary team","title-short":"Spirituality in palliative care","URL":"http://www.scielo.br/j/reeusp/a/rRzH3886NYD5SThYX3pdLfR/abstract/?lang=en","volume":"52","author":[{"family":"Arrieira","given":"Isabel Cristina de Oliveira"},{"family":"Thofehrn","given":"Maira Buss"},{"family":"Porto","given":"Adrize Rutz"},{"family":"Moura","given":"Pedro Márlon Martter"},{"family":"Martins","given":"Caroline Lemos"},{"family":"Jacondino","given":"Michelle Barboza"}],"accessed":{"date-parts":[["2022",12,8]]},"issued":{"date-parts":[["2018",4,12]]}}},{"id":2681,"uris":["http://zotero.org/users/local/lu8HTOHw/items/RG8PV4Q4"],"itemData":{"id":2681,"type":"article-journal","abstract":"As a continuing effort to enhance the quality of palliative care for the dying, this study examined (1) the prevalence of spirituality among hospice interdisciplinary team (IDT) members; (2) whether spirituality is related to job satisfaction; and (3) the structural path relationships among four variables: spiritual belief, integration of spirituality at work, self actualization and job satisfaction. The study surveyed 215 hospice IDT members who completed the Jarel Spiritual Well-Being Scale, the Chamiec-Case Spirituality Integration and Job Satisfaction Scales. Multiple regression and structural path modeling methods were applied to explain the path relationships involving all four variables. The IDT members surveyed were: nurses, 46.4%; home health aids, 24.9%; social workers, 17.4%; chaplains, 4.2%; physicians, 2.3%; and other, 4.8%. Ninety-eight percent of the respondents viewed themselves as having spiritual well-being. On a 0–100 scale, IDT staff reported high spiritual belief (mean = 89.4) and they were self-actualizing (mean = 82.6). Most reported high job satisfaction (mean = 79.3) and spiritual integration (mean = 67.9). In multiple regression, spirituality, integration and self-actualization explained 22% of the variation in job satisfaction (R = 0.48; adjusted R2 = 0.218; df = 3,175; F = 17.2; p = 0.001). Structural path models revealed that job satisfaction is more likely to be realized by a model that transforms one's spirituality into processes of integrating spirituality at work and self actualization (χ2 = 0.614; df = 1; p = 0.433) than a model that establishes a direct path from spirituality to job satisfaction (χ2 = 1.65; df = 1; p = 0.199). Hospice IDT member's integration of their spirituality at work and greater self actualization significantly improve job satisfaction.","container-title":"Journal of Palliative Medicine","DOI":"10.1089/jpm.2007.0035","ISSN":"1096-6218","issue":"6","note":"publisher: Mary Ann Liebert, Inc., publishers","page":"1321-1328","source":"liebertpub.com (Atypon)","title":"Spirituality and Job Satisfaction among Hospice Interdisciplinary Team Members","volume":"10","author":[{"family":"Clark","given":"Leah"},{"family":"Leedy","given":"Stephen"},{"family":"McDonald","given":"Laurie"},{"family":"Muller","given":"Barbara"},{"family":"Lamb","given":"Cheryl"},{"family":"Mendez","given":"Tracy"},{"family":"Kim","given":"Sehwan"},{"family":"Schonwetter","given":"Ronald"}],"issued":{"date-parts":[["2007",12]]}}},{"id":2643,"uris":["http://zotero.org/users/local/lu8HTOHw/items/UHTSI54E"],"itemData":{"id":2643,"type":"article-journal","abstract":"Purpose – The purpose of this paper is to present a theoretical model aimed at understanding the impact that workplace spirituality (WS) has on team effectiveness. Design/methodology/approach – A literature review uncovers aspects of the implications that WS has for organizations and how it is related to team effectiveness. Findings – A theoretical model aimed at understanding the effect of WS on team effectiveness is presented. It is proposed that workplace spirituality is an element of the organizational culture and that it has an important effect on team effectiveness. In this sense, trust, creativity and respect are hightlighted as being important attributes presented in those organizations in which WS is encouraged. Research limitations/implications – With regard to limitations, other attributes such as communication or cooperation could also be considered for inclusion about spirituality in the workplace. Also, the concept of national culture could introduce important and interesting implications. Originality/value – The paper contributes by analyzing the effects of WS on teams. Past literature had focused primarily on studying the impact of WS at the individual and organizational level.","container-title":"Journal of Management Development","DOI":"10.1108/02621711011039213","ISSN":"0262-1711","issue":"5","note":"publisher: Emerald Group Publishing Limited","page":"442-456","source":"Emerald Insight","title":"The effect of workplace spirituality on team effectiveness","volume":"29","author":[{"family":"Luis Daniel","given":"Jose"}],"issued":{"date-parts":[["2010",1,1]]}}},{"id":2762,"uris":["http://zotero.org/users/local/lu8HTOHw/items/F3IUWEAB"],"itemData":{"id":2762,"type":"article-journal","abstract":"Employees’ creative and innovative contributions greatly influence an organisation's success. Drawing on positive affect, adult learning theory, work engagement, and the componential theory of creativity, this study examines relationships among team spiritual climate, team learning, and team innovative work behaviours. Data were collected from 336 employees of 66 teams across 12 business organisations in India. An analysis of relationships was performed with team-level aggregated scores of individual responses using structural equation modelling. Results suggest that spiritual climate has a positive association with learning in teams, and team learning mediates the relationship between spiritual climate and team-level innovative behaviours.","container-title":"IIMB Management Review","DOI":"10.1016/j.iimb.2019.03.013","ISSN":"0970-3896","issue":"2","journalAbbreviation":"IIMB Management Review","language":"en","page":"116-126","source":"ScienceDirect","title":"Spirituality and innovative behaviour in teams: Examining the mediating role of team learning","title-short":"Spirituality and innovative behaviour in teams","volume":"31","author":[{"family":"Pandey","given":"Ashish"},{"family":"Gupta","given":"Vishal"},{"family":"Gupta","given":"Rajen K."}],"issued":{"date-parts":[["2019",6,1]]}}},{"id":2765,"uris":["http://zotero.org/users/local/lu8HTOHw/items/BFX2CBSU"],"itemData":{"id":2765,"type":"article-journal","abstract":"Purpose This study explores the mediating influences of team reflexivity and workplace spirituality in the shared transformational leadership-team performance relationship. Design/methodology/approach Adopting the cross-sectional research design, this study collected data from 130 ongoing teams working in India's information technology (IT) sector. The study collected data on shared transformational leadership by adopting the referent-shift consensus method while collecting data on team performance from managers. Thus, the study explored the relationships among the constructs of this research by using multi-source data. Findings This study has shown that shared transformational leadership induces workplace spirituality and team reflexivity among team members. This research's results show that workplace spirituality mediates the shared transformational leadership-team performance and shared transformational leadership-team reflexivity relationships. This research has also demonstrated that team reflexivity mediates the shared transformational leadership-team performance relationship. Practical implications Necessity to facilitate relational job design changes, knowledge sharing, intellectual stimulation is the primary managerial implication of this study. This study also articulates the need to pay attention to create organizational conditions for the emergence of workplace spirituality. Originality/value This is the first study that has positioned shared transformational leadership and workplace spirituality as the antecedents of team reflexivity. This research has shown the value and limitation of team reflexivity in ongoing teams.","container-title":"South Asian Journal of Business Studies","DOI":"10.1108/SAJBS-07-2020-0246","ISSN":"2398-628X","issue":"3","note":"publisher: Emerald Publishing Limited","page":"341-369","source":"Emerald Insight","title":"Does workplace spirituality influence reflexivity in ongoing teams? Examining the impact of shared transformational leadership on team performance","title-short":"Does workplace spirituality influence reflexivity in ongoing teams?","volume":"11","author":[{"family":"Prabhu","given":"Nandan"},{"family":"Ramaprasad","given":"Badrinarayan Srirangam"},{"family":"Prasad","given":"Krishna"},{"family":"Modem","given":"Roopa"}],"issued":{"date-parts":[["2021",1,1]]}}},{"id":2735,"uris":["http://zotero.org/users/local/lu8HTOHw/items/YJUSJ3IH"],"itemData":{"id":2735,"type":"article-journal","abstract":"This paper investigates the individual factors in the organization that influence the organizational performance of Secondary School teachers in Northern State of Malaysia. With the work influence, sense of community and individual spirituality as independent variables, this paper examines how these factors influence the organizational performance of the Secondary School teachers. In this study, data were collected through a structured questionnaire from 300 randomly selected respondents. The data were analysed using Statistical Package for Social Sciences (SPSS) version 21.0. Thus, descriptive analysis, reliability analysis and multiple regression analysis were applied to this study. The results indicated that work influence factors are significant in influencing organizational performance in Secondary School.","collection-title":"7th International Economics &amp; Business Management Conference (IEBMC 2015)","container-title":"Procedia Economics and Finance","DOI":"10.1016/S2212-5671(16)00072-1","ISSN":"2212-5671","journalAbbreviation":"Procedia Economics and Finance","language":"en","page":"591-596","source":"ScienceDirect","title":"The Relationship of Work Influence, Sense of Community and Individual Spirituality towards Organizational Performance","volume":"35","author":[{"family":"Soha","given":"Hazalina Mat"},{"family":"Osman","given":"Abdullah"},{"family":"Salahuddin","given":"Shahrul Nizam"},{"family":"Abdullah","given":"Safizal"},{"family":"Ramlee","given":"Nor Faizzah"}],"issued":{"date-parts":[["2016",1,1]]}}}],"schema":"https://github.com/citation-style-language/schema/raw/master/csl-citation.json"} </w:instrText>
            </w:r>
            <w:r w:rsidRPr="00FE4CC2">
              <w:rPr>
                <w:sz w:val="24"/>
                <w:szCs w:val="24"/>
                <w:lang w:val="en-US"/>
              </w:rPr>
              <w:fldChar w:fldCharType="separate"/>
            </w:r>
            <w:r w:rsidRPr="00FE4CC2">
              <w:rPr>
                <w:rFonts w:ascii="Calibri" w:hAnsi="Calibri" w:cs="Calibri"/>
                <w:sz w:val="24"/>
                <w:lang w:val="en-US"/>
              </w:rPr>
              <w:t>(Arrieira et al., 2018; L. Clark et al., 2007; Luis Daniel, 2010; Pandey et al., 2019; Prabhu et al., 2021; Soha et al., 2016)</w:t>
            </w:r>
            <w:r w:rsidRPr="00FE4CC2">
              <w:rPr>
                <w:sz w:val="24"/>
                <w:szCs w:val="24"/>
                <w:lang w:val="en-US"/>
              </w:rPr>
              <w:fldChar w:fldCharType="end"/>
            </w:r>
          </w:p>
        </w:tc>
      </w:tr>
    </w:tbl>
    <w:p w14:paraId="0D5C8781" w14:textId="77777777" w:rsidR="00F12D10" w:rsidRPr="00FE4CC2" w:rsidRDefault="00F12D10" w:rsidP="00F12D10">
      <w:pPr>
        <w:spacing w:line="480" w:lineRule="auto"/>
        <w:rPr>
          <w:sz w:val="24"/>
          <w:szCs w:val="24"/>
          <w:lang w:val="en-US"/>
        </w:rPr>
      </w:pPr>
      <w:r w:rsidRPr="00FE4CC2">
        <w:rPr>
          <w:sz w:val="24"/>
          <w:szCs w:val="24"/>
          <w:lang w:val="en-US"/>
        </w:rPr>
        <w:t>Source: Author’s Work</w:t>
      </w:r>
    </w:p>
    <w:p w14:paraId="0E5B1631" w14:textId="77777777" w:rsidR="00EF3DE4" w:rsidRPr="00FE4CC2" w:rsidRDefault="00EF3DE4" w:rsidP="00EF3DE4">
      <w:pPr>
        <w:spacing w:line="480" w:lineRule="auto"/>
        <w:rPr>
          <w:sz w:val="24"/>
          <w:szCs w:val="24"/>
          <w:lang w:val="en-US"/>
        </w:rPr>
      </w:pPr>
    </w:p>
    <w:p w14:paraId="0F2AB21C" w14:textId="2590564B" w:rsidR="00EF3DE4" w:rsidRPr="00FE4CC2" w:rsidRDefault="00EF3DE4" w:rsidP="00EF3DE4">
      <w:pPr>
        <w:rPr>
          <w:b/>
          <w:lang w:val="en-US"/>
        </w:rPr>
      </w:pPr>
      <w:r w:rsidRPr="00FE4CC2">
        <w:rPr>
          <w:b/>
          <w:lang w:val="en-US"/>
        </w:rPr>
        <w:t>References</w:t>
      </w:r>
    </w:p>
    <w:p w14:paraId="56B5D7E4" w14:textId="77777777" w:rsidR="00EF3DE4" w:rsidRPr="00FE4CC2" w:rsidRDefault="00EF3DE4" w:rsidP="00EF3DE4">
      <w:pPr>
        <w:pStyle w:val="Bibliography"/>
        <w:spacing w:line="240" w:lineRule="auto"/>
        <w:rPr>
          <w:rFonts w:ascii="Calibri" w:hAnsi="Calibri" w:cs="Calibri"/>
          <w:lang w:val="en-US"/>
        </w:rPr>
      </w:pPr>
      <w:r w:rsidRPr="00FE4CC2">
        <w:rPr>
          <w:lang w:val="fr-CH"/>
        </w:rPr>
        <w:fldChar w:fldCharType="begin"/>
      </w:r>
      <w:r w:rsidRPr="00FE4CC2">
        <w:rPr>
          <w:lang w:val="en-US"/>
        </w:rPr>
        <w:instrText xml:space="preserve"> ADDIN ZOTERO_BIBL {"uncited":[],"omitted":[],"custom":[]} CSL_BIBLIOGRAPHY </w:instrText>
      </w:r>
      <w:r w:rsidRPr="00FE4CC2">
        <w:rPr>
          <w:lang w:val="fr-CH"/>
        </w:rPr>
        <w:fldChar w:fldCharType="separate"/>
      </w:r>
      <w:r w:rsidRPr="00FE4CC2">
        <w:rPr>
          <w:rFonts w:ascii="Calibri" w:hAnsi="Calibri" w:cs="Calibri"/>
          <w:lang w:val="en-US"/>
        </w:rPr>
        <w:t xml:space="preserve">Abedi, S., Foroughan, M., Khanjani, M. S., Bakhshi, E. A., &amp; Farhadi, A. (2016). Relationship Between Meaning of Life and Spiritual Well-being in the Older People Residing in Nursing Homes Shemiranat, 2014. </w:t>
      </w:r>
      <w:r w:rsidRPr="00FE4CC2">
        <w:rPr>
          <w:rFonts w:ascii="Calibri" w:hAnsi="Calibri" w:cs="Calibri"/>
          <w:i/>
          <w:iCs/>
          <w:lang w:val="en-US"/>
        </w:rPr>
        <w:t>Iranian Journal of Ageing</w:t>
      </w:r>
      <w:r w:rsidRPr="00FE4CC2">
        <w:rPr>
          <w:rFonts w:ascii="Calibri" w:hAnsi="Calibri" w:cs="Calibri"/>
          <w:lang w:val="en-US"/>
        </w:rPr>
        <w:t xml:space="preserve">, </w:t>
      </w:r>
      <w:r w:rsidRPr="00FE4CC2">
        <w:rPr>
          <w:rFonts w:ascii="Calibri" w:hAnsi="Calibri" w:cs="Calibri"/>
          <w:i/>
          <w:iCs/>
          <w:lang w:val="en-US"/>
        </w:rPr>
        <w:t>11</w:t>
      </w:r>
      <w:r w:rsidRPr="00FE4CC2">
        <w:rPr>
          <w:rFonts w:ascii="Calibri" w:hAnsi="Calibri" w:cs="Calibri"/>
          <w:lang w:val="en-US"/>
        </w:rPr>
        <w:t>(3), 456–465. https://doi.org/10.21859/sija-1103456</w:t>
      </w:r>
    </w:p>
    <w:p w14:paraId="19283BEB" w14:textId="77777777" w:rsidR="00EF3DE4" w:rsidRPr="00FE4CC2" w:rsidRDefault="00EF3DE4" w:rsidP="00EF3DE4">
      <w:pPr>
        <w:pStyle w:val="Bibliography"/>
        <w:spacing w:line="240" w:lineRule="auto"/>
        <w:rPr>
          <w:rFonts w:ascii="Calibri" w:hAnsi="Calibri" w:cs="Calibri"/>
          <w:lang w:val="en-US"/>
        </w:rPr>
      </w:pPr>
      <w:r w:rsidRPr="00FE4CC2">
        <w:rPr>
          <w:rFonts w:ascii="Calibri" w:hAnsi="Calibri" w:cs="Calibri"/>
          <w:lang w:val="en-US"/>
        </w:rPr>
        <w:t xml:space="preserve">Aboobaker, N., Edward, M., &amp; Zakkariya, K. A. (2019). Workplace spirituality, employee wellbeing and intention to stay: A multi-group analysis of teachers’ career choice. </w:t>
      </w:r>
      <w:r w:rsidRPr="00FE4CC2">
        <w:rPr>
          <w:rFonts w:ascii="Calibri" w:hAnsi="Calibri" w:cs="Calibri"/>
          <w:i/>
          <w:iCs/>
          <w:lang w:val="en-US"/>
        </w:rPr>
        <w:t>International Journal of Educational Management</w:t>
      </w:r>
      <w:r w:rsidRPr="00FE4CC2">
        <w:rPr>
          <w:rFonts w:ascii="Calibri" w:hAnsi="Calibri" w:cs="Calibri"/>
          <w:lang w:val="en-US"/>
        </w:rPr>
        <w:t xml:space="preserve">, </w:t>
      </w:r>
      <w:r w:rsidRPr="00FE4CC2">
        <w:rPr>
          <w:rFonts w:ascii="Calibri" w:hAnsi="Calibri" w:cs="Calibri"/>
          <w:i/>
          <w:iCs/>
          <w:lang w:val="en-US"/>
        </w:rPr>
        <w:t>33</w:t>
      </w:r>
      <w:r w:rsidRPr="00FE4CC2">
        <w:rPr>
          <w:rFonts w:ascii="Calibri" w:hAnsi="Calibri" w:cs="Calibri"/>
          <w:lang w:val="en-US"/>
        </w:rPr>
        <w:t>(1), 28–44. https://doi.org/10.1108/IJEM-02-2018-0049</w:t>
      </w:r>
    </w:p>
    <w:p w14:paraId="378F640A" w14:textId="77777777" w:rsidR="00EF3DE4" w:rsidRPr="00FE4CC2" w:rsidRDefault="00EF3DE4" w:rsidP="00EF3DE4">
      <w:pPr>
        <w:pStyle w:val="Bibliography"/>
        <w:spacing w:line="240" w:lineRule="auto"/>
        <w:rPr>
          <w:rFonts w:ascii="Calibri" w:hAnsi="Calibri" w:cs="Calibri"/>
          <w:lang w:val="en-US"/>
        </w:rPr>
      </w:pPr>
      <w:r w:rsidRPr="00FE4CC2">
        <w:rPr>
          <w:rFonts w:ascii="Calibri" w:hAnsi="Calibri" w:cs="Calibri"/>
          <w:lang w:val="en-US"/>
        </w:rPr>
        <w:t xml:space="preserve">Afrashteh, M. Y., &amp; Rezaei, S. (2021). The Spirituality and Quality of Life in the Elderly: The Mediating Role of Self-Compassion and Sense of Cohesion. </w:t>
      </w:r>
      <w:r w:rsidRPr="00FE4CC2">
        <w:rPr>
          <w:rFonts w:ascii="Calibri" w:hAnsi="Calibri" w:cs="Calibri"/>
          <w:i/>
          <w:iCs/>
          <w:lang w:val="en-US"/>
        </w:rPr>
        <w:t>Aging Psychology</w:t>
      </w:r>
      <w:r w:rsidRPr="00FE4CC2">
        <w:rPr>
          <w:rFonts w:ascii="Calibri" w:hAnsi="Calibri" w:cs="Calibri"/>
          <w:lang w:val="en-US"/>
        </w:rPr>
        <w:t xml:space="preserve">, </w:t>
      </w:r>
      <w:r w:rsidRPr="00FE4CC2">
        <w:rPr>
          <w:rFonts w:ascii="Calibri" w:hAnsi="Calibri" w:cs="Calibri"/>
          <w:i/>
          <w:iCs/>
          <w:lang w:val="en-US"/>
        </w:rPr>
        <w:t>7</w:t>
      </w:r>
      <w:r w:rsidRPr="00FE4CC2">
        <w:rPr>
          <w:rFonts w:ascii="Calibri" w:hAnsi="Calibri" w:cs="Calibri"/>
          <w:lang w:val="en-US"/>
        </w:rPr>
        <w:t>(2), 137–151.</w:t>
      </w:r>
    </w:p>
    <w:p w14:paraId="12FD99EB" w14:textId="77777777" w:rsidR="00EF3DE4" w:rsidRPr="00FE4CC2" w:rsidRDefault="00EF3DE4" w:rsidP="00EF3DE4">
      <w:pPr>
        <w:pStyle w:val="Bibliography"/>
        <w:spacing w:line="240" w:lineRule="auto"/>
        <w:rPr>
          <w:rFonts w:ascii="Calibri" w:hAnsi="Calibri" w:cs="Calibri"/>
          <w:lang w:val="en-US"/>
        </w:rPr>
      </w:pPr>
      <w:r w:rsidRPr="00FE4CC2">
        <w:rPr>
          <w:rFonts w:ascii="Calibri" w:hAnsi="Calibri" w:cs="Calibri"/>
          <w:lang w:val="en-US"/>
        </w:rPr>
        <w:t xml:space="preserve">Ahmad, A., &amp; Omar, Z. (2014). Reducing Deviant Behavior through Workplace Spirituality and Job Satisfaction. </w:t>
      </w:r>
      <w:r w:rsidRPr="00FE4CC2">
        <w:rPr>
          <w:rFonts w:ascii="Calibri" w:hAnsi="Calibri" w:cs="Calibri"/>
          <w:i/>
          <w:iCs/>
          <w:lang w:val="en-US"/>
        </w:rPr>
        <w:t>Asian Social Science</w:t>
      </w:r>
      <w:r w:rsidRPr="00FE4CC2">
        <w:rPr>
          <w:rFonts w:ascii="Calibri" w:hAnsi="Calibri" w:cs="Calibri"/>
          <w:lang w:val="en-US"/>
        </w:rPr>
        <w:t xml:space="preserve">, </w:t>
      </w:r>
      <w:r w:rsidRPr="00FE4CC2">
        <w:rPr>
          <w:rFonts w:ascii="Calibri" w:hAnsi="Calibri" w:cs="Calibri"/>
          <w:i/>
          <w:iCs/>
          <w:lang w:val="en-US"/>
        </w:rPr>
        <w:t>10</w:t>
      </w:r>
      <w:r w:rsidRPr="00FE4CC2">
        <w:rPr>
          <w:rFonts w:ascii="Calibri" w:hAnsi="Calibri" w:cs="Calibri"/>
          <w:lang w:val="en-US"/>
        </w:rPr>
        <w:t>(19), Article 19. https://doi.org/10.5539/ass.v10n19p107</w:t>
      </w:r>
    </w:p>
    <w:p w14:paraId="26068E63" w14:textId="77777777" w:rsidR="00EF3DE4" w:rsidRPr="00FE4CC2" w:rsidRDefault="00EF3DE4" w:rsidP="00EF3DE4">
      <w:pPr>
        <w:pStyle w:val="Bibliography"/>
        <w:spacing w:line="240" w:lineRule="auto"/>
        <w:rPr>
          <w:rFonts w:ascii="Calibri" w:hAnsi="Calibri" w:cs="Calibri"/>
          <w:lang w:val="en-US"/>
        </w:rPr>
      </w:pPr>
      <w:r w:rsidRPr="00FE4CC2">
        <w:rPr>
          <w:rFonts w:ascii="Calibri" w:hAnsi="Calibri" w:cs="Calibri"/>
          <w:lang w:val="en-US"/>
        </w:rPr>
        <w:t xml:space="preserve">Albuquerque, I., &amp; Cunha, R. C. (2020). Hospital Integration and Relational Coordination: Workplace Spirituality and Work Engagement. </w:t>
      </w:r>
      <w:r w:rsidRPr="00FE4CC2">
        <w:rPr>
          <w:rFonts w:ascii="Calibri" w:hAnsi="Calibri" w:cs="Calibri"/>
          <w:i/>
          <w:iCs/>
          <w:lang w:val="en-US"/>
        </w:rPr>
        <w:t>Academy of Management Proceedings</w:t>
      </w:r>
      <w:r w:rsidRPr="00FE4CC2">
        <w:rPr>
          <w:rFonts w:ascii="Calibri" w:hAnsi="Calibri" w:cs="Calibri"/>
          <w:lang w:val="en-US"/>
        </w:rPr>
        <w:t xml:space="preserve">, </w:t>
      </w:r>
      <w:r w:rsidRPr="00FE4CC2">
        <w:rPr>
          <w:rFonts w:ascii="Calibri" w:hAnsi="Calibri" w:cs="Calibri"/>
          <w:i/>
          <w:iCs/>
          <w:lang w:val="en-US"/>
        </w:rPr>
        <w:t>2020</w:t>
      </w:r>
      <w:r w:rsidRPr="00FE4CC2">
        <w:rPr>
          <w:rFonts w:ascii="Calibri" w:hAnsi="Calibri" w:cs="Calibri"/>
          <w:lang w:val="en-US"/>
        </w:rPr>
        <w:t>(1), 20496. https://doi.org/10.5465/AMBPP.2020.20496abstract</w:t>
      </w:r>
    </w:p>
    <w:p w14:paraId="6491206A" w14:textId="77777777" w:rsidR="00EF3DE4" w:rsidRPr="00FE4CC2" w:rsidRDefault="00EF3DE4" w:rsidP="00EF3DE4">
      <w:pPr>
        <w:pStyle w:val="Bibliography"/>
        <w:spacing w:line="240" w:lineRule="auto"/>
        <w:rPr>
          <w:rFonts w:ascii="Calibri" w:hAnsi="Calibri" w:cs="Calibri"/>
          <w:lang w:val="en-US"/>
        </w:rPr>
      </w:pPr>
      <w:r w:rsidRPr="00FE4CC2">
        <w:rPr>
          <w:rFonts w:ascii="Calibri" w:hAnsi="Calibri" w:cs="Calibri"/>
          <w:lang w:val="en-US"/>
        </w:rPr>
        <w:t xml:space="preserve">Allen, T. M., &amp; Lo, C. C. (2010). Religiosity, Spirituality, and Substance Abuse. </w:t>
      </w:r>
      <w:r w:rsidRPr="00FE4CC2">
        <w:rPr>
          <w:rFonts w:ascii="Calibri" w:hAnsi="Calibri" w:cs="Calibri"/>
          <w:i/>
          <w:iCs/>
          <w:lang w:val="en-US"/>
        </w:rPr>
        <w:t>Journal of Drug Issues</w:t>
      </w:r>
      <w:r w:rsidRPr="00FE4CC2">
        <w:rPr>
          <w:rFonts w:ascii="Calibri" w:hAnsi="Calibri" w:cs="Calibri"/>
          <w:lang w:val="en-US"/>
        </w:rPr>
        <w:t xml:space="preserve">, </w:t>
      </w:r>
      <w:r w:rsidRPr="00FE4CC2">
        <w:rPr>
          <w:rFonts w:ascii="Calibri" w:hAnsi="Calibri" w:cs="Calibri"/>
          <w:i/>
          <w:iCs/>
          <w:lang w:val="en-US"/>
        </w:rPr>
        <w:t>40</w:t>
      </w:r>
      <w:r w:rsidRPr="00FE4CC2">
        <w:rPr>
          <w:rFonts w:ascii="Calibri" w:hAnsi="Calibri" w:cs="Calibri"/>
          <w:lang w:val="en-US"/>
        </w:rPr>
        <w:t>(2), 433–459. https://doi.org/10.1177/002204261004000208</w:t>
      </w:r>
    </w:p>
    <w:p w14:paraId="2E95620B" w14:textId="77777777" w:rsidR="00EF3DE4" w:rsidRPr="00FE4CC2" w:rsidRDefault="00EF3DE4" w:rsidP="00EF3DE4">
      <w:pPr>
        <w:pStyle w:val="Bibliography"/>
        <w:spacing w:line="240" w:lineRule="auto"/>
        <w:rPr>
          <w:rFonts w:ascii="Calibri" w:hAnsi="Calibri" w:cs="Calibri"/>
          <w:lang w:val="en-US"/>
        </w:rPr>
      </w:pPr>
      <w:r w:rsidRPr="00FE4CC2">
        <w:rPr>
          <w:rFonts w:ascii="Calibri" w:hAnsi="Calibri" w:cs="Calibri"/>
          <w:lang w:val="en-US"/>
        </w:rPr>
        <w:t xml:space="preserve">Altaf, A., &amp; Awan, M. A. (2011). Moderating Affect of Workplace Spirituality on the Relationship of Job Overload and Job Satisfaction. </w:t>
      </w:r>
      <w:r w:rsidRPr="00FE4CC2">
        <w:rPr>
          <w:rFonts w:ascii="Calibri" w:hAnsi="Calibri" w:cs="Calibri"/>
          <w:i/>
          <w:iCs/>
          <w:lang w:val="en-US"/>
        </w:rPr>
        <w:t>Journal of Business Ethics</w:t>
      </w:r>
      <w:r w:rsidRPr="00FE4CC2">
        <w:rPr>
          <w:rFonts w:ascii="Calibri" w:hAnsi="Calibri" w:cs="Calibri"/>
          <w:lang w:val="en-US"/>
        </w:rPr>
        <w:t xml:space="preserve">, </w:t>
      </w:r>
      <w:r w:rsidRPr="00FE4CC2">
        <w:rPr>
          <w:rFonts w:ascii="Calibri" w:hAnsi="Calibri" w:cs="Calibri"/>
          <w:i/>
          <w:iCs/>
          <w:lang w:val="en-US"/>
        </w:rPr>
        <w:t>104</w:t>
      </w:r>
      <w:r w:rsidRPr="00FE4CC2">
        <w:rPr>
          <w:rFonts w:ascii="Calibri" w:hAnsi="Calibri" w:cs="Calibri"/>
          <w:lang w:val="en-US"/>
        </w:rPr>
        <w:t>(1), 93–99. https://doi.org/10.1007/s10551-011-0891-0</w:t>
      </w:r>
    </w:p>
    <w:p w14:paraId="33DF0A2D" w14:textId="77777777" w:rsidR="00EF3DE4" w:rsidRPr="00FE4CC2" w:rsidRDefault="00EF3DE4" w:rsidP="00EF3DE4">
      <w:pPr>
        <w:pStyle w:val="Bibliography"/>
        <w:spacing w:line="240" w:lineRule="auto"/>
        <w:rPr>
          <w:rFonts w:ascii="Calibri" w:hAnsi="Calibri" w:cs="Calibri"/>
        </w:rPr>
      </w:pPr>
      <w:r w:rsidRPr="00FE4CC2">
        <w:rPr>
          <w:rFonts w:ascii="Calibri" w:hAnsi="Calibri" w:cs="Calibri"/>
          <w:lang w:val="en-US"/>
        </w:rPr>
        <w:t xml:space="preserve">Armbruster, J., Ratzke, K., &amp; Petersen, P. (2012). </w:t>
      </w:r>
      <w:r w:rsidRPr="00FE4CC2">
        <w:rPr>
          <w:rFonts w:ascii="Calibri" w:hAnsi="Calibri" w:cs="Calibri"/>
          <w:i/>
          <w:iCs/>
        </w:rPr>
        <w:t>Spiritualität und seelische Gesundheit</w:t>
      </w:r>
      <w:r w:rsidRPr="00FE4CC2">
        <w:rPr>
          <w:rFonts w:ascii="Calibri" w:hAnsi="Calibri" w:cs="Calibri"/>
        </w:rPr>
        <w:t>. Psychiatrie Verlag, Imprint BALANCE buch + medien verlag.</w:t>
      </w:r>
    </w:p>
    <w:p w14:paraId="0E963372" w14:textId="77777777" w:rsidR="00EF3DE4" w:rsidRPr="00FE4CC2" w:rsidRDefault="00EF3DE4" w:rsidP="00EF3DE4">
      <w:pPr>
        <w:pStyle w:val="Bibliography"/>
        <w:spacing w:line="240" w:lineRule="auto"/>
        <w:rPr>
          <w:rFonts w:ascii="Calibri" w:hAnsi="Calibri" w:cs="Calibri"/>
          <w:lang w:val="en-US"/>
        </w:rPr>
      </w:pPr>
      <w:r w:rsidRPr="00FE4CC2">
        <w:rPr>
          <w:rFonts w:ascii="Calibri" w:hAnsi="Calibri" w:cs="Calibri"/>
          <w:lang w:val="fr-CH"/>
        </w:rPr>
        <w:t xml:space="preserve">Arrieira, I. C. de O., Thofehrn, M. B., Porto, A. R., Moura, P. M. M., Martins, C. L., &amp; Jacondino, M. B. (2018). </w:t>
      </w:r>
      <w:r w:rsidRPr="00FE4CC2">
        <w:rPr>
          <w:rFonts w:ascii="Calibri" w:hAnsi="Calibri" w:cs="Calibri"/>
          <w:lang w:val="en-US"/>
        </w:rPr>
        <w:t xml:space="preserve">Spirituality in palliative care: Experiences of an interdisciplinary team. </w:t>
      </w:r>
      <w:r w:rsidRPr="00FE4CC2">
        <w:rPr>
          <w:rFonts w:ascii="Calibri" w:hAnsi="Calibri" w:cs="Calibri"/>
          <w:i/>
          <w:iCs/>
          <w:lang w:val="en-US"/>
        </w:rPr>
        <w:t>Revista Da Escola de Enfermagem Da USP</w:t>
      </w:r>
      <w:r w:rsidRPr="00FE4CC2">
        <w:rPr>
          <w:rFonts w:ascii="Calibri" w:hAnsi="Calibri" w:cs="Calibri"/>
          <w:lang w:val="en-US"/>
        </w:rPr>
        <w:t xml:space="preserve">, </w:t>
      </w:r>
      <w:r w:rsidRPr="00FE4CC2">
        <w:rPr>
          <w:rFonts w:ascii="Calibri" w:hAnsi="Calibri" w:cs="Calibri"/>
          <w:i/>
          <w:iCs/>
          <w:lang w:val="en-US"/>
        </w:rPr>
        <w:t>52</w:t>
      </w:r>
      <w:r w:rsidRPr="00FE4CC2">
        <w:rPr>
          <w:rFonts w:ascii="Calibri" w:hAnsi="Calibri" w:cs="Calibri"/>
          <w:lang w:val="en-US"/>
        </w:rPr>
        <w:t>. https://doi.org/10.1590/S1980-220X2017007403312</w:t>
      </w:r>
    </w:p>
    <w:p w14:paraId="334060C0" w14:textId="77777777" w:rsidR="00EF3DE4" w:rsidRPr="00FE4CC2" w:rsidRDefault="00EF3DE4" w:rsidP="00EF3DE4">
      <w:pPr>
        <w:pStyle w:val="Bibliography"/>
        <w:spacing w:line="240" w:lineRule="auto"/>
        <w:rPr>
          <w:rFonts w:ascii="Calibri" w:hAnsi="Calibri" w:cs="Calibri"/>
          <w:lang w:val="en-US"/>
        </w:rPr>
      </w:pPr>
      <w:r w:rsidRPr="00FE4CC2">
        <w:rPr>
          <w:rFonts w:ascii="Calibri" w:hAnsi="Calibri" w:cs="Calibri"/>
          <w:lang w:val="en-US"/>
        </w:rPr>
        <w:t xml:space="preserve">Artetxe, M., Bhosale, S., Goyal, N., Mihaylov, T., Ott, M., Shleifer, S., Lin, X. V., Du, J., Iyer, S., Pasunuru, R., Anantharaman, G., Li, X., Chen, S., Akin, H., Baines, M., Martin, L., Zhou, X., Koura, P. S., O’Horo, B., … Stoyanov, V. (2021). </w:t>
      </w:r>
      <w:r w:rsidRPr="00FE4CC2">
        <w:rPr>
          <w:rFonts w:ascii="Calibri" w:hAnsi="Calibri" w:cs="Calibri"/>
          <w:i/>
          <w:iCs/>
          <w:lang w:val="en-US"/>
        </w:rPr>
        <w:t>Efficient Large Scale Language Modeling with Mixtures of Experts</w:t>
      </w:r>
      <w:r w:rsidRPr="00FE4CC2">
        <w:rPr>
          <w:rFonts w:ascii="Calibri" w:hAnsi="Calibri" w:cs="Calibri"/>
          <w:lang w:val="en-US"/>
        </w:rPr>
        <w:t xml:space="preserve"> (arXiv:2112.10684). arXiv. https://doi.org/10.48550/arXiv.2112.10684</w:t>
      </w:r>
    </w:p>
    <w:p w14:paraId="47CC7267" w14:textId="77777777" w:rsidR="00EF3DE4" w:rsidRPr="00FE4CC2" w:rsidRDefault="00EF3DE4" w:rsidP="00EF3DE4">
      <w:pPr>
        <w:pStyle w:val="Bibliography"/>
        <w:spacing w:line="240" w:lineRule="auto"/>
        <w:rPr>
          <w:rFonts w:ascii="Calibri" w:hAnsi="Calibri" w:cs="Calibri"/>
          <w:lang w:val="en-US"/>
        </w:rPr>
      </w:pPr>
      <w:r w:rsidRPr="00FE4CC2">
        <w:rPr>
          <w:rFonts w:ascii="Calibri" w:hAnsi="Calibri" w:cs="Calibri"/>
          <w:lang w:val="en-US"/>
        </w:rPr>
        <w:t xml:space="preserve">Badrinarayanan, V., &amp; Madhavaram, S. (2008). Workplace Spirituality and the Selling Organization: A Conceptual Framework and Research Propositions. </w:t>
      </w:r>
      <w:r w:rsidRPr="00FE4CC2">
        <w:rPr>
          <w:rFonts w:ascii="Calibri" w:hAnsi="Calibri" w:cs="Calibri"/>
          <w:i/>
          <w:iCs/>
          <w:lang w:val="en-US"/>
        </w:rPr>
        <w:t>Journal of Personal Selling &amp; Sales Management</w:t>
      </w:r>
      <w:r w:rsidRPr="00FE4CC2">
        <w:rPr>
          <w:rFonts w:ascii="Calibri" w:hAnsi="Calibri" w:cs="Calibri"/>
          <w:lang w:val="en-US"/>
        </w:rPr>
        <w:t xml:space="preserve">, </w:t>
      </w:r>
      <w:r w:rsidRPr="00FE4CC2">
        <w:rPr>
          <w:rFonts w:ascii="Calibri" w:hAnsi="Calibri" w:cs="Calibri"/>
          <w:i/>
          <w:iCs/>
          <w:lang w:val="en-US"/>
        </w:rPr>
        <w:t>28</w:t>
      </w:r>
      <w:r w:rsidRPr="00FE4CC2">
        <w:rPr>
          <w:rFonts w:ascii="Calibri" w:hAnsi="Calibri" w:cs="Calibri"/>
          <w:lang w:val="en-US"/>
        </w:rPr>
        <w:t>(4), 421–434. https://doi.org/10.2753/PSS0885-3134280406</w:t>
      </w:r>
    </w:p>
    <w:p w14:paraId="094DAC4B" w14:textId="77777777" w:rsidR="00EF3DE4" w:rsidRPr="00FE4CC2" w:rsidRDefault="00EF3DE4" w:rsidP="00EF3DE4">
      <w:pPr>
        <w:pStyle w:val="Bibliography"/>
        <w:spacing w:line="240" w:lineRule="auto"/>
        <w:rPr>
          <w:rFonts w:ascii="Calibri" w:hAnsi="Calibri" w:cs="Calibri"/>
          <w:lang w:val="en-US"/>
        </w:rPr>
      </w:pPr>
      <w:r w:rsidRPr="00FE4CC2">
        <w:rPr>
          <w:rFonts w:ascii="Calibri" w:hAnsi="Calibri" w:cs="Calibri"/>
          <w:lang w:val="en-US"/>
        </w:rPr>
        <w:t xml:space="preserve">Bartlett, S. J., Piedmont, R., Bilderback, A., Matsumoto, A. K., &amp; Bathon, J. M. (2003). Spirituality, well-being, and quality of life in people with rheumatoid arthritis. </w:t>
      </w:r>
      <w:r w:rsidRPr="00FE4CC2">
        <w:rPr>
          <w:rFonts w:ascii="Calibri" w:hAnsi="Calibri" w:cs="Calibri"/>
          <w:i/>
          <w:iCs/>
          <w:lang w:val="en-US"/>
        </w:rPr>
        <w:t>Arthritis Care &amp; Research</w:t>
      </w:r>
      <w:r w:rsidRPr="00FE4CC2">
        <w:rPr>
          <w:rFonts w:ascii="Calibri" w:hAnsi="Calibri" w:cs="Calibri"/>
          <w:lang w:val="en-US"/>
        </w:rPr>
        <w:t xml:space="preserve">, </w:t>
      </w:r>
      <w:r w:rsidRPr="00FE4CC2">
        <w:rPr>
          <w:rFonts w:ascii="Calibri" w:hAnsi="Calibri" w:cs="Calibri"/>
          <w:i/>
          <w:iCs/>
          <w:lang w:val="en-US"/>
        </w:rPr>
        <w:t>49</w:t>
      </w:r>
      <w:r w:rsidRPr="00FE4CC2">
        <w:rPr>
          <w:rFonts w:ascii="Calibri" w:hAnsi="Calibri" w:cs="Calibri"/>
          <w:lang w:val="en-US"/>
        </w:rPr>
        <w:t>(6), 778–783. https://doi.org/10.1002/art.11456</w:t>
      </w:r>
    </w:p>
    <w:p w14:paraId="03D768AE" w14:textId="77777777" w:rsidR="00EF3DE4" w:rsidRPr="00FE4CC2" w:rsidRDefault="00EF3DE4" w:rsidP="00EF3DE4">
      <w:pPr>
        <w:pStyle w:val="Bibliography"/>
        <w:spacing w:line="240" w:lineRule="auto"/>
        <w:rPr>
          <w:rFonts w:ascii="Calibri" w:hAnsi="Calibri" w:cs="Calibri"/>
          <w:lang w:val="en-US"/>
        </w:rPr>
      </w:pPr>
      <w:r w:rsidRPr="00FE4CC2">
        <w:rPr>
          <w:rFonts w:ascii="Calibri" w:hAnsi="Calibri" w:cs="Calibri"/>
          <w:lang w:val="en-US"/>
        </w:rPr>
        <w:t xml:space="preserve">Beehner, C. G., &amp; Blackwell, M. J. (2016). The impact of workplace spirituality on food service worker turnover intention. </w:t>
      </w:r>
      <w:r w:rsidRPr="00FE4CC2">
        <w:rPr>
          <w:rFonts w:ascii="Calibri" w:hAnsi="Calibri" w:cs="Calibri"/>
          <w:i/>
          <w:iCs/>
          <w:lang w:val="en-US"/>
        </w:rPr>
        <w:t>Journal of Management, Spirituality &amp; Religion</w:t>
      </w:r>
      <w:r w:rsidRPr="00FE4CC2">
        <w:rPr>
          <w:rFonts w:ascii="Calibri" w:hAnsi="Calibri" w:cs="Calibri"/>
          <w:lang w:val="en-US"/>
        </w:rPr>
        <w:t xml:space="preserve">, </w:t>
      </w:r>
      <w:r w:rsidRPr="00FE4CC2">
        <w:rPr>
          <w:rFonts w:ascii="Calibri" w:hAnsi="Calibri" w:cs="Calibri"/>
          <w:i/>
          <w:iCs/>
          <w:lang w:val="en-US"/>
        </w:rPr>
        <w:t>13</w:t>
      </w:r>
      <w:r w:rsidRPr="00FE4CC2">
        <w:rPr>
          <w:rFonts w:ascii="Calibri" w:hAnsi="Calibri" w:cs="Calibri"/>
          <w:lang w:val="en-US"/>
        </w:rPr>
        <w:t>(4), 304–323. https://doi.org/10.1080/14766086.2016.1172251</w:t>
      </w:r>
    </w:p>
    <w:p w14:paraId="79D78DDC" w14:textId="77777777" w:rsidR="00EF3DE4" w:rsidRPr="00FE4CC2" w:rsidRDefault="00EF3DE4" w:rsidP="00EF3DE4">
      <w:pPr>
        <w:pStyle w:val="Bibliography"/>
        <w:spacing w:line="240" w:lineRule="auto"/>
        <w:rPr>
          <w:rFonts w:ascii="Calibri" w:hAnsi="Calibri" w:cs="Calibri"/>
          <w:lang w:val="en-US"/>
        </w:rPr>
      </w:pPr>
      <w:r w:rsidRPr="00FE4CC2">
        <w:rPr>
          <w:rFonts w:ascii="Calibri" w:hAnsi="Calibri" w:cs="Calibri"/>
          <w:lang w:val="en-US"/>
        </w:rPr>
        <w:t xml:space="preserve">Beheshtifar, M., &amp; Zare, E. (2013). Effect of Spirituality in workplace on Job Performance. </w:t>
      </w:r>
      <w:r w:rsidRPr="00FE4CC2">
        <w:rPr>
          <w:rFonts w:ascii="Calibri" w:hAnsi="Calibri" w:cs="Calibri"/>
          <w:i/>
          <w:iCs/>
          <w:lang w:val="en-US"/>
        </w:rPr>
        <w:t>Interdisciplinary Journal of Contemporary Research in Business</w:t>
      </w:r>
      <w:r w:rsidRPr="00FE4CC2">
        <w:rPr>
          <w:rFonts w:ascii="Calibri" w:hAnsi="Calibri" w:cs="Calibri"/>
          <w:lang w:val="en-US"/>
        </w:rPr>
        <w:t xml:space="preserve">, </w:t>
      </w:r>
      <w:r w:rsidRPr="00FE4CC2">
        <w:rPr>
          <w:rFonts w:ascii="Calibri" w:hAnsi="Calibri" w:cs="Calibri"/>
          <w:i/>
          <w:iCs/>
          <w:lang w:val="en-US"/>
        </w:rPr>
        <w:t>5</w:t>
      </w:r>
      <w:r w:rsidRPr="00FE4CC2">
        <w:rPr>
          <w:rFonts w:ascii="Calibri" w:hAnsi="Calibri" w:cs="Calibri"/>
          <w:lang w:val="en-US"/>
        </w:rPr>
        <w:t>(2), 248–254.</w:t>
      </w:r>
    </w:p>
    <w:p w14:paraId="5D6A2908" w14:textId="77777777" w:rsidR="00EF3DE4" w:rsidRPr="00FE4CC2" w:rsidRDefault="00EF3DE4" w:rsidP="00EF3DE4">
      <w:pPr>
        <w:pStyle w:val="Bibliography"/>
        <w:spacing w:line="240" w:lineRule="auto"/>
        <w:rPr>
          <w:rFonts w:ascii="Calibri" w:hAnsi="Calibri" w:cs="Calibri"/>
          <w:lang w:val="en-US"/>
        </w:rPr>
      </w:pPr>
      <w:r w:rsidRPr="00FE4CC2">
        <w:rPr>
          <w:rFonts w:ascii="Calibri" w:hAnsi="Calibri" w:cs="Calibri"/>
          <w:lang w:val="en-US"/>
        </w:rPr>
        <w:lastRenderedPageBreak/>
        <w:t xml:space="preserve">Bekelman, D. B., Dy, S. M., Becker, D. M., Wittstein, I. S., Hendricks, D. E., Yamashita, T. E., &amp; Gottlieb, S. H. (2007). Spiritual Well-Being and Depression in Patients with Heart Failure. </w:t>
      </w:r>
      <w:r w:rsidRPr="00FE4CC2">
        <w:rPr>
          <w:rFonts w:ascii="Calibri" w:hAnsi="Calibri" w:cs="Calibri"/>
          <w:i/>
          <w:iCs/>
          <w:lang w:val="en-US"/>
        </w:rPr>
        <w:t>Journal of General Internal Medicine</w:t>
      </w:r>
      <w:r w:rsidRPr="00FE4CC2">
        <w:rPr>
          <w:rFonts w:ascii="Calibri" w:hAnsi="Calibri" w:cs="Calibri"/>
          <w:lang w:val="en-US"/>
        </w:rPr>
        <w:t xml:space="preserve">, </w:t>
      </w:r>
      <w:r w:rsidRPr="00FE4CC2">
        <w:rPr>
          <w:rFonts w:ascii="Calibri" w:hAnsi="Calibri" w:cs="Calibri"/>
          <w:i/>
          <w:iCs/>
          <w:lang w:val="en-US"/>
        </w:rPr>
        <w:t>22</w:t>
      </w:r>
      <w:r w:rsidRPr="00FE4CC2">
        <w:rPr>
          <w:rFonts w:ascii="Calibri" w:hAnsi="Calibri" w:cs="Calibri"/>
          <w:lang w:val="en-US"/>
        </w:rPr>
        <w:t>(4), 470–477. https://doi.org/10.1007/s11606-006-0044-9</w:t>
      </w:r>
    </w:p>
    <w:p w14:paraId="4CB4F857" w14:textId="77777777" w:rsidR="00EF3DE4" w:rsidRPr="00FE4CC2" w:rsidRDefault="00EF3DE4" w:rsidP="00EF3DE4">
      <w:pPr>
        <w:pStyle w:val="Bibliography"/>
        <w:spacing w:line="240" w:lineRule="auto"/>
        <w:rPr>
          <w:rFonts w:ascii="Calibri" w:hAnsi="Calibri" w:cs="Calibri"/>
          <w:lang w:val="en-US"/>
        </w:rPr>
      </w:pPr>
      <w:r w:rsidRPr="00FE4CC2">
        <w:rPr>
          <w:rFonts w:ascii="Calibri" w:hAnsi="Calibri" w:cs="Calibri"/>
          <w:lang w:val="en-US"/>
        </w:rPr>
        <w:t xml:space="preserve">Bell, A., Rajendran, D., &amp; Theiler, S. (2012). Spirituality at Work: An Employee Stress Intervention for Academics? </w:t>
      </w:r>
      <w:r w:rsidRPr="00FE4CC2">
        <w:rPr>
          <w:rFonts w:ascii="Calibri" w:hAnsi="Calibri" w:cs="Calibri"/>
          <w:i/>
          <w:iCs/>
          <w:lang w:val="en-US"/>
        </w:rPr>
        <w:t>International Journal of Business and Social Science</w:t>
      </w:r>
      <w:r w:rsidRPr="00FE4CC2">
        <w:rPr>
          <w:rFonts w:ascii="Calibri" w:hAnsi="Calibri" w:cs="Calibri"/>
          <w:lang w:val="en-US"/>
        </w:rPr>
        <w:t xml:space="preserve">, </w:t>
      </w:r>
      <w:r w:rsidRPr="00FE4CC2">
        <w:rPr>
          <w:rFonts w:ascii="Calibri" w:hAnsi="Calibri" w:cs="Calibri"/>
          <w:i/>
          <w:iCs/>
          <w:lang w:val="en-US"/>
        </w:rPr>
        <w:t>3</w:t>
      </w:r>
      <w:r w:rsidRPr="00FE4CC2">
        <w:rPr>
          <w:rFonts w:ascii="Calibri" w:hAnsi="Calibri" w:cs="Calibri"/>
          <w:lang w:val="en-US"/>
        </w:rPr>
        <w:t>, 68–82.</w:t>
      </w:r>
    </w:p>
    <w:p w14:paraId="55A7F2AD" w14:textId="77777777" w:rsidR="00EF3DE4" w:rsidRPr="00FE4CC2" w:rsidRDefault="00EF3DE4" w:rsidP="00EF3DE4">
      <w:pPr>
        <w:pStyle w:val="Bibliography"/>
        <w:spacing w:line="240" w:lineRule="auto"/>
        <w:rPr>
          <w:rFonts w:ascii="Calibri" w:hAnsi="Calibri" w:cs="Calibri"/>
          <w:lang w:val="en-US"/>
        </w:rPr>
      </w:pPr>
      <w:r w:rsidRPr="00FE4CC2">
        <w:rPr>
          <w:rFonts w:ascii="Calibri" w:hAnsi="Calibri" w:cs="Calibri"/>
          <w:lang w:val="en-US"/>
        </w:rPr>
        <w:t xml:space="preserve">Belwalkar, S., &amp; Vohra, V. (2016). Workplace Spirituality, Job Satisfaction and Organizational Citizenship Behaviors: A Theoretical Model. </w:t>
      </w:r>
      <w:r w:rsidRPr="00FE4CC2">
        <w:rPr>
          <w:rFonts w:ascii="Calibri" w:hAnsi="Calibri" w:cs="Calibri"/>
          <w:i/>
          <w:iCs/>
          <w:lang w:val="en-US"/>
        </w:rPr>
        <w:t>International Journal of Business and Management</w:t>
      </w:r>
      <w:r w:rsidRPr="00FE4CC2">
        <w:rPr>
          <w:rFonts w:ascii="Calibri" w:hAnsi="Calibri" w:cs="Calibri"/>
          <w:lang w:val="en-US"/>
        </w:rPr>
        <w:t xml:space="preserve">, </w:t>
      </w:r>
      <w:r w:rsidRPr="00FE4CC2">
        <w:rPr>
          <w:rFonts w:ascii="Calibri" w:hAnsi="Calibri" w:cs="Calibri"/>
          <w:i/>
          <w:iCs/>
          <w:lang w:val="en-US"/>
        </w:rPr>
        <w:t>11</w:t>
      </w:r>
      <w:r w:rsidRPr="00FE4CC2">
        <w:rPr>
          <w:rFonts w:ascii="Calibri" w:hAnsi="Calibri" w:cs="Calibri"/>
          <w:lang w:val="en-US"/>
        </w:rPr>
        <w:t>(8), Article 8. https://doi.org/10.5539/ijbm.v11n8p256</w:t>
      </w:r>
    </w:p>
    <w:p w14:paraId="2715C538" w14:textId="77777777" w:rsidR="00EF3DE4" w:rsidRPr="00FE4CC2" w:rsidRDefault="00EF3DE4" w:rsidP="00EF3DE4">
      <w:pPr>
        <w:pStyle w:val="Bibliography"/>
        <w:spacing w:line="240" w:lineRule="auto"/>
        <w:rPr>
          <w:rFonts w:ascii="Calibri" w:hAnsi="Calibri" w:cs="Calibri"/>
          <w:lang w:val="en-US"/>
        </w:rPr>
      </w:pPr>
      <w:r w:rsidRPr="00FE4CC2">
        <w:rPr>
          <w:rFonts w:ascii="Calibri" w:hAnsi="Calibri" w:cs="Calibri"/>
          <w:lang w:val="en-US"/>
        </w:rPr>
        <w:t xml:space="preserve">Belwalkar, S., Vohra, V., &amp; Pandey, A. (2018). The relationship between workplace spirituality, job satisfaction and organizational citizenship behaviors – an empirical study. </w:t>
      </w:r>
      <w:r w:rsidRPr="00FE4CC2">
        <w:rPr>
          <w:rFonts w:ascii="Calibri" w:hAnsi="Calibri" w:cs="Calibri"/>
          <w:i/>
          <w:iCs/>
          <w:lang w:val="en-US"/>
        </w:rPr>
        <w:t>Social Responsibility Journal</w:t>
      </w:r>
      <w:r w:rsidRPr="00FE4CC2">
        <w:rPr>
          <w:rFonts w:ascii="Calibri" w:hAnsi="Calibri" w:cs="Calibri"/>
          <w:lang w:val="en-US"/>
        </w:rPr>
        <w:t xml:space="preserve">, </w:t>
      </w:r>
      <w:r w:rsidRPr="00FE4CC2">
        <w:rPr>
          <w:rFonts w:ascii="Calibri" w:hAnsi="Calibri" w:cs="Calibri"/>
          <w:i/>
          <w:iCs/>
          <w:lang w:val="en-US"/>
        </w:rPr>
        <w:t>14</w:t>
      </w:r>
      <w:r w:rsidRPr="00FE4CC2">
        <w:rPr>
          <w:rFonts w:ascii="Calibri" w:hAnsi="Calibri" w:cs="Calibri"/>
          <w:lang w:val="en-US"/>
        </w:rPr>
        <w:t>(2), 410–430. https://doi.org/10.1108/SRJ-05-2016-0096</w:t>
      </w:r>
    </w:p>
    <w:p w14:paraId="093BBE2D" w14:textId="77777777" w:rsidR="00EF3DE4" w:rsidRPr="00FE4CC2" w:rsidRDefault="00EF3DE4" w:rsidP="00EF3DE4">
      <w:pPr>
        <w:pStyle w:val="Bibliography"/>
        <w:spacing w:line="240" w:lineRule="auto"/>
        <w:rPr>
          <w:rFonts w:ascii="Calibri" w:hAnsi="Calibri" w:cs="Calibri"/>
          <w:lang w:val="en-US"/>
        </w:rPr>
      </w:pPr>
      <w:r w:rsidRPr="00FE4CC2">
        <w:rPr>
          <w:rFonts w:ascii="Calibri" w:hAnsi="Calibri" w:cs="Calibri"/>
          <w:lang w:val="en-US"/>
        </w:rPr>
        <w:t xml:space="preserve">Bhaskar, A. U., &amp; Mishra, B. (2019). Putting workplace spirituality in context: Examining its role in enhancing career satisfaction and reducing turnover intentions with perceived organizational support as an antecedent. </w:t>
      </w:r>
      <w:r w:rsidRPr="00FE4CC2">
        <w:rPr>
          <w:rFonts w:ascii="Calibri" w:hAnsi="Calibri" w:cs="Calibri"/>
          <w:i/>
          <w:iCs/>
          <w:lang w:val="en-US"/>
        </w:rPr>
        <w:t>Personnel Review</w:t>
      </w:r>
      <w:r w:rsidRPr="00FE4CC2">
        <w:rPr>
          <w:rFonts w:ascii="Calibri" w:hAnsi="Calibri" w:cs="Calibri"/>
          <w:lang w:val="en-US"/>
        </w:rPr>
        <w:t xml:space="preserve">, </w:t>
      </w:r>
      <w:r w:rsidRPr="00FE4CC2">
        <w:rPr>
          <w:rFonts w:ascii="Calibri" w:hAnsi="Calibri" w:cs="Calibri"/>
          <w:i/>
          <w:iCs/>
          <w:lang w:val="en-US"/>
        </w:rPr>
        <w:t>48</w:t>
      </w:r>
      <w:r w:rsidRPr="00FE4CC2">
        <w:rPr>
          <w:rFonts w:ascii="Calibri" w:hAnsi="Calibri" w:cs="Calibri"/>
          <w:lang w:val="en-US"/>
        </w:rPr>
        <w:t>(7), 1848–1865. https://doi.org/10.1108/PR-08-2018-0305</w:t>
      </w:r>
    </w:p>
    <w:p w14:paraId="53FB8D1A" w14:textId="77777777" w:rsidR="00EF3DE4" w:rsidRPr="00FE4CC2" w:rsidRDefault="00EF3DE4" w:rsidP="00EF3DE4">
      <w:pPr>
        <w:pStyle w:val="Bibliography"/>
        <w:spacing w:line="240" w:lineRule="auto"/>
        <w:rPr>
          <w:rFonts w:ascii="Calibri" w:hAnsi="Calibri" w:cs="Calibri"/>
          <w:lang w:val="en-US"/>
        </w:rPr>
      </w:pPr>
      <w:r w:rsidRPr="00FE4CC2">
        <w:rPr>
          <w:rFonts w:ascii="Calibri" w:hAnsi="Calibri" w:cs="Calibri"/>
          <w:lang w:val="en-US"/>
        </w:rPr>
        <w:t xml:space="preserve">Boscaglia, N., Clarke, D. M., Jobling, T. W., &amp; Quinn, M. A. (2005). The contribution of spirituality and spiritual coping to anxiety and depression in women with a recent diagnosis of gynecological cancer. </w:t>
      </w:r>
      <w:r w:rsidRPr="00FE4CC2">
        <w:rPr>
          <w:rFonts w:ascii="Calibri" w:hAnsi="Calibri" w:cs="Calibri"/>
          <w:i/>
          <w:iCs/>
          <w:lang w:val="en-US"/>
        </w:rPr>
        <w:t>International Journal of Gynecologic Cancer</w:t>
      </w:r>
      <w:r w:rsidRPr="00FE4CC2">
        <w:rPr>
          <w:rFonts w:ascii="Calibri" w:hAnsi="Calibri" w:cs="Calibri"/>
          <w:lang w:val="en-US"/>
        </w:rPr>
        <w:t xml:space="preserve">, </w:t>
      </w:r>
      <w:r w:rsidRPr="00FE4CC2">
        <w:rPr>
          <w:rFonts w:ascii="Calibri" w:hAnsi="Calibri" w:cs="Calibri"/>
          <w:i/>
          <w:iCs/>
          <w:lang w:val="en-US"/>
        </w:rPr>
        <w:t>15</w:t>
      </w:r>
      <w:r w:rsidRPr="00FE4CC2">
        <w:rPr>
          <w:rFonts w:ascii="Calibri" w:hAnsi="Calibri" w:cs="Calibri"/>
          <w:lang w:val="en-US"/>
        </w:rPr>
        <w:t>(5). https://doi.org/10.1136/ijgc-00009577-200509000-00007</w:t>
      </w:r>
    </w:p>
    <w:p w14:paraId="74610698" w14:textId="77777777" w:rsidR="00EF3DE4" w:rsidRPr="00FE4CC2" w:rsidRDefault="00EF3DE4" w:rsidP="00EF3DE4">
      <w:pPr>
        <w:pStyle w:val="Bibliography"/>
        <w:spacing w:line="240" w:lineRule="auto"/>
        <w:rPr>
          <w:rFonts w:ascii="Calibri" w:hAnsi="Calibri" w:cs="Calibri"/>
          <w:lang w:val="en-US"/>
        </w:rPr>
      </w:pPr>
      <w:r w:rsidRPr="00FE4CC2">
        <w:rPr>
          <w:rFonts w:ascii="Calibri" w:hAnsi="Calibri" w:cs="Calibri"/>
          <w:lang w:val="en-US"/>
        </w:rPr>
        <w:t xml:space="preserve">Braam, A. W., &amp; Koenig, H. G. (2019). Religion, spirituality and depression in prospective studies: A systematic review. </w:t>
      </w:r>
      <w:r w:rsidRPr="00FE4CC2">
        <w:rPr>
          <w:rFonts w:ascii="Calibri" w:hAnsi="Calibri" w:cs="Calibri"/>
          <w:i/>
          <w:iCs/>
          <w:lang w:val="en-US"/>
        </w:rPr>
        <w:t>Journal of Affective Disorders</w:t>
      </w:r>
      <w:r w:rsidRPr="00FE4CC2">
        <w:rPr>
          <w:rFonts w:ascii="Calibri" w:hAnsi="Calibri" w:cs="Calibri"/>
          <w:lang w:val="en-US"/>
        </w:rPr>
        <w:t xml:space="preserve">, </w:t>
      </w:r>
      <w:r w:rsidRPr="00FE4CC2">
        <w:rPr>
          <w:rFonts w:ascii="Calibri" w:hAnsi="Calibri" w:cs="Calibri"/>
          <w:i/>
          <w:iCs/>
          <w:lang w:val="en-US"/>
        </w:rPr>
        <w:t>257</w:t>
      </w:r>
      <w:r w:rsidRPr="00FE4CC2">
        <w:rPr>
          <w:rFonts w:ascii="Calibri" w:hAnsi="Calibri" w:cs="Calibri"/>
          <w:lang w:val="en-US"/>
        </w:rPr>
        <w:t>, 428–438. https://doi.org/10.1016/j.jad.2019.06.063</w:t>
      </w:r>
    </w:p>
    <w:p w14:paraId="4946E17D" w14:textId="77777777" w:rsidR="00EF3DE4" w:rsidRPr="00FE4CC2" w:rsidRDefault="00EF3DE4" w:rsidP="00EF3DE4">
      <w:pPr>
        <w:pStyle w:val="Bibliography"/>
        <w:spacing w:line="240" w:lineRule="auto"/>
        <w:rPr>
          <w:rFonts w:ascii="Calibri" w:hAnsi="Calibri" w:cs="Calibri"/>
          <w:lang w:val="en-US"/>
        </w:rPr>
      </w:pPr>
      <w:r w:rsidRPr="00FE4CC2">
        <w:rPr>
          <w:rFonts w:ascii="Calibri" w:hAnsi="Calibri" w:cs="Calibri"/>
          <w:lang w:val="en-US"/>
        </w:rPr>
        <w:t xml:space="preserve">Burton, O., Jeong, S., &amp; Saini, K. M. (2018). Dark Spirituality: Its Impact on the Strategic and Operational Efficiency of Organizations. In G. E. Roberts &amp; J. E. Crossman (Eds.), </w:t>
      </w:r>
      <w:r w:rsidRPr="00FE4CC2">
        <w:rPr>
          <w:rFonts w:ascii="Calibri" w:hAnsi="Calibri" w:cs="Calibri"/>
          <w:i/>
          <w:iCs/>
          <w:lang w:val="en-US"/>
        </w:rPr>
        <w:t>The Palgrave Handbook of Workplace Spirituality and Fulfillment</w:t>
      </w:r>
      <w:r w:rsidRPr="00FE4CC2">
        <w:rPr>
          <w:rFonts w:ascii="Calibri" w:hAnsi="Calibri" w:cs="Calibri"/>
          <w:lang w:val="en-US"/>
        </w:rPr>
        <w:t xml:space="preserve"> (pp. 969–987). Springer International Publishing. https://doi.org/10.1007/978-3-319-62163-0_36</w:t>
      </w:r>
    </w:p>
    <w:p w14:paraId="3F456462" w14:textId="77777777" w:rsidR="00EF3DE4" w:rsidRPr="00FE4CC2" w:rsidRDefault="00EF3DE4" w:rsidP="00EF3DE4">
      <w:pPr>
        <w:pStyle w:val="Bibliography"/>
        <w:spacing w:line="240" w:lineRule="auto"/>
        <w:rPr>
          <w:rFonts w:ascii="Calibri" w:hAnsi="Calibri" w:cs="Calibri"/>
          <w:lang w:val="en-US"/>
        </w:rPr>
      </w:pPr>
      <w:r w:rsidRPr="00FE4CC2">
        <w:rPr>
          <w:rFonts w:ascii="Calibri" w:hAnsi="Calibri" w:cs="Calibri"/>
          <w:lang w:val="en-US"/>
        </w:rPr>
        <w:t xml:space="preserve">Campbell, D. (2013). Spirituality, Stress, and Retention of Nurses in Critical Care. </w:t>
      </w:r>
      <w:r w:rsidRPr="00FE4CC2">
        <w:rPr>
          <w:rFonts w:ascii="Calibri" w:hAnsi="Calibri" w:cs="Calibri"/>
          <w:i/>
          <w:iCs/>
          <w:lang w:val="en-US"/>
        </w:rPr>
        <w:t>Dimensions of Critical Care Nursing</w:t>
      </w:r>
      <w:r w:rsidRPr="00FE4CC2">
        <w:rPr>
          <w:rFonts w:ascii="Calibri" w:hAnsi="Calibri" w:cs="Calibri"/>
          <w:lang w:val="en-US"/>
        </w:rPr>
        <w:t xml:space="preserve">, </w:t>
      </w:r>
      <w:r w:rsidRPr="00FE4CC2">
        <w:rPr>
          <w:rFonts w:ascii="Calibri" w:hAnsi="Calibri" w:cs="Calibri"/>
          <w:i/>
          <w:iCs/>
          <w:lang w:val="en-US"/>
        </w:rPr>
        <w:t>32</w:t>
      </w:r>
      <w:r w:rsidRPr="00FE4CC2">
        <w:rPr>
          <w:rFonts w:ascii="Calibri" w:hAnsi="Calibri" w:cs="Calibri"/>
          <w:lang w:val="en-US"/>
        </w:rPr>
        <w:t>(2), 78–83. https://doi.org/10.1097/DCC.0b013e31828083a4</w:t>
      </w:r>
    </w:p>
    <w:p w14:paraId="6428D3A0" w14:textId="77777777" w:rsidR="00EF3DE4" w:rsidRPr="00FE4CC2" w:rsidRDefault="00EF3DE4" w:rsidP="00EF3DE4">
      <w:pPr>
        <w:pStyle w:val="Bibliography"/>
        <w:spacing w:line="240" w:lineRule="auto"/>
        <w:rPr>
          <w:rFonts w:ascii="Calibri" w:hAnsi="Calibri" w:cs="Calibri"/>
          <w:lang w:val="en-US"/>
        </w:rPr>
      </w:pPr>
      <w:r w:rsidRPr="00FE4CC2">
        <w:rPr>
          <w:rFonts w:ascii="Calibri" w:hAnsi="Calibri" w:cs="Calibri"/>
          <w:lang w:val="en-US"/>
        </w:rPr>
        <w:t xml:space="preserve">Carroll, S. (1993). Spirituality and purpose in life in alcoholism recovery. </w:t>
      </w:r>
      <w:r w:rsidRPr="00FE4CC2">
        <w:rPr>
          <w:rFonts w:ascii="Calibri" w:hAnsi="Calibri" w:cs="Calibri"/>
          <w:i/>
          <w:iCs/>
          <w:lang w:val="en-US"/>
        </w:rPr>
        <w:t>Journal of Studies on Alcohol</w:t>
      </w:r>
      <w:r w:rsidRPr="00FE4CC2">
        <w:rPr>
          <w:rFonts w:ascii="Calibri" w:hAnsi="Calibri" w:cs="Calibri"/>
          <w:lang w:val="en-US"/>
        </w:rPr>
        <w:t xml:space="preserve">, </w:t>
      </w:r>
      <w:r w:rsidRPr="00FE4CC2">
        <w:rPr>
          <w:rFonts w:ascii="Calibri" w:hAnsi="Calibri" w:cs="Calibri"/>
          <w:i/>
          <w:iCs/>
          <w:lang w:val="en-US"/>
        </w:rPr>
        <w:t>54</w:t>
      </w:r>
      <w:r w:rsidRPr="00FE4CC2">
        <w:rPr>
          <w:rFonts w:ascii="Calibri" w:hAnsi="Calibri" w:cs="Calibri"/>
          <w:lang w:val="en-US"/>
        </w:rPr>
        <w:t>(3), 297–301. https://doi.org/10.15288/jsa.1993.54.297</w:t>
      </w:r>
    </w:p>
    <w:p w14:paraId="0D4B7AAB" w14:textId="77777777" w:rsidR="00EF3DE4" w:rsidRPr="00FE4CC2" w:rsidRDefault="00EF3DE4" w:rsidP="00EF3DE4">
      <w:pPr>
        <w:pStyle w:val="Bibliography"/>
        <w:spacing w:line="240" w:lineRule="auto"/>
        <w:rPr>
          <w:rFonts w:ascii="Calibri" w:hAnsi="Calibri" w:cs="Calibri"/>
          <w:lang w:val="en-US"/>
        </w:rPr>
      </w:pPr>
      <w:r w:rsidRPr="00FE4CC2">
        <w:rPr>
          <w:rFonts w:ascii="Calibri" w:hAnsi="Calibri" w:cs="Calibri"/>
          <w:lang w:val="en-US"/>
        </w:rPr>
        <w:t xml:space="preserve">Carson, V., Soeken, K. L., &amp; Grimm, P. M. (1988). Hope and its Relationship to Spiritual Well-Being. </w:t>
      </w:r>
      <w:r w:rsidRPr="00FE4CC2">
        <w:rPr>
          <w:rFonts w:ascii="Calibri" w:hAnsi="Calibri" w:cs="Calibri"/>
          <w:i/>
          <w:iCs/>
          <w:lang w:val="en-US"/>
        </w:rPr>
        <w:t>Journal of Psychology and Theology</w:t>
      </w:r>
      <w:r w:rsidRPr="00FE4CC2">
        <w:rPr>
          <w:rFonts w:ascii="Calibri" w:hAnsi="Calibri" w:cs="Calibri"/>
          <w:lang w:val="en-US"/>
        </w:rPr>
        <w:t xml:space="preserve">, </w:t>
      </w:r>
      <w:r w:rsidRPr="00FE4CC2">
        <w:rPr>
          <w:rFonts w:ascii="Calibri" w:hAnsi="Calibri" w:cs="Calibri"/>
          <w:i/>
          <w:iCs/>
          <w:lang w:val="en-US"/>
        </w:rPr>
        <w:t>16</w:t>
      </w:r>
      <w:r w:rsidRPr="00FE4CC2">
        <w:rPr>
          <w:rFonts w:ascii="Calibri" w:hAnsi="Calibri" w:cs="Calibri"/>
          <w:lang w:val="en-US"/>
        </w:rPr>
        <w:t>(2), 159–167. https://doi.org/10.1177/009164718801600205</w:t>
      </w:r>
    </w:p>
    <w:p w14:paraId="23ADA7EC" w14:textId="77777777" w:rsidR="00EF3DE4" w:rsidRPr="00FE4CC2" w:rsidRDefault="00EF3DE4" w:rsidP="00EF3DE4">
      <w:pPr>
        <w:pStyle w:val="Bibliography"/>
        <w:spacing w:line="240" w:lineRule="auto"/>
        <w:rPr>
          <w:rFonts w:ascii="Calibri" w:hAnsi="Calibri" w:cs="Calibri"/>
          <w:lang w:val="en-US"/>
        </w:rPr>
      </w:pPr>
      <w:r w:rsidRPr="00FE4CC2">
        <w:rPr>
          <w:rFonts w:ascii="Calibri" w:hAnsi="Calibri" w:cs="Calibri"/>
          <w:lang w:val="en-US"/>
        </w:rPr>
        <w:t xml:space="preserve">Carson, V., Soeken, K. L., Shanty, J., &amp; Terry, L. (1990). Hope and Spiritual Well-Being: Essentials for Living With AIDS. </w:t>
      </w:r>
      <w:r w:rsidRPr="00FE4CC2">
        <w:rPr>
          <w:rFonts w:ascii="Calibri" w:hAnsi="Calibri" w:cs="Calibri"/>
          <w:i/>
          <w:iCs/>
          <w:lang w:val="en-US"/>
        </w:rPr>
        <w:t>Perspectives in Psychiatric Care</w:t>
      </w:r>
      <w:r w:rsidRPr="00FE4CC2">
        <w:rPr>
          <w:rFonts w:ascii="Calibri" w:hAnsi="Calibri" w:cs="Calibri"/>
          <w:lang w:val="en-US"/>
        </w:rPr>
        <w:t xml:space="preserve">, </w:t>
      </w:r>
      <w:r w:rsidRPr="00FE4CC2">
        <w:rPr>
          <w:rFonts w:ascii="Calibri" w:hAnsi="Calibri" w:cs="Calibri"/>
          <w:i/>
          <w:iCs/>
          <w:lang w:val="en-US"/>
        </w:rPr>
        <w:t>26</w:t>
      </w:r>
      <w:r w:rsidRPr="00FE4CC2">
        <w:rPr>
          <w:rFonts w:ascii="Calibri" w:hAnsi="Calibri" w:cs="Calibri"/>
          <w:lang w:val="en-US"/>
        </w:rPr>
        <w:t>(2), 28–35. https://doi.org/10.1111/j.1744-6163.1990.tb00306.x</w:t>
      </w:r>
    </w:p>
    <w:p w14:paraId="580FCC3E" w14:textId="77777777" w:rsidR="00EF3DE4" w:rsidRPr="00FE4CC2" w:rsidRDefault="00EF3DE4" w:rsidP="00EF3DE4">
      <w:pPr>
        <w:pStyle w:val="Bibliography"/>
        <w:spacing w:line="240" w:lineRule="auto"/>
        <w:rPr>
          <w:rFonts w:ascii="Calibri" w:hAnsi="Calibri" w:cs="Calibri"/>
          <w:lang w:val="en-US"/>
        </w:rPr>
      </w:pPr>
      <w:r w:rsidRPr="00FE4CC2">
        <w:rPr>
          <w:rFonts w:ascii="Calibri" w:hAnsi="Calibri" w:cs="Calibri"/>
          <w:lang w:val="en-US"/>
        </w:rPr>
        <w:t xml:space="preserve">Casas, F., González, M., Figuer, C., &amp; Malo, S. (2009). Satisfaction with Spirituality, Satisfaction with Religion and Personal Well-Being among Spanish Adolescents and Young University Students. </w:t>
      </w:r>
      <w:r w:rsidRPr="00FE4CC2">
        <w:rPr>
          <w:rFonts w:ascii="Calibri" w:hAnsi="Calibri" w:cs="Calibri"/>
          <w:i/>
          <w:iCs/>
          <w:lang w:val="en-US"/>
        </w:rPr>
        <w:t>Applied Research in Quality of Life</w:t>
      </w:r>
      <w:r w:rsidRPr="00FE4CC2">
        <w:rPr>
          <w:rFonts w:ascii="Calibri" w:hAnsi="Calibri" w:cs="Calibri"/>
          <w:lang w:val="en-US"/>
        </w:rPr>
        <w:t xml:space="preserve">, </w:t>
      </w:r>
      <w:r w:rsidRPr="00FE4CC2">
        <w:rPr>
          <w:rFonts w:ascii="Calibri" w:hAnsi="Calibri" w:cs="Calibri"/>
          <w:i/>
          <w:iCs/>
          <w:lang w:val="en-US"/>
        </w:rPr>
        <w:t>4</w:t>
      </w:r>
      <w:r w:rsidRPr="00FE4CC2">
        <w:rPr>
          <w:rFonts w:ascii="Calibri" w:hAnsi="Calibri" w:cs="Calibri"/>
          <w:lang w:val="en-US"/>
        </w:rPr>
        <w:t>(1), 23–45. https://doi.org/10.1007/s11482-009-9066-x</w:t>
      </w:r>
    </w:p>
    <w:p w14:paraId="711B599C" w14:textId="77777777" w:rsidR="00EF3DE4" w:rsidRPr="00FE4CC2" w:rsidRDefault="00EF3DE4" w:rsidP="00EF3DE4">
      <w:pPr>
        <w:pStyle w:val="Bibliography"/>
        <w:spacing w:line="240" w:lineRule="auto"/>
        <w:rPr>
          <w:rFonts w:ascii="Calibri" w:hAnsi="Calibri" w:cs="Calibri"/>
          <w:lang w:val="en-US"/>
        </w:rPr>
      </w:pPr>
      <w:r w:rsidRPr="00FE4CC2">
        <w:rPr>
          <w:rFonts w:ascii="Calibri" w:hAnsi="Calibri" w:cs="Calibri"/>
          <w:lang w:val="en-US"/>
        </w:rPr>
        <w:t xml:space="preserve">Chand, P., &amp; Koul, H. (2012). Workplace Spirituality, Organizational Emotional Ownership and Job Satisfaction as Moderators in Coping with Job Stress. </w:t>
      </w:r>
      <w:r w:rsidRPr="00FE4CC2">
        <w:rPr>
          <w:rFonts w:ascii="Calibri" w:hAnsi="Calibri" w:cs="Calibri"/>
          <w:i/>
          <w:iCs/>
          <w:lang w:val="en-US"/>
        </w:rPr>
        <w:t>International Conference on Humanities, Economics and Geography</w:t>
      </w:r>
      <w:r w:rsidRPr="00FE4CC2">
        <w:rPr>
          <w:rFonts w:ascii="Calibri" w:hAnsi="Calibri" w:cs="Calibri"/>
          <w:lang w:val="en-US"/>
        </w:rPr>
        <w:t xml:space="preserve">, </w:t>
      </w:r>
      <w:r w:rsidRPr="00FE4CC2">
        <w:rPr>
          <w:rFonts w:ascii="Calibri" w:hAnsi="Calibri" w:cs="Calibri"/>
          <w:i/>
          <w:iCs/>
          <w:lang w:val="en-US"/>
        </w:rPr>
        <w:t>ICHEG</w:t>
      </w:r>
      <w:r w:rsidRPr="00FE4CC2">
        <w:rPr>
          <w:rFonts w:ascii="Calibri" w:hAnsi="Calibri" w:cs="Calibri"/>
          <w:lang w:val="en-US"/>
        </w:rPr>
        <w:t>, 17–18.</w:t>
      </w:r>
    </w:p>
    <w:p w14:paraId="4149B5E0" w14:textId="77777777" w:rsidR="00EF3DE4" w:rsidRPr="00FE4CC2" w:rsidRDefault="00EF3DE4" w:rsidP="00EF3DE4">
      <w:pPr>
        <w:pStyle w:val="Bibliography"/>
        <w:spacing w:line="240" w:lineRule="auto"/>
        <w:rPr>
          <w:rFonts w:ascii="Calibri" w:hAnsi="Calibri" w:cs="Calibri"/>
          <w:lang w:val="fr-CH"/>
        </w:rPr>
      </w:pPr>
      <w:r w:rsidRPr="00FE4CC2">
        <w:rPr>
          <w:rFonts w:ascii="Calibri" w:hAnsi="Calibri" w:cs="Calibri"/>
          <w:lang w:val="en-US"/>
        </w:rPr>
        <w:t xml:space="preserve">Charzyńska, E., Polewczyk, I., Góźdź, J., Kitlińska-Król, M., &amp; Sitko-Dominik, M. (2021). The Buffering Effect of Spirituality at Work on the Mediated Relationship between Job Demands and Turnover Intention among Teachers. </w:t>
      </w:r>
      <w:r w:rsidRPr="00FE4CC2">
        <w:rPr>
          <w:rFonts w:ascii="Calibri" w:hAnsi="Calibri" w:cs="Calibri"/>
          <w:i/>
          <w:iCs/>
          <w:lang w:val="fr-CH"/>
        </w:rPr>
        <w:t>Religions</w:t>
      </w:r>
      <w:r w:rsidRPr="00FE4CC2">
        <w:rPr>
          <w:rFonts w:ascii="Calibri" w:hAnsi="Calibri" w:cs="Calibri"/>
          <w:lang w:val="fr-CH"/>
        </w:rPr>
        <w:t xml:space="preserve">, </w:t>
      </w:r>
      <w:r w:rsidRPr="00FE4CC2">
        <w:rPr>
          <w:rFonts w:ascii="Calibri" w:hAnsi="Calibri" w:cs="Calibri"/>
          <w:i/>
          <w:iCs/>
          <w:lang w:val="fr-CH"/>
        </w:rPr>
        <w:t>12</w:t>
      </w:r>
      <w:r w:rsidRPr="00FE4CC2">
        <w:rPr>
          <w:rFonts w:ascii="Calibri" w:hAnsi="Calibri" w:cs="Calibri"/>
          <w:lang w:val="fr-CH"/>
        </w:rPr>
        <w:t>(9), Article 9. https://doi.org/10.3390/rel12090781</w:t>
      </w:r>
    </w:p>
    <w:p w14:paraId="43D3241F" w14:textId="77777777" w:rsidR="00EF3DE4" w:rsidRPr="00FE4CC2" w:rsidRDefault="00EF3DE4" w:rsidP="00EF3DE4">
      <w:pPr>
        <w:pStyle w:val="Bibliography"/>
        <w:spacing w:line="240" w:lineRule="auto"/>
        <w:rPr>
          <w:rFonts w:ascii="Calibri" w:hAnsi="Calibri" w:cs="Calibri"/>
          <w:lang w:val="en-US"/>
        </w:rPr>
      </w:pPr>
      <w:r w:rsidRPr="00FE4CC2">
        <w:rPr>
          <w:rFonts w:ascii="Calibri" w:hAnsi="Calibri" w:cs="Calibri"/>
          <w:lang w:val="fr-CH"/>
        </w:rPr>
        <w:t xml:space="preserve">Chawla, V., &amp; Guda, S. (2010). </w:t>
      </w:r>
      <w:r w:rsidRPr="00FE4CC2">
        <w:rPr>
          <w:rFonts w:ascii="Calibri" w:hAnsi="Calibri" w:cs="Calibri"/>
          <w:lang w:val="en-US"/>
        </w:rPr>
        <w:t xml:space="preserve">Individual Spirituality at Work and Its Relationship with Job Satisfaction, Propensity to Leave and Job Commitment: An Exploratory Study among Sales Professionals. </w:t>
      </w:r>
      <w:r w:rsidRPr="00FE4CC2">
        <w:rPr>
          <w:rFonts w:ascii="Calibri" w:hAnsi="Calibri" w:cs="Calibri"/>
          <w:i/>
          <w:iCs/>
          <w:lang w:val="en-US"/>
        </w:rPr>
        <w:t>Journal of Human Values</w:t>
      </w:r>
      <w:r w:rsidRPr="00FE4CC2">
        <w:rPr>
          <w:rFonts w:ascii="Calibri" w:hAnsi="Calibri" w:cs="Calibri"/>
          <w:lang w:val="en-US"/>
        </w:rPr>
        <w:t xml:space="preserve">, </w:t>
      </w:r>
      <w:r w:rsidRPr="00FE4CC2">
        <w:rPr>
          <w:rFonts w:ascii="Calibri" w:hAnsi="Calibri" w:cs="Calibri"/>
          <w:i/>
          <w:iCs/>
          <w:lang w:val="en-US"/>
        </w:rPr>
        <w:t>16</w:t>
      </w:r>
      <w:r w:rsidRPr="00FE4CC2">
        <w:rPr>
          <w:rFonts w:ascii="Calibri" w:hAnsi="Calibri" w:cs="Calibri"/>
          <w:lang w:val="en-US"/>
        </w:rPr>
        <w:t>(2), 157–167. https://doi.org/10.1177/097168581001600203</w:t>
      </w:r>
    </w:p>
    <w:p w14:paraId="161D999F" w14:textId="77777777" w:rsidR="00EF3DE4" w:rsidRPr="00FE4CC2" w:rsidRDefault="00EF3DE4" w:rsidP="00EF3DE4">
      <w:pPr>
        <w:pStyle w:val="Bibliography"/>
        <w:spacing w:line="240" w:lineRule="auto"/>
        <w:rPr>
          <w:rFonts w:ascii="Calibri" w:hAnsi="Calibri" w:cs="Calibri"/>
          <w:lang w:val="en-US"/>
        </w:rPr>
      </w:pPr>
      <w:r w:rsidRPr="00FE4CC2">
        <w:rPr>
          <w:rFonts w:ascii="Calibri" w:hAnsi="Calibri" w:cs="Calibri"/>
          <w:lang w:val="en-US"/>
        </w:rPr>
        <w:t xml:space="preserve">Choerudin, A. (2014). The relationship between spirituality and work attitude: An empirical study. </w:t>
      </w:r>
      <w:r w:rsidRPr="00FE4CC2">
        <w:rPr>
          <w:rFonts w:ascii="Calibri" w:hAnsi="Calibri" w:cs="Calibri"/>
          <w:i/>
          <w:iCs/>
          <w:lang w:val="en-US"/>
        </w:rPr>
        <w:t>International Journal of Management Research and Reviews</w:t>
      </w:r>
      <w:r w:rsidRPr="00FE4CC2">
        <w:rPr>
          <w:rFonts w:ascii="Calibri" w:hAnsi="Calibri" w:cs="Calibri"/>
          <w:lang w:val="en-US"/>
        </w:rPr>
        <w:t xml:space="preserve">, </w:t>
      </w:r>
      <w:r w:rsidRPr="00FE4CC2">
        <w:rPr>
          <w:rFonts w:ascii="Calibri" w:hAnsi="Calibri" w:cs="Calibri"/>
          <w:i/>
          <w:iCs/>
          <w:lang w:val="en-US"/>
        </w:rPr>
        <w:t>4</w:t>
      </w:r>
      <w:r w:rsidRPr="00FE4CC2">
        <w:rPr>
          <w:rFonts w:ascii="Calibri" w:hAnsi="Calibri" w:cs="Calibri"/>
          <w:lang w:val="en-US"/>
        </w:rPr>
        <w:t>(4), 455–463.</w:t>
      </w:r>
    </w:p>
    <w:p w14:paraId="089B32DF" w14:textId="77777777" w:rsidR="00EF3DE4" w:rsidRPr="00FE4CC2" w:rsidRDefault="00EF3DE4" w:rsidP="00EF3DE4">
      <w:pPr>
        <w:pStyle w:val="Bibliography"/>
        <w:spacing w:line="240" w:lineRule="auto"/>
        <w:rPr>
          <w:rFonts w:ascii="Calibri" w:hAnsi="Calibri" w:cs="Calibri"/>
          <w:lang w:val="en-US"/>
        </w:rPr>
      </w:pPr>
      <w:r w:rsidRPr="00FE4CC2">
        <w:rPr>
          <w:rFonts w:ascii="Calibri" w:hAnsi="Calibri" w:cs="Calibri"/>
          <w:lang w:val="en-US"/>
        </w:rPr>
        <w:lastRenderedPageBreak/>
        <w:t xml:space="preserve">Clark, C. C., &amp; Hunter, J. (2019). Spirituality, Spiritual Well-Being, and Spiritual Coping in Advanced Heart Failure: Review of the Literature. </w:t>
      </w:r>
      <w:r w:rsidRPr="00FE4CC2">
        <w:rPr>
          <w:rFonts w:ascii="Calibri" w:hAnsi="Calibri" w:cs="Calibri"/>
          <w:i/>
          <w:iCs/>
          <w:lang w:val="en-US"/>
        </w:rPr>
        <w:t>Journal of Holistic Nursing</w:t>
      </w:r>
      <w:r w:rsidRPr="00FE4CC2">
        <w:rPr>
          <w:rFonts w:ascii="Calibri" w:hAnsi="Calibri" w:cs="Calibri"/>
          <w:lang w:val="en-US"/>
        </w:rPr>
        <w:t xml:space="preserve">, </w:t>
      </w:r>
      <w:r w:rsidRPr="00FE4CC2">
        <w:rPr>
          <w:rFonts w:ascii="Calibri" w:hAnsi="Calibri" w:cs="Calibri"/>
          <w:i/>
          <w:iCs/>
          <w:lang w:val="en-US"/>
        </w:rPr>
        <w:t>37</w:t>
      </w:r>
      <w:r w:rsidRPr="00FE4CC2">
        <w:rPr>
          <w:rFonts w:ascii="Calibri" w:hAnsi="Calibri" w:cs="Calibri"/>
          <w:lang w:val="en-US"/>
        </w:rPr>
        <w:t>(1), 56–73. https://doi.org/10.1177/0898010118761401</w:t>
      </w:r>
    </w:p>
    <w:p w14:paraId="44FB3AC7" w14:textId="77777777" w:rsidR="00EF3DE4" w:rsidRPr="00FE4CC2" w:rsidRDefault="00EF3DE4" w:rsidP="00EF3DE4">
      <w:pPr>
        <w:pStyle w:val="Bibliography"/>
        <w:spacing w:line="240" w:lineRule="auto"/>
        <w:rPr>
          <w:rFonts w:ascii="Calibri" w:hAnsi="Calibri" w:cs="Calibri"/>
          <w:lang w:val="en-US"/>
        </w:rPr>
      </w:pPr>
      <w:r w:rsidRPr="00FE4CC2">
        <w:rPr>
          <w:rFonts w:ascii="Calibri" w:hAnsi="Calibri" w:cs="Calibri"/>
          <w:lang w:val="en-US"/>
        </w:rPr>
        <w:t xml:space="preserve">Clark, L., Leedy, S., McDonald, L., Muller, B., Lamb, C., Mendez, T., Kim, S., &amp; Schonwetter, R. (2007). Spirituality and Job Satisfaction among Hospice Interdisciplinary Team Members. </w:t>
      </w:r>
      <w:r w:rsidRPr="00FE4CC2">
        <w:rPr>
          <w:rFonts w:ascii="Calibri" w:hAnsi="Calibri" w:cs="Calibri"/>
          <w:i/>
          <w:iCs/>
          <w:lang w:val="en-US"/>
        </w:rPr>
        <w:t>Journal of Palliative Medicine</w:t>
      </w:r>
      <w:r w:rsidRPr="00FE4CC2">
        <w:rPr>
          <w:rFonts w:ascii="Calibri" w:hAnsi="Calibri" w:cs="Calibri"/>
          <w:lang w:val="en-US"/>
        </w:rPr>
        <w:t xml:space="preserve">, </w:t>
      </w:r>
      <w:r w:rsidRPr="00FE4CC2">
        <w:rPr>
          <w:rFonts w:ascii="Calibri" w:hAnsi="Calibri" w:cs="Calibri"/>
          <w:i/>
          <w:iCs/>
          <w:lang w:val="en-US"/>
        </w:rPr>
        <w:t>10</w:t>
      </w:r>
      <w:r w:rsidRPr="00FE4CC2">
        <w:rPr>
          <w:rFonts w:ascii="Calibri" w:hAnsi="Calibri" w:cs="Calibri"/>
          <w:lang w:val="en-US"/>
        </w:rPr>
        <w:t>(6), 1321–1328. https://doi.org/10.1089/jpm.2007.0035</w:t>
      </w:r>
    </w:p>
    <w:p w14:paraId="750AACBF" w14:textId="77777777" w:rsidR="00EF3DE4" w:rsidRPr="00FE4CC2" w:rsidRDefault="00EF3DE4" w:rsidP="00EF3DE4">
      <w:pPr>
        <w:pStyle w:val="Bibliography"/>
        <w:spacing w:line="240" w:lineRule="auto"/>
        <w:rPr>
          <w:rFonts w:ascii="Calibri" w:hAnsi="Calibri" w:cs="Calibri"/>
          <w:lang w:val="en-US"/>
        </w:rPr>
      </w:pPr>
      <w:r w:rsidRPr="00FE4CC2">
        <w:rPr>
          <w:rFonts w:ascii="Calibri" w:hAnsi="Calibri" w:cs="Calibri"/>
          <w:lang w:val="en-US"/>
        </w:rPr>
        <w:t xml:space="preserve">Connor, K. M., Davidson, J. R. T., &amp; Lee, L.-C. (2003). Spirituality, Resilience, and Anger in Survivors of Violent Trauma: A Community Survey. </w:t>
      </w:r>
      <w:r w:rsidRPr="00FE4CC2">
        <w:rPr>
          <w:rFonts w:ascii="Calibri" w:hAnsi="Calibri" w:cs="Calibri"/>
          <w:i/>
          <w:iCs/>
          <w:lang w:val="en-US"/>
        </w:rPr>
        <w:t>Journal of Traumatic Stress</w:t>
      </w:r>
      <w:r w:rsidRPr="00FE4CC2">
        <w:rPr>
          <w:rFonts w:ascii="Calibri" w:hAnsi="Calibri" w:cs="Calibri"/>
          <w:lang w:val="en-US"/>
        </w:rPr>
        <w:t xml:space="preserve">, </w:t>
      </w:r>
      <w:r w:rsidRPr="00FE4CC2">
        <w:rPr>
          <w:rFonts w:ascii="Calibri" w:hAnsi="Calibri" w:cs="Calibri"/>
          <w:i/>
          <w:iCs/>
          <w:lang w:val="en-US"/>
        </w:rPr>
        <w:t>16</w:t>
      </w:r>
      <w:r w:rsidRPr="00FE4CC2">
        <w:rPr>
          <w:rFonts w:ascii="Calibri" w:hAnsi="Calibri" w:cs="Calibri"/>
          <w:lang w:val="en-US"/>
        </w:rPr>
        <w:t>(5), 487–494. https://doi.org/10.1023/A:1025762512279</w:t>
      </w:r>
    </w:p>
    <w:p w14:paraId="35920E07" w14:textId="77777777" w:rsidR="00EF3DE4" w:rsidRPr="00FE4CC2" w:rsidRDefault="00EF3DE4" w:rsidP="00EF3DE4">
      <w:pPr>
        <w:pStyle w:val="Bibliography"/>
        <w:spacing w:line="240" w:lineRule="auto"/>
        <w:rPr>
          <w:rFonts w:ascii="Calibri" w:hAnsi="Calibri" w:cs="Calibri"/>
          <w:lang w:val="en-US"/>
        </w:rPr>
      </w:pPr>
      <w:r w:rsidRPr="00FE4CC2">
        <w:rPr>
          <w:rFonts w:ascii="Calibri" w:hAnsi="Calibri" w:cs="Calibri"/>
          <w:lang w:val="en-US"/>
        </w:rPr>
        <w:t xml:space="preserve">Csiernik, R., &amp; Adams, D. W. (2002). Spirituality, Stress and Work. </w:t>
      </w:r>
      <w:r w:rsidRPr="00FE4CC2">
        <w:rPr>
          <w:rFonts w:ascii="Calibri" w:hAnsi="Calibri" w:cs="Calibri"/>
          <w:i/>
          <w:iCs/>
          <w:lang w:val="en-US"/>
        </w:rPr>
        <w:t>Employee Assistance Quarterly</w:t>
      </w:r>
      <w:r w:rsidRPr="00FE4CC2">
        <w:rPr>
          <w:rFonts w:ascii="Calibri" w:hAnsi="Calibri" w:cs="Calibri"/>
          <w:lang w:val="en-US"/>
        </w:rPr>
        <w:t xml:space="preserve">, </w:t>
      </w:r>
      <w:r w:rsidRPr="00FE4CC2">
        <w:rPr>
          <w:rFonts w:ascii="Calibri" w:hAnsi="Calibri" w:cs="Calibri"/>
          <w:i/>
          <w:iCs/>
          <w:lang w:val="en-US"/>
        </w:rPr>
        <w:t>18</w:t>
      </w:r>
      <w:r w:rsidRPr="00FE4CC2">
        <w:rPr>
          <w:rFonts w:ascii="Calibri" w:hAnsi="Calibri" w:cs="Calibri"/>
          <w:lang w:val="en-US"/>
        </w:rPr>
        <w:t>(2), 29–37. https://doi.org/10.1300/J022v18n02_02</w:t>
      </w:r>
    </w:p>
    <w:p w14:paraId="3F30F916" w14:textId="77777777" w:rsidR="00EF3DE4" w:rsidRPr="00FE4CC2" w:rsidRDefault="00EF3DE4" w:rsidP="00EF3DE4">
      <w:pPr>
        <w:pStyle w:val="Bibliography"/>
        <w:spacing w:line="240" w:lineRule="auto"/>
        <w:rPr>
          <w:rFonts w:ascii="Calibri" w:hAnsi="Calibri" w:cs="Calibri"/>
          <w:lang w:val="en-US"/>
        </w:rPr>
      </w:pPr>
      <w:r w:rsidRPr="00FE4CC2">
        <w:rPr>
          <w:rFonts w:ascii="Calibri" w:hAnsi="Calibri" w:cs="Calibri"/>
          <w:lang w:val="en-US"/>
        </w:rPr>
        <w:t xml:space="preserve">Daniel, J. L. (2015). Workplace spirituality and stress: Evidence from Mexico and US. </w:t>
      </w:r>
      <w:r w:rsidRPr="00FE4CC2">
        <w:rPr>
          <w:rFonts w:ascii="Calibri" w:hAnsi="Calibri" w:cs="Calibri"/>
          <w:i/>
          <w:iCs/>
          <w:lang w:val="en-US"/>
        </w:rPr>
        <w:t>Management Research Review</w:t>
      </w:r>
      <w:r w:rsidRPr="00FE4CC2">
        <w:rPr>
          <w:rFonts w:ascii="Calibri" w:hAnsi="Calibri" w:cs="Calibri"/>
          <w:lang w:val="en-US"/>
        </w:rPr>
        <w:t xml:space="preserve">, </w:t>
      </w:r>
      <w:r w:rsidRPr="00FE4CC2">
        <w:rPr>
          <w:rFonts w:ascii="Calibri" w:hAnsi="Calibri" w:cs="Calibri"/>
          <w:i/>
          <w:iCs/>
          <w:lang w:val="en-US"/>
        </w:rPr>
        <w:t>38</w:t>
      </w:r>
      <w:r w:rsidRPr="00FE4CC2">
        <w:rPr>
          <w:rFonts w:ascii="Calibri" w:hAnsi="Calibri" w:cs="Calibri"/>
          <w:lang w:val="en-US"/>
        </w:rPr>
        <w:t>(1), 29–43. https://doi.org/10.1108/MRR-07-2013-0169</w:t>
      </w:r>
    </w:p>
    <w:p w14:paraId="54D092F6" w14:textId="77777777" w:rsidR="00EF3DE4" w:rsidRPr="00FE4CC2" w:rsidRDefault="00EF3DE4" w:rsidP="00EF3DE4">
      <w:pPr>
        <w:pStyle w:val="Bibliography"/>
        <w:spacing w:line="240" w:lineRule="auto"/>
        <w:rPr>
          <w:rFonts w:ascii="Calibri" w:hAnsi="Calibri" w:cs="Calibri"/>
          <w:lang w:val="en-US"/>
        </w:rPr>
      </w:pPr>
      <w:r w:rsidRPr="00FE4CC2">
        <w:rPr>
          <w:rFonts w:ascii="Calibri" w:hAnsi="Calibri" w:cs="Calibri"/>
          <w:lang w:val="en-US"/>
        </w:rPr>
        <w:t xml:space="preserve">Davis, T. L., Kerr, B. A., &amp; Kurpius, S. E. R. (2003). Meaning, Purpose, and Religiosity in at-Risk Youth: The Relationship between Anxiety and Spirituality. </w:t>
      </w:r>
      <w:r w:rsidRPr="00FE4CC2">
        <w:rPr>
          <w:rFonts w:ascii="Calibri" w:hAnsi="Calibri" w:cs="Calibri"/>
          <w:i/>
          <w:iCs/>
          <w:lang w:val="en-US"/>
        </w:rPr>
        <w:t>Journal of Psychology and Theology</w:t>
      </w:r>
      <w:r w:rsidRPr="00FE4CC2">
        <w:rPr>
          <w:rFonts w:ascii="Calibri" w:hAnsi="Calibri" w:cs="Calibri"/>
          <w:lang w:val="en-US"/>
        </w:rPr>
        <w:t xml:space="preserve">, </w:t>
      </w:r>
      <w:r w:rsidRPr="00FE4CC2">
        <w:rPr>
          <w:rFonts w:ascii="Calibri" w:hAnsi="Calibri" w:cs="Calibri"/>
          <w:i/>
          <w:iCs/>
          <w:lang w:val="en-US"/>
        </w:rPr>
        <w:t>31</w:t>
      </w:r>
      <w:r w:rsidRPr="00FE4CC2">
        <w:rPr>
          <w:rFonts w:ascii="Calibri" w:hAnsi="Calibri" w:cs="Calibri"/>
          <w:lang w:val="en-US"/>
        </w:rPr>
        <w:t>(4), 356–365. https://doi.org/10.1177/009164710303100406</w:t>
      </w:r>
    </w:p>
    <w:p w14:paraId="60A2DCA1" w14:textId="77777777" w:rsidR="00EF3DE4" w:rsidRPr="00FE4CC2" w:rsidRDefault="00EF3DE4" w:rsidP="00EF3DE4">
      <w:pPr>
        <w:pStyle w:val="Bibliography"/>
        <w:spacing w:line="240" w:lineRule="auto"/>
        <w:rPr>
          <w:rFonts w:ascii="Calibri" w:hAnsi="Calibri" w:cs="Calibri"/>
          <w:lang w:val="en-US"/>
        </w:rPr>
      </w:pPr>
      <w:r w:rsidRPr="00FE4CC2">
        <w:rPr>
          <w:rFonts w:ascii="Calibri" w:hAnsi="Calibri" w:cs="Calibri"/>
          <w:lang w:val="en-US"/>
        </w:rPr>
        <w:t xml:space="preserve">Desrosiers, A., &amp; Miller, L. (2007). Relational spirituality and depression in adolescent girls. </w:t>
      </w:r>
      <w:r w:rsidRPr="00FE4CC2">
        <w:rPr>
          <w:rFonts w:ascii="Calibri" w:hAnsi="Calibri" w:cs="Calibri"/>
          <w:i/>
          <w:iCs/>
          <w:lang w:val="en-US"/>
        </w:rPr>
        <w:t>Journal of Clinical Psychology</w:t>
      </w:r>
      <w:r w:rsidRPr="00FE4CC2">
        <w:rPr>
          <w:rFonts w:ascii="Calibri" w:hAnsi="Calibri" w:cs="Calibri"/>
          <w:lang w:val="en-US"/>
        </w:rPr>
        <w:t xml:space="preserve">, </w:t>
      </w:r>
      <w:r w:rsidRPr="00FE4CC2">
        <w:rPr>
          <w:rFonts w:ascii="Calibri" w:hAnsi="Calibri" w:cs="Calibri"/>
          <w:i/>
          <w:iCs/>
          <w:lang w:val="en-US"/>
        </w:rPr>
        <w:t>63</w:t>
      </w:r>
      <w:r w:rsidRPr="00FE4CC2">
        <w:rPr>
          <w:rFonts w:ascii="Calibri" w:hAnsi="Calibri" w:cs="Calibri"/>
          <w:lang w:val="en-US"/>
        </w:rPr>
        <w:t>(10), 1021–1037. https://doi.org/10.1002/jclp.20409</w:t>
      </w:r>
    </w:p>
    <w:p w14:paraId="62F6F097" w14:textId="77777777" w:rsidR="00EF3DE4" w:rsidRPr="00FE4CC2" w:rsidRDefault="00EF3DE4" w:rsidP="00EF3DE4">
      <w:pPr>
        <w:pStyle w:val="Bibliography"/>
        <w:spacing w:line="240" w:lineRule="auto"/>
        <w:rPr>
          <w:rFonts w:ascii="Calibri" w:hAnsi="Calibri" w:cs="Calibri"/>
          <w:lang w:val="en-US"/>
        </w:rPr>
      </w:pPr>
      <w:r w:rsidRPr="00FE4CC2">
        <w:rPr>
          <w:rFonts w:ascii="Calibri" w:hAnsi="Calibri" w:cs="Calibri"/>
          <w:lang w:val="en-US"/>
        </w:rPr>
        <w:t xml:space="preserve">Duchon, D., &amp; Plowman, D. A. (2005). Nurturing the spirit at work: Impact on work unit performance. </w:t>
      </w:r>
      <w:r w:rsidRPr="00FE4CC2">
        <w:rPr>
          <w:rFonts w:ascii="Calibri" w:hAnsi="Calibri" w:cs="Calibri"/>
          <w:i/>
          <w:iCs/>
          <w:lang w:val="en-US"/>
        </w:rPr>
        <w:t>The Leadership Quarterly</w:t>
      </w:r>
      <w:r w:rsidRPr="00FE4CC2">
        <w:rPr>
          <w:rFonts w:ascii="Calibri" w:hAnsi="Calibri" w:cs="Calibri"/>
          <w:lang w:val="en-US"/>
        </w:rPr>
        <w:t xml:space="preserve">, </w:t>
      </w:r>
      <w:r w:rsidRPr="00FE4CC2">
        <w:rPr>
          <w:rFonts w:ascii="Calibri" w:hAnsi="Calibri" w:cs="Calibri"/>
          <w:i/>
          <w:iCs/>
          <w:lang w:val="en-US"/>
        </w:rPr>
        <w:t>16</w:t>
      </w:r>
      <w:r w:rsidRPr="00FE4CC2">
        <w:rPr>
          <w:rFonts w:ascii="Calibri" w:hAnsi="Calibri" w:cs="Calibri"/>
          <w:lang w:val="en-US"/>
        </w:rPr>
        <w:t>(5), 807–833. https://doi.org/10.1016/j.leaqua.2005.07.008</w:t>
      </w:r>
    </w:p>
    <w:p w14:paraId="3678C479" w14:textId="77777777" w:rsidR="00EF3DE4" w:rsidRPr="00FE4CC2" w:rsidRDefault="00EF3DE4" w:rsidP="00EF3DE4">
      <w:pPr>
        <w:pStyle w:val="Bibliography"/>
        <w:spacing w:line="240" w:lineRule="auto"/>
        <w:rPr>
          <w:rFonts w:ascii="Calibri" w:hAnsi="Calibri" w:cs="Calibri"/>
          <w:lang w:val="en-US"/>
        </w:rPr>
      </w:pPr>
      <w:r w:rsidRPr="00FE4CC2">
        <w:rPr>
          <w:rFonts w:ascii="Calibri" w:hAnsi="Calibri" w:cs="Calibri"/>
          <w:lang w:val="en-US"/>
        </w:rPr>
        <w:t xml:space="preserve">Duggleby, W., Cooper, D., &amp; Penz, K. (2009). Hope, self-efficacy, spiritual well-being and job satisfaction. </w:t>
      </w:r>
      <w:r w:rsidRPr="00FE4CC2">
        <w:rPr>
          <w:rFonts w:ascii="Calibri" w:hAnsi="Calibri" w:cs="Calibri"/>
          <w:i/>
          <w:iCs/>
          <w:lang w:val="en-US"/>
        </w:rPr>
        <w:t>Journal of Advanced Nursing</w:t>
      </w:r>
      <w:r w:rsidRPr="00FE4CC2">
        <w:rPr>
          <w:rFonts w:ascii="Calibri" w:hAnsi="Calibri" w:cs="Calibri"/>
          <w:lang w:val="en-US"/>
        </w:rPr>
        <w:t xml:space="preserve">, </w:t>
      </w:r>
      <w:r w:rsidRPr="00FE4CC2">
        <w:rPr>
          <w:rFonts w:ascii="Calibri" w:hAnsi="Calibri" w:cs="Calibri"/>
          <w:i/>
          <w:iCs/>
          <w:lang w:val="en-US"/>
        </w:rPr>
        <w:t>65</w:t>
      </w:r>
      <w:r w:rsidRPr="00FE4CC2">
        <w:rPr>
          <w:rFonts w:ascii="Calibri" w:hAnsi="Calibri" w:cs="Calibri"/>
          <w:lang w:val="en-US"/>
        </w:rPr>
        <w:t>(11), 2376–2385. https://doi.org/10.1111/j.1365-2648.2009.05094.x</w:t>
      </w:r>
    </w:p>
    <w:p w14:paraId="521613D9" w14:textId="77777777" w:rsidR="00EF3DE4" w:rsidRPr="00FE4CC2" w:rsidRDefault="00EF3DE4" w:rsidP="00EF3DE4">
      <w:pPr>
        <w:pStyle w:val="Bibliography"/>
        <w:spacing w:line="240" w:lineRule="auto"/>
        <w:rPr>
          <w:rFonts w:ascii="Calibri" w:hAnsi="Calibri" w:cs="Calibri"/>
          <w:lang w:val="en-US"/>
        </w:rPr>
      </w:pPr>
      <w:r w:rsidRPr="00FE4CC2">
        <w:rPr>
          <w:rFonts w:ascii="Calibri" w:hAnsi="Calibri" w:cs="Calibri"/>
          <w:lang w:val="en-US"/>
        </w:rPr>
        <w:t xml:space="preserve">Elham, H., Hazrati, M., Momennasab, M., &amp; Sareh, K. (2015). The Effect of Need-Based Spiritual/Religious Intervention on Spiritual Well-Being and Anxiety of Elderly People. </w:t>
      </w:r>
      <w:r w:rsidRPr="00FE4CC2">
        <w:rPr>
          <w:rFonts w:ascii="Calibri" w:hAnsi="Calibri" w:cs="Calibri"/>
          <w:i/>
          <w:iCs/>
          <w:lang w:val="en-US"/>
        </w:rPr>
        <w:t>Holistic Nursing Practice</w:t>
      </w:r>
      <w:r w:rsidRPr="00FE4CC2">
        <w:rPr>
          <w:rFonts w:ascii="Calibri" w:hAnsi="Calibri" w:cs="Calibri"/>
          <w:lang w:val="en-US"/>
        </w:rPr>
        <w:t xml:space="preserve">, </w:t>
      </w:r>
      <w:r w:rsidRPr="00FE4CC2">
        <w:rPr>
          <w:rFonts w:ascii="Calibri" w:hAnsi="Calibri" w:cs="Calibri"/>
          <w:i/>
          <w:iCs/>
          <w:lang w:val="en-US"/>
        </w:rPr>
        <w:t>29</w:t>
      </w:r>
      <w:r w:rsidRPr="00FE4CC2">
        <w:rPr>
          <w:rFonts w:ascii="Calibri" w:hAnsi="Calibri" w:cs="Calibri"/>
          <w:lang w:val="en-US"/>
        </w:rPr>
        <w:t>(3), 136–143. https://doi.org/10.1097/HNP.0000000000000083</w:t>
      </w:r>
    </w:p>
    <w:p w14:paraId="34044705" w14:textId="77777777" w:rsidR="00EF3DE4" w:rsidRPr="00FE4CC2" w:rsidRDefault="00EF3DE4" w:rsidP="00EF3DE4">
      <w:pPr>
        <w:pStyle w:val="Bibliography"/>
        <w:spacing w:line="240" w:lineRule="auto"/>
        <w:rPr>
          <w:rFonts w:ascii="Calibri" w:hAnsi="Calibri" w:cs="Calibri"/>
          <w:lang w:val="en-US"/>
        </w:rPr>
      </w:pPr>
      <w:r w:rsidRPr="00FE4CC2">
        <w:rPr>
          <w:rFonts w:ascii="Calibri" w:hAnsi="Calibri" w:cs="Calibri"/>
          <w:lang w:val="en-US"/>
        </w:rPr>
        <w:t xml:space="preserve">Fachrunnisa, O., Adhiatma, A., &amp; Mutamimah, M. (2014). The role of workplace spirituality and employee engagement to enhance job satisfaction and performance. </w:t>
      </w:r>
      <w:r w:rsidRPr="00FE4CC2">
        <w:rPr>
          <w:rFonts w:ascii="Calibri" w:hAnsi="Calibri" w:cs="Calibri"/>
          <w:i/>
          <w:iCs/>
          <w:lang w:val="en-US"/>
        </w:rPr>
        <w:t>The International Journal of Organizational Innovation</w:t>
      </w:r>
      <w:r w:rsidRPr="00FE4CC2">
        <w:rPr>
          <w:rFonts w:ascii="Calibri" w:hAnsi="Calibri" w:cs="Calibri"/>
          <w:lang w:val="en-US"/>
        </w:rPr>
        <w:t xml:space="preserve">, </w:t>
      </w:r>
      <w:r w:rsidRPr="00FE4CC2">
        <w:rPr>
          <w:rFonts w:ascii="Calibri" w:hAnsi="Calibri" w:cs="Calibri"/>
          <w:i/>
          <w:iCs/>
          <w:lang w:val="en-US"/>
        </w:rPr>
        <w:t>7</w:t>
      </w:r>
      <w:r w:rsidRPr="00FE4CC2">
        <w:rPr>
          <w:rFonts w:ascii="Calibri" w:hAnsi="Calibri" w:cs="Calibri"/>
          <w:lang w:val="en-US"/>
        </w:rPr>
        <w:t>(1), 16–38.</w:t>
      </w:r>
    </w:p>
    <w:p w14:paraId="232566D5" w14:textId="77777777" w:rsidR="00EF3DE4" w:rsidRPr="00FE4CC2" w:rsidRDefault="00EF3DE4" w:rsidP="00EF3DE4">
      <w:pPr>
        <w:pStyle w:val="Bibliography"/>
        <w:spacing w:line="240" w:lineRule="auto"/>
        <w:rPr>
          <w:rFonts w:ascii="Calibri" w:hAnsi="Calibri" w:cs="Calibri"/>
          <w:lang w:val="en-US"/>
        </w:rPr>
      </w:pPr>
      <w:r w:rsidRPr="00FE4CC2">
        <w:rPr>
          <w:rFonts w:ascii="Calibri" w:hAnsi="Calibri" w:cs="Calibri"/>
          <w:lang w:val="en-US"/>
        </w:rPr>
        <w:t xml:space="preserve">Faro Albuquerque, I., Campos Cunha, R., Dias Martins, L., &amp; Brito Sá, A. (2014). Primary health care services: Workplace spirituality and organizational performance. </w:t>
      </w:r>
      <w:r w:rsidRPr="00FE4CC2">
        <w:rPr>
          <w:rFonts w:ascii="Calibri" w:hAnsi="Calibri" w:cs="Calibri"/>
          <w:i/>
          <w:iCs/>
          <w:lang w:val="en-US"/>
        </w:rPr>
        <w:t>Journal of Organizational Change Management</w:t>
      </w:r>
      <w:r w:rsidRPr="00FE4CC2">
        <w:rPr>
          <w:rFonts w:ascii="Calibri" w:hAnsi="Calibri" w:cs="Calibri"/>
          <w:lang w:val="en-US"/>
        </w:rPr>
        <w:t xml:space="preserve">, </w:t>
      </w:r>
      <w:r w:rsidRPr="00FE4CC2">
        <w:rPr>
          <w:rFonts w:ascii="Calibri" w:hAnsi="Calibri" w:cs="Calibri"/>
          <w:i/>
          <w:iCs/>
          <w:lang w:val="en-US"/>
        </w:rPr>
        <w:t>27</w:t>
      </w:r>
      <w:r w:rsidRPr="00FE4CC2">
        <w:rPr>
          <w:rFonts w:ascii="Calibri" w:hAnsi="Calibri" w:cs="Calibri"/>
          <w:lang w:val="en-US"/>
        </w:rPr>
        <w:t>(1), 59–82. https://doi.org/10.1108/JOCM-11-2012-0186</w:t>
      </w:r>
    </w:p>
    <w:p w14:paraId="6CE6AEF3" w14:textId="77777777" w:rsidR="00EF3DE4" w:rsidRPr="00FE4CC2" w:rsidRDefault="00EF3DE4" w:rsidP="00EF3DE4">
      <w:pPr>
        <w:pStyle w:val="Bibliography"/>
        <w:spacing w:line="240" w:lineRule="auto"/>
        <w:rPr>
          <w:rFonts w:ascii="Calibri" w:hAnsi="Calibri" w:cs="Calibri"/>
          <w:lang w:val="en-US"/>
        </w:rPr>
      </w:pPr>
      <w:r w:rsidRPr="00FE4CC2">
        <w:rPr>
          <w:rFonts w:ascii="Calibri" w:hAnsi="Calibri" w:cs="Calibri"/>
          <w:lang w:val="en-US"/>
        </w:rPr>
        <w:t xml:space="preserve">Fitzgerald Miller, J. (1985). Assessment of loneliness and spiritual well-being in chronically ill and healthy adults. </w:t>
      </w:r>
      <w:r w:rsidRPr="00FE4CC2">
        <w:rPr>
          <w:rFonts w:ascii="Calibri" w:hAnsi="Calibri" w:cs="Calibri"/>
          <w:i/>
          <w:iCs/>
          <w:lang w:val="en-US"/>
        </w:rPr>
        <w:t>Journal of Professional Nursing</w:t>
      </w:r>
      <w:r w:rsidRPr="00FE4CC2">
        <w:rPr>
          <w:rFonts w:ascii="Calibri" w:hAnsi="Calibri" w:cs="Calibri"/>
          <w:lang w:val="en-US"/>
        </w:rPr>
        <w:t xml:space="preserve">, </w:t>
      </w:r>
      <w:r w:rsidRPr="00FE4CC2">
        <w:rPr>
          <w:rFonts w:ascii="Calibri" w:hAnsi="Calibri" w:cs="Calibri"/>
          <w:i/>
          <w:iCs/>
          <w:lang w:val="en-US"/>
        </w:rPr>
        <w:t>1</w:t>
      </w:r>
      <w:r w:rsidRPr="00FE4CC2">
        <w:rPr>
          <w:rFonts w:ascii="Calibri" w:hAnsi="Calibri" w:cs="Calibri"/>
          <w:lang w:val="en-US"/>
        </w:rPr>
        <w:t>(2), 79–85. https://doi.org/10.1016/S8755-7223(85)80010-7</w:t>
      </w:r>
    </w:p>
    <w:p w14:paraId="68D29B9B" w14:textId="77777777" w:rsidR="00EF3DE4" w:rsidRPr="00FE4CC2" w:rsidRDefault="00EF3DE4" w:rsidP="00EF3DE4">
      <w:pPr>
        <w:pStyle w:val="Bibliography"/>
        <w:spacing w:line="240" w:lineRule="auto"/>
        <w:rPr>
          <w:rFonts w:ascii="Calibri" w:hAnsi="Calibri" w:cs="Calibri"/>
          <w:lang w:val="en-US"/>
        </w:rPr>
      </w:pPr>
      <w:r w:rsidRPr="00FE4CC2">
        <w:rPr>
          <w:rFonts w:ascii="Calibri" w:hAnsi="Calibri" w:cs="Calibri"/>
          <w:lang w:val="en-US"/>
        </w:rPr>
        <w:t xml:space="preserve">Gallegos, M. L., &amp; Segrin, C. (2019). Exploring the mediating role of loneliness in the relationship between spirituality and health: Implications for the Latino health paradox. </w:t>
      </w:r>
      <w:r w:rsidRPr="00FE4CC2">
        <w:rPr>
          <w:rFonts w:ascii="Calibri" w:hAnsi="Calibri" w:cs="Calibri"/>
          <w:i/>
          <w:iCs/>
          <w:lang w:val="en-US"/>
        </w:rPr>
        <w:t>Psychology of Religion and Spirituality</w:t>
      </w:r>
      <w:r w:rsidRPr="00FE4CC2">
        <w:rPr>
          <w:rFonts w:ascii="Calibri" w:hAnsi="Calibri" w:cs="Calibri"/>
          <w:lang w:val="en-US"/>
        </w:rPr>
        <w:t xml:space="preserve">, </w:t>
      </w:r>
      <w:r w:rsidRPr="00FE4CC2">
        <w:rPr>
          <w:rFonts w:ascii="Calibri" w:hAnsi="Calibri" w:cs="Calibri"/>
          <w:i/>
          <w:iCs/>
          <w:lang w:val="en-US"/>
        </w:rPr>
        <w:t>11</w:t>
      </w:r>
      <w:r w:rsidRPr="00FE4CC2">
        <w:rPr>
          <w:rFonts w:ascii="Calibri" w:hAnsi="Calibri" w:cs="Calibri"/>
          <w:lang w:val="en-US"/>
        </w:rPr>
        <w:t>, 308–318. https://doi.org/10.1037/rel0000180</w:t>
      </w:r>
    </w:p>
    <w:p w14:paraId="72A888E9" w14:textId="77777777" w:rsidR="00EF3DE4" w:rsidRPr="00FE4CC2" w:rsidRDefault="00EF3DE4" w:rsidP="00EF3DE4">
      <w:pPr>
        <w:pStyle w:val="Bibliography"/>
        <w:spacing w:line="240" w:lineRule="auto"/>
        <w:rPr>
          <w:rFonts w:ascii="Calibri" w:hAnsi="Calibri" w:cs="Calibri"/>
          <w:lang w:val="en-US"/>
        </w:rPr>
      </w:pPr>
      <w:r w:rsidRPr="00FE4CC2">
        <w:rPr>
          <w:rFonts w:ascii="Calibri" w:hAnsi="Calibri" w:cs="Calibri"/>
          <w:lang w:val="en-US"/>
        </w:rPr>
        <w:t xml:space="preserve">Garcia-Zamor, J.-C. (2003). Workplace Spirituality and Organizational Performance. </w:t>
      </w:r>
      <w:r w:rsidRPr="00FE4CC2">
        <w:rPr>
          <w:rFonts w:ascii="Calibri" w:hAnsi="Calibri" w:cs="Calibri"/>
          <w:i/>
          <w:iCs/>
          <w:lang w:val="en-US"/>
        </w:rPr>
        <w:t>Public Administration Review</w:t>
      </w:r>
      <w:r w:rsidRPr="00FE4CC2">
        <w:rPr>
          <w:rFonts w:ascii="Calibri" w:hAnsi="Calibri" w:cs="Calibri"/>
          <w:lang w:val="en-US"/>
        </w:rPr>
        <w:t xml:space="preserve">, </w:t>
      </w:r>
      <w:r w:rsidRPr="00FE4CC2">
        <w:rPr>
          <w:rFonts w:ascii="Calibri" w:hAnsi="Calibri" w:cs="Calibri"/>
          <w:i/>
          <w:iCs/>
          <w:lang w:val="en-US"/>
        </w:rPr>
        <w:t>63</w:t>
      </w:r>
      <w:r w:rsidRPr="00FE4CC2">
        <w:rPr>
          <w:rFonts w:ascii="Calibri" w:hAnsi="Calibri" w:cs="Calibri"/>
          <w:lang w:val="en-US"/>
        </w:rPr>
        <w:t>(3), 355–363. https://doi.org/10.1111/1540-6210.00295</w:t>
      </w:r>
    </w:p>
    <w:p w14:paraId="4699394C" w14:textId="77777777" w:rsidR="00EF3DE4" w:rsidRPr="00FE4CC2" w:rsidRDefault="00EF3DE4" w:rsidP="00EF3DE4">
      <w:pPr>
        <w:pStyle w:val="Bibliography"/>
        <w:spacing w:line="240" w:lineRule="auto"/>
        <w:rPr>
          <w:rFonts w:ascii="Calibri" w:hAnsi="Calibri" w:cs="Calibri"/>
          <w:lang w:val="en-US"/>
        </w:rPr>
      </w:pPr>
      <w:r w:rsidRPr="00FE4CC2">
        <w:rPr>
          <w:rFonts w:ascii="Calibri" w:hAnsi="Calibri" w:cs="Calibri"/>
          <w:lang w:val="en-US"/>
        </w:rPr>
        <w:t xml:space="preserve">Garg, N. (2017). Workplace Spirituality and Employee Well-being: An Empirical Exploration. </w:t>
      </w:r>
      <w:r w:rsidRPr="00FE4CC2">
        <w:rPr>
          <w:rFonts w:ascii="Calibri" w:hAnsi="Calibri" w:cs="Calibri"/>
          <w:i/>
          <w:iCs/>
          <w:lang w:val="en-US"/>
        </w:rPr>
        <w:t>Journal of Human Values</w:t>
      </w:r>
      <w:r w:rsidRPr="00FE4CC2">
        <w:rPr>
          <w:rFonts w:ascii="Calibri" w:hAnsi="Calibri" w:cs="Calibri"/>
          <w:lang w:val="en-US"/>
        </w:rPr>
        <w:t xml:space="preserve">, </w:t>
      </w:r>
      <w:r w:rsidRPr="00FE4CC2">
        <w:rPr>
          <w:rFonts w:ascii="Calibri" w:hAnsi="Calibri" w:cs="Calibri"/>
          <w:i/>
          <w:iCs/>
          <w:lang w:val="en-US"/>
        </w:rPr>
        <w:t>23</w:t>
      </w:r>
      <w:r w:rsidRPr="00FE4CC2">
        <w:rPr>
          <w:rFonts w:ascii="Calibri" w:hAnsi="Calibri" w:cs="Calibri"/>
          <w:lang w:val="en-US"/>
        </w:rPr>
        <w:t>(2), 129–147. https://doi.org/10.1177/0971685816689741</w:t>
      </w:r>
    </w:p>
    <w:p w14:paraId="7F37ECC0" w14:textId="77777777" w:rsidR="00EF3DE4" w:rsidRPr="00FE4CC2" w:rsidRDefault="00EF3DE4" w:rsidP="00EF3DE4">
      <w:pPr>
        <w:pStyle w:val="Bibliography"/>
        <w:spacing w:line="240" w:lineRule="auto"/>
        <w:rPr>
          <w:rFonts w:ascii="Calibri" w:hAnsi="Calibri" w:cs="Calibri"/>
          <w:lang w:val="en-US"/>
        </w:rPr>
      </w:pPr>
      <w:r w:rsidRPr="00FE4CC2">
        <w:rPr>
          <w:rFonts w:ascii="Calibri" w:hAnsi="Calibri" w:cs="Calibri"/>
          <w:lang w:val="en-US"/>
        </w:rPr>
        <w:t xml:space="preserve">Ghadi, M. Y. (2017). The impact of workplace spirituality on voluntary turnover intentions through loneliness in work. </w:t>
      </w:r>
      <w:r w:rsidRPr="00FE4CC2">
        <w:rPr>
          <w:rFonts w:ascii="Calibri" w:hAnsi="Calibri" w:cs="Calibri"/>
          <w:i/>
          <w:iCs/>
          <w:lang w:val="en-US"/>
        </w:rPr>
        <w:t>Journal of Economic and Administrative Sciences</w:t>
      </w:r>
      <w:r w:rsidRPr="00FE4CC2">
        <w:rPr>
          <w:rFonts w:ascii="Calibri" w:hAnsi="Calibri" w:cs="Calibri"/>
          <w:lang w:val="en-US"/>
        </w:rPr>
        <w:t xml:space="preserve">, </w:t>
      </w:r>
      <w:r w:rsidRPr="00FE4CC2">
        <w:rPr>
          <w:rFonts w:ascii="Calibri" w:hAnsi="Calibri" w:cs="Calibri"/>
          <w:i/>
          <w:iCs/>
          <w:lang w:val="en-US"/>
        </w:rPr>
        <w:t>33</w:t>
      </w:r>
      <w:r w:rsidRPr="00FE4CC2">
        <w:rPr>
          <w:rFonts w:ascii="Calibri" w:hAnsi="Calibri" w:cs="Calibri"/>
          <w:lang w:val="en-US"/>
        </w:rPr>
        <w:t>(1), 81–110. https://doi.org/10.1108/JEAS-03-2016-0005</w:t>
      </w:r>
    </w:p>
    <w:p w14:paraId="1F828148" w14:textId="77777777" w:rsidR="00EF3DE4" w:rsidRPr="00FE4CC2" w:rsidRDefault="00EF3DE4" w:rsidP="00EF3DE4">
      <w:pPr>
        <w:pStyle w:val="Bibliography"/>
        <w:spacing w:line="240" w:lineRule="auto"/>
        <w:rPr>
          <w:rFonts w:ascii="Calibri" w:hAnsi="Calibri" w:cs="Calibri"/>
          <w:lang w:val="en-US"/>
        </w:rPr>
      </w:pPr>
      <w:r w:rsidRPr="00FE4CC2">
        <w:rPr>
          <w:rFonts w:ascii="Calibri" w:hAnsi="Calibri" w:cs="Calibri"/>
          <w:lang w:val="en-US"/>
        </w:rPr>
        <w:t xml:space="preserve">Giacalone, R. A., &amp; Jurkiewicz, C. L. (2010). </w:t>
      </w:r>
      <w:r w:rsidRPr="00FE4CC2">
        <w:rPr>
          <w:rFonts w:ascii="Calibri" w:hAnsi="Calibri" w:cs="Calibri"/>
          <w:i/>
          <w:iCs/>
          <w:lang w:val="en-US"/>
        </w:rPr>
        <w:t>Handbook of Workplace Spirituality and Organizational Performance</w:t>
      </w:r>
      <w:r w:rsidRPr="00FE4CC2">
        <w:rPr>
          <w:rFonts w:ascii="Calibri" w:hAnsi="Calibri" w:cs="Calibri"/>
          <w:lang w:val="en-US"/>
        </w:rPr>
        <w:t xml:space="preserve"> (3rd ed.). Routledge.</w:t>
      </w:r>
    </w:p>
    <w:p w14:paraId="6CA660A0" w14:textId="77777777" w:rsidR="00EF3DE4" w:rsidRPr="00FE4CC2" w:rsidRDefault="00EF3DE4" w:rsidP="00EF3DE4">
      <w:pPr>
        <w:pStyle w:val="Bibliography"/>
        <w:spacing w:line="240" w:lineRule="auto"/>
        <w:rPr>
          <w:rFonts w:ascii="Calibri" w:hAnsi="Calibri" w:cs="Calibri"/>
          <w:lang w:val="en-US"/>
        </w:rPr>
      </w:pPr>
      <w:r w:rsidRPr="00FE4CC2">
        <w:rPr>
          <w:rFonts w:ascii="Calibri" w:hAnsi="Calibri" w:cs="Calibri"/>
          <w:lang w:val="en-US"/>
        </w:rPr>
        <w:t xml:space="preserve">Golparvar, M., &amp; Abedini, H. (2014). A comprehensive study on the relationship between meaning and spirituality at work with job happiness, positive affect and job satisfaction. </w:t>
      </w:r>
      <w:r w:rsidRPr="00FE4CC2">
        <w:rPr>
          <w:rFonts w:ascii="Calibri" w:hAnsi="Calibri" w:cs="Calibri"/>
          <w:i/>
          <w:iCs/>
          <w:lang w:val="en-US"/>
        </w:rPr>
        <w:t>Management Science Letters</w:t>
      </w:r>
      <w:r w:rsidRPr="00FE4CC2">
        <w:rPr>
          <w:rFonts w:ascii="Calibri" w:hAnsi="Calibri" w:cs="Calibri"/>
          <w:lang w:val="en-US"/>
        </w:rPr>
        <w:t xml:space="preserve">, </w:t>
      </w:r>
      <w:r w:rsidRPr="00FE4CC2">
        <w:rPr>
          <w:rFonts w:ascii="Calibri" w:hAnsi="Calibri" w:cs="Calibri"/>
          <w:i/>
          <w:iCs/>
          <w:lang w:val="en-US"/>
        </w:rPr>
        <w:t>4</w:t>
      </w:r>
      <w:r w:rsidRPr="00FE4CC2">
        <w:rPr>
          <w:rFonts w:ascii="Calibri" w:hAnsi="Calibri" w:cs="Calibri"/>
          <w:lang w:val="en-US"/>
        </w:rPr>
        <w:t>(2), 255–268.</w:t>
      </w:r>
    </w:p>
    <w:p w14:paraId="45D5C02D" w14:textId="77777777" w:rsidR="00EF3DE4" w:rsidRPr="00FE4CC2" w:rsidRDefault="00EF3DE4" w:rsidP="00EF3DE4">
      <w:pPr>
        <w:pStyle w:val="Bibliography"/>
        <w:spacing w:line="240" w:lineRule="auto"/>
        <w:rPr>
          <w:rFonts w:ascii="Calibri" w:hAnsi="Calibri" w:cs="Calibri"/>
          <w:lang w:val="en-US"/>
        </w:rPr>
      </w:pPr>
      <w:r w:rsidRPr="00FE4CC2">
        <w:rPr>
          <w:rFonts w:ascii="Calibri" w:hAnsi="Calibri" w:cs="Calibri"/>
          <w:lang w:val="en-US"/>
        </w:rPr>
        <w:t xml:space="preserve">Graham, S., Furr, S., Flowers, C., &amp; Burke, M. T. (2001). Research and Theory Religion and Spirituality in Coping With Stress. </w:t>
      </w:r>
      <w:r w:rsidRPr="00FE4CC2">
        <w:rPr>
          <w:rFonts w:ascii="Calibri" w:hAnsi="Calibri" w:cs="Calibri"/>
          <w:i/>
          <w:iCs/>
          <w:lang w:val="en-US"/>
        </w:rPr>
        <w:t>Counseling and Values</w:t>
      </w:r>
      <w:r w:rsidRPr="00FE4CC2">
        <w:rPr>
          <w:rFonts w:ascii="Calibri" w:hAnsi="Calibri" w:cs="Calibri"/>
          <w:lang w:val="en-US"/>
        </w:rPr>
        <w:t xml:space="preserve">, </w:t>
      </w:r>
      <w:r w:rsidRPr="00FE4CC2">
        <w:rPr>
          <w:rFonts w:ascii="Calibri" w:hAnsi="Calibri" w:cs="Calibri"/>
          <w:i/>
          <w:iCs/>
          <w:lang w:val="en-US"/>
        </w:rPr>
        <w:t>46</w:t>
      </w:r>
      <w:r w:rsidRPr="00FE4CC2">
        <w:rPr>
          <w:rFonts w:ascii="Calibri" w:hAnsi="Calibri" w:cs="Calibri"/>
          <w:lang w:val="en-US"/>
        </w:rPr>
        <w:t>(1), 2–13. https://doi.org/10.1002/j.2161-007X.2001.tb00202.x</w:t>
      </w:r>
    </w:p>
    <w:p w14:paraId="343A6779" w14:textId="77777777" w:rsidR="00EF3DE4" w:rsidRPr="00FE4CC2" w:rsidRDefault="00EF3DE4" w:rsidP="00EF3DE4">
      <w:pPr>
        <w:pStyle w:val="Bibliography"/>
        <w:spacing w:line="240" w:lineRule="auto"/>
        <w:rPr>
          <w:rFonts w:ascii="Calibri" w:hAnsi="Calibri" w:cs="Calibri"/>
          <w:lang w:val="en-US"/>
        </w:rPr>
      </w:pPr>
      <w:r w:rsidRPr="00FE4CC2">
        <w:rPr>
          <w:rFonts w:ascii="Calibri" w:hAnsi="Calibri" w:cs="Calibri"/>
          <w:lang w:val="en-US"/>
        </w:rPr>
        <w:lastRenderedPageBreak/>
        <w:t xml:space="preserve">Hammermeister, J., &amp; Peterson, M. (2001). Does Spirituality Make a Difference? Psychosocial and Health-Related Characteristics of Spiritual Well-Being. </w:t>
      </w:r>
      <w:r w:rsidRPr="00FE4CC2">
        <w:rPr>
          <w:rFonts w:ascii="Calibri" w:hAnsi="Calibri" w:cs="Calibri"/>
          <w:i/>
          <w:iCs/>
          <w:lang w:val="en-US"/>
        </w:rPr>
        <w:t>American Journal of Health Education</w:t>
      </w:r>
      <w:r w:rsidRPr="00FE4CC2">
        <w:rPr>
          <w:rFonts w:ascii="Calibri" w:hAnsi="Calibri" w:cs="Calibri"/>
          <w:lang w:val="en-US"/>
        </w:rPr>
        <w:t xml:space="preserve">, </w:t>
      </w:r>
      <w:r w:rsidRPr="00FE4CC2">
        <w:rPr>
          <w:rFonts w:ascii="Calibri" w:hAnsi="Calibri" w:cs="Calibri"/>
          <w:i/>
          <w:iCs/>
          <w:lang w:val="en-US"/>
        </w:rPr>
        <w:t>32</w:t>
      </w:r>
      <w:r w:rsidRPr="00FE4CC2">
        <w:rPr>
          <w:rFonts w:ascii="Calibri" w:hAnsi="Calibri" w:cs="Calibri"/>
          <w:lang w:val="en-US"/>
        </w:rPr>
        <w:t>(5), 293–297. https://doi.org/10.1080/19325037.2001.10603485</w:t>
      </w:r>
    </w:p>
    <w:p w14:paraId="3FA060BA" w14:textId="77777777" w:rsidR="00EF3DE4" w:rsidRPr="00FE4CC2" w:rsidRDefault="00EF3DE4" w:rsidP="00EF3DE4">
      <w:pPr>
        <w:pStyle w:val="Bibliography"/>
        <w:spacing w:line="240" w:lineRule="auto"/>
        <w:rPr>
          <w:rFonts w:ascii="Calibri" w:hAnsi="Calibri" w:cs="Calibri"/>
          <w:lang w:val="en-US"/>
        </w:rPr>
      </w:pPr>
      <w:r w:rsidRPr="00FE4CC2">
        <w:rPr>
          <w:rFonts w:ascii="Calibri" w:hAnsi="Calibri" w:cs="Calibri"/>
        </w:rPr>
        <w:t xml:space="preserve">Hassan, M., Bin Nadeem, A., &amp; Akhter, A. (2016). </w:t>
      </w:r>
      <w:r w:rsidRPr="00FE4CC2">
        <w:rPr>
          <w:rFonts w:ascii="Calibri" w:hAnsi="Calibri" w:cs="Calibri"/>
          <w:lang w:val="en-US"/>
        </w:rPr>
        <w:t xml:space="preserve">Impact of workplace spirituality on job satisfaction: Mediating effect of trust. </w:t>
      </w:r>
      <w:r w:rsidRPr="00FE4CC2">
        <w:rPr>
          <w:rFonts w:ascii="Calibri" w:hAnsi="Calibri" w:cs="Calibri"/>
          <w:i/>
          <w:iCs/>
          <w:lang w:val="en-US"/>
        </w:rPr>
        <w:t>Cogent Business &amp; Management</w:t>
      </w:r>
      <w:r w:rsidRPr="00FE4CC2">
        <w:rPr>
          <w:rFonts w:ascii="Calibri" w:hAnsi="Calibri" w:cs="Calibri"/>
          <w:lang w:val="en-US"/>
        </w:rPr>
        <w:t xml:space="preserve">, </w:t>
      </w:r>
      <w:r w:rsidRPr="00FE4CC2">
        <w:rPr>
          <w:rFonts w:ascii="Calibri" w:hAnsi="Calibri" w:cs="Calibri"/>
          <w:i/>
          <w:iCs/>
          <w:lang w:val="en-US"/>
        </w:rPr>
        <w:t>3</w:t>
      </w:r>
      <w:r w:rsidRPr="00FE4CC2">
        <w:rPr>
          <w:rFonts w:ascii="Calibri" w:hAnsi="Calibri" w:cs="Calibri"/>
          <w:lang w:val="en-US"/>
        </w:rPr>
        <w:t>(1), 1189808. https://doi.org/10.1080/23311975.2016.1189808</w:t>
      </w:r>
    </w:p>
    <w:p w14:paraId="06AB9C43" w14:textId="77777777" w:rsidR="00EF3DE4" w:rsidRPr="00FE4CC2" w:rsidRDefault="00EF3DE4" w:rsidP="00EF3DE4">
      <w:pPr>
        <w:pStyle w:val="Bibliography"/>
        <w:spacing w:line="240" w:lineRule="auto"/>
        <w:rPr>
          <w:rFonts w:ascii="Calibri" w:hAnsi="Calibri" w:cs="Calibri"/>
          <w:lang w:val="en-US"/>
        </w:rPr>
      </w:pPr>
      <w:r w:rsidRPr="00FE4CC2">
        <w:rPr>
          <w:rFonts w:ascii="Calibri" w:hAnsi="Calibri" w:cs="Calibri"/>
          <w:lang w:val="en-US"/>
        </w:rPr>
        <w:t xml:space="preserve">Hassan, S., Ansari, N., Rehman, A., &amp; Moazzam, A. (2021). Understanding public service motivation, workplace spirituality and employee well-being in the public sector. </w:t>
      </w:r>
      <w:r w:rsidRPr="00FE4CC2">
        <w:rPr>
          <w:rFonts w:ascii="Calibri" w:hAnsi="Calibri" w:cs="Calibri"/>
          <w:i/>
          <w:iCs/>
          <w:lang w:val="en-US"/>
        </w:rPr>
        <w:t>International Journal of Ethics and Systems</w:t>
      </w:r>
      <w:r w:rsidRPr="00FE4CC2">
        <w:rPr>
          <w:rFonts w:ascii="Calibri" w:hAnsi="Calibri" w:cs="Calibri"/>
          <w:lang w:val="en-US"/>
        </w:rPr>
        <w:t xml:space="preserve">, </w:t>
      </w:r>
      <w:r w:rsidRPr="00FE4CC2">
        <w:rPr>
          <w:rFonts w:ascii="Calibri" w:hAnsi="Calibri" w:cs="Calibri"/>
          <w:i/>
          <w:iCs/>
          <w:lang w:val="en-US"/>
        </w:rPr>
        <w:t>38</w:t>
      </w:r>
      <w:r w:rsidRPr="00FE4CC2">
        <w:rPr>
          <w:rFonts w:ascii="Calibri" w:hAnsi="Calibri" w:cs="Calibri"/>
          <w:lang w:val="en-US"/>
        </w:rPr>
        <w:t>(1), 147–172. https://doi.org/10.1108/IJOES-06-2021-0135</w:t>
      </w:r>
    </w:p>
    <w:p w14:paraId="00965DE8" w14:textId="77777777" w:rsidR="00EF3DE4" w:rsidRPr="00FE4CC2" w:rsidRDefault="00EF3DE4" w:rsidP="00EF3DE4">
      <w:pPr>
        <w:pStyle w:val="Bibliography"/>
        <w:spacing w:line="240" w:lineRule="auto"/>
        <w:rPr>
          <w:rFonts w:ascii="Calibri" w:hAnsi="Calibri" w:cs="Calibri"/>
          <w:lang w:val="en-US"/>
        </w:rPr>
      </w:pPr>
      <w:r w:rsidRPr="00FE4CC2">
        <w:rPr>
          <w:rFonts w:ascii="Calibri" w:hAnsi="Calibri" w:cs="Calibri"/>
        </w:rPr>
        <w:t xml:space="preserve">Hayman, J. W., Kurpius, S. R., Befort, C., Nicpon, M. F., Hull-Blanks, E., Sollenberger, S., &amp; Huser, L. (2007). </w:t>
      </w:r>
      <w:r w:rsidRPr="00FE4CC2">
        <w:rPr>
          <w:rFonts w:ascii="Calibri" w:hAnsi="Calibri" w:cs="Calibri"/>
          <w:lang w:val="en-US"/>
        </w:rPr>
        <w:t xml:space="preserve">Spirituality Among College Freshmen: Relationships to Self-Esteem, Body Image, and Stress. </w:t>
      </w:r>
      <w:r w:rsidRPr="00FE4CC2">
        <w:rPr>
          <w:rFonts w:ascii="Calibri" w:hAnsi="Calibri" w:cs="Calibri"/>
          <w:i/>
          <w:iCs/>
          <w:lang w:val="en-US"/>
        </w:rPr>
        <w:t>Counseling and Values</w:t>
      </w:r>
      <w:r w:rsidRPr="00FE4CC2">
        <w:rPr>
          <w:rFonts w:ascii="Calibri" w:hAnsi="Calibri" w:cs="Calibri"/>
          <w:lang w:val="en-US"/>
        </w:rPr>
        <w:t xml:space="preserve">, </w:t>
      </w:r>
      <w:r w:rsidRPr="00FE4CC2">
        <w:rPr>
          <w:rFonts w:ascii="Calibri" w:hAnsi="Calibri" w:cs="Calibri"/>
          <w:i/>
          <w:iCs/>
          <w:lang w:val="en-US"/>
        </w:rPr>
        <w:t>52</w:t>
      </w:r>
      <w:r w:rsidRPr="00FE4CC2">
        <w:rPr>
          <w:rFonts w:ascii="Calibri" w:hAnsi="Calibri" w:cs="Calibri"/>
          <w:lang w:val="en-US"/>
        </w:rPr>
        <w:t>(1), 55–70. https://doi.org/10.1002/j.2161-007X.2007.tb00087.x</w:t>
      </w:r>
    </w:p>
    <w:p w14:paraId="239D3D2A" w14:textId="77777777" w:rsidR="00EF3DE4" w:rsidRPr="00FE4CC2" w:rsidRDefault="00EF3DE4" w:rsidP="00EF3DE4">
      <w:pPr>
        <w:pStyle w:val="Bibliography"/>
        <w:spacing w:line="240" w:lineRule="auto"/>
        <w:rPr>
          <w:rFonts w:ascii="Calibri" w:hAnsi="Calibri" w:cs="Calibri"/>
          <w:lang w:val="en-US"/>
        </w:rPr>
      </w:pPr>
      <w:r w:rsidRPr="00FE4CC2">
        <w:rPr>
          <w:rFonts w:ascii="Calibri" w:hAnsi="Calibri" w:cs="Calibri"/>
          <w:lang w:val="en-US"/>
        </w:rPr>
        <w:t xml:space="preserve">Heintzman, P., &amp; Mannell, R. C. (2003). Spiritual Functions of Leisure and Spiritual Well-Being: Coping with Time Pressure. </w:t>
      </w:r>
      <w:r w:rsidRPr="00FE4CC2">
        <w:rPr>
          <w:rFonts w:ascii="Calibri" w:hAnsi="Calibri" w:cs="Calibri"/>
          <w:i/>
          <w:iCs/>
          <w:lang w:val="en-US"/>
        </w:rPr>
        <w:t>Leisure Sciences</w:t>
      </w:r>
      <w:r w:rsidRPr="00FE4CC2">
        <w:rPr>
          <w:rFonts w:ascii="Calibri" w:hAnsi="Calibri" w:cs="Calibri"/>
          <w:lang w:val="en-US"/>
        </w:rPr>
        <w:t xml:space="preserve">, </w:t>
      </w:r>
      <w:r w:rsidRPr="00FE4CC2">
        <w:rPr>
          <w:rFonts w:ascii="Calibri" w:hAnsi="Calibri" w:cs="Calibri"/>
          <w:i/>
          <w:iCs/>
          <w:lang w:val="en-US"/>
        </w:rPr>
        <w:t>25</w:t>
      </w:r>
      <w:r w:rsidRPr="00FE4CC2">
        <w:rPr>
          <w:rFonts w:ascii="Calibri" w:hAnsi="Calibri" w:cs="Calibri"/>
          <w:lang w:val="en-US"/>
        </w:rPr>
        <w:t>(2–3), 207–230. https://doi.org/10.1080/01490400306563</w:t>
      </w:r>
    </w:p>
    <w:p w14:paraId="62402A5B" w14:textId="77777777" w:rsidR="00EF3DE4" w:rsidRPr="00FE4CC2" w:rsidRDefault="00EF3DE4" w:rsidP="00EF3DE4">
      <w:pPr>
        <w:pStyle w:val="Bibliography"/>
        <w:spacing w:line="240" w:lineRule="auto"/>
        <w:rPr>
          <w:rFonts w:ascii="Calibri" w:hAnsi="Calibri" w:cs="Calibri"/>
          <w:lang w:val="en-US"/>
        </w:rPr>
      </w:pPr>
      <w:r w:rsidRPr="00FE4CC2">
        <w:rPr>
          <w:rFonts w:ascii="Calibri" w:hAnsi="Calibri" w:cs="Calibri"/>
          <w:lang w:val="en-US"/>
        </w:rPr>
        <w:t xml:space="preserve">Hodges, S. (2002). Mental Health, Depression, and Dimensions of Spirituality and Religion. </w:t>
      </w:r>
      <w:r w:rsidRPr="00FE4CC2">
        <w:rPr>
          <w:rFonts w:ascii="Calibri" w:hAnsi="Calibri" w:cs="Calibri"/>
          <w:i/>
          <w:iCs/>
          <w:lang w:val="en-US"/>
        </w:rPr>
        <w:t>Journal of Adult Development</w:t>
      </w:r>
      <w:r w:rsidRPr="00FE4CC2">
        <w:rPr>
          <w:rFonts w:ascii="Calibri" w:hAnsi="Calibri" w:cs="Calibri"/>
          <w:lang w:val="en-US"/>
        </w:rPr>
        <w:t xml:space="preserve">, </w:t>
      </w:r>
      <w:r w:rsidRPr="00FE4CC2">
        <w:rPr>
          <w:rFonts w:ascii="Calibri" w:hAnsi="Calibri" w:cs="Calibri"/>
          <w:i/>
          <w:iCs/>
          <w:lang w:val="en-US"/>
        </w:rPr>
        <w:t>9</w:t>
      </w:r>
      <w:r w:rsidRPr="00FE4CC2">
        <w:rPr>
          <w:rFonts w:ascii="Calibri" w:hAnsi="Calibri" w:cs="Calibri"/>
          <w:lang w:val="en-US"/>
        </w:rPr>
        <w:t>(2), 109–115. https://doi.org/10.1023/A:1015733329006</w:t>
      </w:r>
    </w:p>
    <w:p w14:paraId="52A5CFF1" w14:textId="77777777" w:rsidR="00EF3DE4" w:rsidRPr="00FE4CC2" w:rsidRDefault="00EF3DE4" w:rsidP="00EF3DE4">
      <w:pPr>
        <w:pStyle w:val="Bibliography"/>
        <w:spacing w:line="240" w:lineRule="auto"/>
        <w:rPr>
          <w:rFonts w:ascii="Calibri" w:hAnsi="Calibri" w:cs="Calibri"/>
          <w:lang w:val="en-US"/>
        </w:rPr>
      </w:pPr>
      <w:r w:rsidRPr="00FE4CC2">
        <w:rPr>
          <w:rFonts w:ascii="Calibri" w:hAnsi="Calibri" w:cs="Calibri"/>
          <w:lang w:val="en-US"/>
        </w:rPr>
        <w:t xml:space="preserve">Hungelmann, J., Kenkel-Rossi, E., Klassen, L., &amp; Stollenwerk, R. M. (1985). Spiritual well-being in older adults: Harmonious interconnectedness. </w:t>
      </w:r>
      <w:r w:rsidRPr="00FE4CC2">
        <w:rPr>
          <w:rFonts w:ascii="Calibri" w:hAnsi="Calibri" w:cs="Calibri"/>
          <w:i/>
          <w:iCs/>
          <w:lang w:val="en-US"/>
        </w:rPr>
        <w:t>Journal of Religion and Health</w:t>
      </w:r>
      <w:r w:rsidRPr="00FE4CC2">
        <w:rPr>
          <w:rFonts w:ascii="Calibri" w:hAnsi="Calibri" w:cs="Calibri"/>
          <w:lang w:val="en-US"/>
        </w:rPr>
        <w:t xml:space="preserve">, </w:t>
      </w:r>
      <w:r w:rsidRPr="00FE4CC2">
        <w:rPr>
          <w:rFonts w:ascii="Calibri" w:hAnsi="Calibri" w:cs="Calibri"/>
          <w:i/>
          <w:iCs/>
          <w:lang w:val="en-US"/>
        </w:rPr>
        <w:t>24</w:t>
      </w:r>
      <w:r w:rsidRPr="00FE4CC2">
        <w:rPr>
          <w:rFonts w:ascii="Calibri" w:hAnsi="Calibri" w:cs="Calibri"/>
          <w:lang w:val="en-US"/>
        </w:rPr>
        <w:t>(2), 147–153. https://doi.org/10.1007/BF01532258</w:t>
      </w:r>
    </w:p>
    <w:p w14:paraId="3E2741D8" w14:textId="77777777" w:rsidR="00EF3DE4" w:rsidRPr="00FE4CC2" w:rsidRDefault="00EF3DE4" w:rsidP="00EF3DE4">
      <w:pPr>
        <w:pStyle w:val="Bibliography"/>
        <w:spacing w:line="240" w:lineRule="auto"/>
        <w:rPr>
          <w:rFonts w:ascii="Calibri" w:hAnsi="Calibri" w:cs="Calibri"/>
          <w:lang w:val="en-US"/>
        </w:rPr>
      </w:pPr>
      <w:r w:rsidRPr="00FE4CC2">
        <w:rPr>
          <w:rFonts w:ascii="Calibri" w:hAnsi="Calibri" w:cs="Calibri"/>
          <w:lang w:val="en-US"/>
        </w:rPr>
        <w:t xml:space="preserve">Hwang, E., &amp; Yi, Y. (2022). Workplace spirituality and organizational justice in turnover intention of mental health professionals at small-sized centres. </w:t>
      </w:r>
      <w:r w:rsidRPr="00FE4CC2">
        <w:rPr>
          <w:rFonts w:ascii="Calibri" w:hAnsi="Calibri" w:cs="Calibri"/>
          <w:i/>
          <w:iCs/>
          <w:lang w:val="en-US"/>
        </w:rPr>
        <w:t>Journal of Nursing Management</w:t>
      </w:r>
      <w:r w:rsidRPr="00FE4CC2">
        <w:rPr>
          <w:rFonts w:ascii="Calibri" w:hAnsi="Calibri" w:cs="Calibri"/>
          <w:lang w:val="en-US"/>
        </w:rPr>
        <w:t xml:space="preserve">, </w:t>
      </w:r>
      <w:r w:rsidRPr="00FE4CC2">
        <w:rPr>
          <w:rFonts w:ascii="Calibri" w:hAnsi="Calibri" w:cs="Calibri"/>
          <w:i/>
          <w:iCs/>
          <w:lang w:val="en-US"/>
        </w:rPr>
        <w:t>30</w:t>
      </w:r>
      <w:r w:rsidRPr="00FE4CC2">
        <w:rPr>
          <w:rFonts w:ascii="Calibri" w:hAnsi="Calibri" w:cs="Calibri"/>
          <w:lang w:val="en-US"/>
        </w:rPr>
        <w:t>(1), 328–335. https://doi.org/10.1111/jonm.13459</w:t>
      </w:r>
    </w:p>
    <w:p w14:paraId="0315C786" w14:textId="77777777" w:rsidR="00EF3DE4" w:rsidRPr="00FE4CC2" w:rsidRDefault="00EF3DE4" w:rsidP="00EF3DE4">
      <w:pPr>
        <w:pStyle w:val="Bibliography"/>
        <w:spacing w:line="240" w:lineRule="auto"/>
        <w:rPr>
          <w:rFonts w:ascii="Calibri" w:hAnsi="Calibri" w:cs="Calibri"/>
          <w:lang w:val="en-US"/>
        </w:rPr>
      </w:pPr>
      <w:r w:rsidRPr="00FE4CC2">
        <w:rPr>
          <w:rFonts w:ascii="Calibri" w:hAnsi="Calibri" w:cs="Calibri"/>
          <w:lang w:val="en-US"/>
        </w:rPr>
        <w:t xml:space="preserve">Ilyas, Z., Shahed, S., &amp; Hussain, S. (2020). An Impact of Perceived Social Support on Old Age Well-Being Mediated by Spirituality, Self-esteem and Ego Integrity. </w:t>
      </w:r>
      <w:r w:rsidRPr="00FE4CC2">
        <w:rPr>
          <w:rFonts w:ascii="Calibri" w:hAnsi="Calibri" w:cs="Calibri"/>
          <w:i/>
          <w:iCs/>
          <w:lang w:val="en-US"/>
        </w:rPr>
        <w:t>Journal of Religion and Health</w:t>
      </w:r>
      <w:r w:rsidRPr="00FE4CC2">
        <w:rPr>
          <w:rFonts w:ascii="Calibri" w:hAnsi="Calibri" w:cs="Calibri"/>
          <w:lang w:val="en-US"/>
        </w:rPr>
        <w:t xml:space="preserve">, </w:t>
      </w:r>
      <w:r w:rsidRPr="00FE4CC2">
        <w:rPr>
          <w:rFonts w:ascii="Calibri" w:hAnsi="Calibri" w:cs="Calibri"/>
          <w:i/>
          <w:iCs/>
          <w:lang w:val="en-US"/>
        </w:rPr>
        <w:t>59</w:t>
      </w:r>
      <w:r w:rsidRPr="00FE4CC2">
        <w:rPr>
          <w:rFonts w:ascii="Calibri" w:hAnsi="Calibri" w:cs="Calibri"/>
          <w:lang w:val="en-US"/>
        </w:rPr>
        <w:t>(6), 2715–2732. https://doi.org/10.1007/s10943-019-00969-6</w:t>
      </w:r>
    </w:p>
    <w:p w14:paraId="7594212A" w14:textId="77777777" w:rsidR="00EF3DE4" w:rsidRPr="00FE4CC2" w:rsidRDefault="00EF3DE4" w:rsidP="00EF3DE4">
      <w:pPr>
        <w:pStyle w:val="Bibliography"/>
        <w:spacing w:line="240" w:lineRule="auto"/>
        <w:rPr>
          <w:rFonts w:ascii="Calibri" w:hAnsi="Calibri" w:cs="Calibri"/>
          <w:lang w:val="en-US"/>
        </w:rPr>
      </w:pPr>
      <w:r w:rsidRPr="00FE4CC2">
        <w:rPr>
          <w:rFonts w:ascii="Calibri" w:hAnsi="Calibri" w:cs="Calibri"/>
          <w:lang w:val="en-US"/>
        </w:rPr>
        <w:t xml:space="preserve">Indradevi, R. (2020). Workplace spirituality: Successful mantra for modern organization. </w:t>
      </w:r>
      <w:r w:rsidRPr="00FE4CC2">
        <w:rPr>
          <w:rFonts w:ascii="Calibri" w:hAnsi="Calibri" w:cs="Calibri"/>
          <w:i/>
          <w:iCs/>
          <w:lang w:val="en-US"/>
        </w:rPr>
        <w:t>Journal of Critical Reviews</w:t>
      </w:r>
      <w:r w:rsidRPr="00FE4CC2">
        <w:rPr>
          <w:rFonts w:ascii="Calibri" w:hAnsi="Calibri" w:cs="Calibri"/>
          <w:lang w:val="en-US"/>
        </w:rPr>
        <w:t xml:space="preserve">, </w:t>
      </w:r>
      <w:r w:rsidRPr="00FE4CC2">
        <w:rPr>
          <w:rFonts w:ascii="Calibri" w:hAnsi="Calibri" w:cs="Calibri"/>
          <w:i/>
          <w:iCs/>
          <w:lang w:val="en-US"/>
        </w:rPr>
        <w:t>7</w:t>
      </w:r>
      <w:r w:rsidRPr="00FE4CC2">
        <w:rPr>
          <w:rFonts w:ascii="Calibri" w:hAnsi="Calibri" w:cs="Calibri"/>
          <w:lang w:val="en-US"/>
        </w:rPr>
        <w:t>(6), 437–440.</w:t>
      </w:r>
    </w:p>
    <w:p w14:paraId="4EC93F05" w14:textId="77777777" w:rsidR="00EF3DE4" w:rsidRPr="00FE4CC2" w:rsidRDefault="00EF3DE4" w:rsidP="00EF3DE4">
      <w:pPr>
        <w:pStyle w:val="Bibliography"/>
        <w:spacing w:line="240" w:lineRule="auto"/>
        <w:rPr>
          <w:rFonts w:ascii="Calibri" w:hAnsi="Calibri" w:cs="Calibri"/>
          <w:lang w:val="en-US"/>
        </w:rPr>
      </w:pPr>
      <w:r w:rsidRPr="00FE4CC2">
        <w:rPr>
          <w:rFonts w:ascii="Calibri" w:hAnsi="Calibri" w:cs="Calibri"/>
          <w:lang w:val="en-US"/>
        </w:rPr>
        <w:t xml:space="preserve">Jafari, E., Najafi, M., Sohrabi, F., Dehshiri, G. R., Soleymani, E., &amp; Heshmati, R. (2010). Life satisfaction, spirituality well-being and hope in cancer patients. </w:t>
      </w:r>
      <w:r w:rsidRPr="00FE4CC2">
        <w:rPr>
          <w:rFonts w:ascii="Calibri" w:hAnsi="Calibri" w:cs="Calibri"/>
          <w:i/>
          <w:iCs/>
          <w:lang w:val="en-US"/>
        </w:rPr>
        <w:t>Procedia - Social and Behavioral Sciences</w:t>
      </w:r>
      <w:r w:rsidRPr="00FE4CC2">
        <w:rPr>
          <w:rFonts w:ascii="Calibri" w:hAnsi="Calibri" w:cs="Calibri"/>
          <w:lang w:val="en-US"/>
        </w:rPr>
        <w:t xml:space="preserve">, </w:t>
      </w:r>
      <w:r w:rsidRPr="00FE4CC2">
        <w:rPr>
          <w:rFonts w:ascii="Calibri" w:hAnsi="Calibri" w:cs="Calibri"/>
          <w:i/>
          <w:iCs/>
          <w:lang w:val="en-US"/>
        </w:rPr>
        <w:t>5</w:t>
      </w:r>
      <w:r w:rsidRPr="00FE4CC2">
        <w:rPr>
          <w:rFonts w:ascii="Calibri" w:hAnsi="Calibri" w:cs="Calibri"/>
          <w:lang w:val="en-US"/>
        </w:rPr>
        <w:t>, 1362–1366. https://doi.org/10.1016/j.sbspro.2010.07.288</w:t>
      </w:r>
    </w:p>
    <w:p w14:paraId="19838FD7" w14:textId="77777777" w:rsidR="00EF3DE4" w:rsidRPr="00FE4CC2" w:rsidRDefault="00EF3DE4" w:rsidP="00EF3DE4">
      <w:pPr>
        <w:pStyle w:val="Bibliography"/>
        <w:spacing w:line="240" w:lineRule="auto"/>
        <w:rPr>
          <w:rFonts w:ascii="Calibri" w:hAnsi="Calibri" w:cs="Calibri"/>
          <w:lang w:val="en-US"/>
        </w:rPr>
      </w:pPr>
      <w:r w:rsidRPr="00FE4CC2">
        <w:rPr>
          <w:rFonts w:ascii="Calibri" w:hAnsi="Calibri" w:cs="Calibri"/>
          <w:lang w:val="en-US"/>
        </w:rPr>
        <w:t xml:space="preserve">Javanmard, H. (2012). The impact of spirituality on work performance. </w:t>
      </w:r>
      <w:r w:rsidRPr="00FE4CC2">
        <w:rPr>
          <w:rFonts w:ascii="Calibri" w:hAnsi="Calibri" w:cs="Calibri"/>
          <w:i/>
          <w:iCs/>
          <w:lang w:val="en-US"/>
        </w:rPr>
        <w:t>Indian Journal of Science and Technology</w:t>
      </w:r>
      <w:r w:rsidRPr="00FE4CC2">
        <w:rPr>
          <w:rFonts w:ascii="Calibri" w:hAnsi="Calibri" w:cs="Calibri"/>
          <w:lang w:val="en-US"/>
        </w:rPr>
        <w:t xml:space="preserve">, </w:t>
      </w:r>
      <w:r w:rsidRPr="00FE4CC2">
        <w:rPr>
          <w:rFonts w:ascii="Calibri" w:hAnsi="Calibri" w:cs="Calibri"/>
          <w:i/>
          <w:iCs/>
          <w:lang w:val="en-US"/>
        </w:rPr>
        <w:t>5</w:t>
      </w:r>
      <w:r w:rsidRPr="00FE4CC2">
        <w:rPr>
          <w:rFonts w:ascii="Calibri" w:hAnsi="Calibri" w:cs="Calibri"/>
          <w:lang w:val="en-US"/>
        </w:rPr>
        <w:t>(1), 1961–1968.</w:t>
      </w:r>
    </w:p>
    <w:p w14:paraId="6731E998" w14:textId="77777777" w:rsidR="00EF3DE4" w:rsidRPr="00FE4CC2" w:rsidRDefault="00EF3DE4" w:rsidP="00EF3DE4">
      <w:pPr>
        <w:pStyle w:val="Bibliography"/>
        <w:spacing w:line="240" w:lineRule="auto"/>
        <w:rPr>
          <w:rFonts w:ascii="Calibri" w:hAnsi="Calibri" w:cs="Calibri"/>
          <w:lang w:val="en-US"/>
        </w:rPr>
      </w:pPr>
      <w:r w:rsidRPr="00FE4CC2">
        <w:rPr>
          <w:rFonts w:ascii="Calibri" w:hAnsi="Calibri" w:cs="Calibri"/>
          <w:lang w:val="en-US"/>
        </w:rPr>
        <w:t xml:space="preserve">Jim, H. S. L., Pustejovsky, J. E., Park, C. L., Danhauer, S. C., Sherman, A. C., Fitchett, G., Merluzzi, T. V., Munoz, A. R., George, L., Snyder, M. A., &amp; Salsman, J. M. (2015). Religion, spirituality, and physical health in cancer patients: A meta-analysis. </w:t>
      </w:r>
      <w:r w:rsidRPr="00FE4CC2">
        <w:rPr>
          <w:rFonts w:ascii="Calibri" w:hAnsi="Calibri" w:cs="Calibri"/>
          <w:i/>
          <w:iCs/>
          <w:lang w:val="en-US"/>
        </w:rPr>
        <w:t>Cancer</w:t>
      </w:r>
      <w:r w:rsidRPr="00FE4CC2">
        <w:rPr>
          <w:rFonts w:ascii="Calibri" w:hAnsi="Calibri" w:cs="Calibri"/>
          <w:lang w:val="en-US"/>
        </w:rPr>
        <w:t xml:space="preserve">, </w:t>
      </w:r>
      <w:r w:rsidRPr="00FE4CC2">
        <w:rPr>
          <w:rFonts w:ascii="Calibri" w:hAnsi="Calibri" w:cs="Calibri"/>
          <w:i/>
          <w:iCs/>
          <w:lang w:val="en-US"/>
        </w:rPr>
        <w:t>121</w:t>
      </w:r>
      <w:r w:rsidRPr="00FE4CC2">
        <w:rPr>
          <w:rFonts w:ascii="Calibri" w:hAnsi="Calibri" w:cs="Calibri"/>
          <w:lang w:val="en-US"/>
        </w:rPr>
        <w:t>(21), 3760–3768. https://doi.org/10.1002/cncr.29353</w:t>
      </w:r>
    </w:p>
    <w:p w14:paraId="00DB58CB" w14:textId="77777777" w:rsidR="00EF3DE4" w:rsidRPr="00FE4CC2" w:rsidRDefault="00EF3DE4" w:rsidP="00EF3DE4">
      <w:pPr>
        <w:pStyle w:val="Bibliography"/>
        <w:spacing w:line="240" w:lineRule="auto"/>
        <w:rPr>
          <w:rFonts w:ascii="Calibri" w:hAnsi="Calibri" w:cs="Calibri"/>
          <w:lang w:val="en-US"/>
        </w:rPr>
      </w:pPr>
      <w:r w:rsidRPr="00FE4CC2">
        <w:rPr>
          <w:rFonts w:ascii="Calibri" w:hAnsi="Calibri" w:cs="Calibri"/>
          <w:lang w:val="en-US"/>
        </w:rPr>
        <w:t xml:space="preserve">Joelle, M., &amp; Coelho, A. M. (2019). The impact of spirituality at work on workers’ attitudes and individual performance. </w:t>
      </w:r>
      <w:r w:rsidRPr="00FE4CC2">
        <w:rPr>
          <w:rFonts w:ascii="Calibri" w:hAnsi="Calibri" w:cs="Calibri"/>
          <w:i/>
          <w:iCs/>
          <w:lang w:val="en-US"/>
        </w:rPr>
        <w:t>The International Journal of Human Resource Management</w:t>
      </w:r>
      <w:r w:rsidRPr="00FE4CC2">
        <w:rPr>
          <w:rFonts w:ascii="Calibri" w:hAnsi="Calibri" w:cs="Calibri"/>
          <w:lang w:val="en-US"/>
        </w:rPr>
        <w:t xml:space="preserve">, </w:t>
      </w:r>
      <w:r w:rsidRPr="00FE4CC2">
        <w:rPr>
          <w:rFonts w:ascii="Calibri" w:hAnsi="Calibri" w:cs="Calibri"/>
          <w:i/>
          <w:iCs/>
          <w:lang w:val="en-US"/>
        </w:rPr>
        <w:t>30</w:t>
      </w:r>
      <w:r w:rsidRPr="00FE4CC2">
        <w:rPr>
          <w:rFonts w:ascii="Calibri" w:hAnsi="Calibri" w:cs="Calibri"/>
          <w:lang w:val="en-US"/>
        </w:rPr>
        <w:t>(7), 1111–1135. https://doi.org/10.1080/09585192.2017.1314312</w:t>
      </w:r>
    </w:p>
    <w:p w14:paraId="79EA1EC9" w14:textId="77777777" w:rsidR="00EF3DE4" w:rsidRPr="00FE4CC2" w:rsidRDefault="00EF3DE4" w:rsidP="00EF3DE4">
      <w:pPr>
        <w:pStyle w:val="Bibliography"/>
        <w:spacing w:line="240" w:lineRule="auto"/>
        <w:rPr>
          <w:rFonts w:ascii="Calibri" w:hAnsi="Calibri" w:cs="Calibri"/>
          <w:lang w:val="en-US"/>
        </w:rPr>
      </w:pPr>
      <w:r w:rsidRPr="00FE4CC2">
        <w:rPr>
          <w:rFonts w:ascii="Calibri" w:hAnsi="Calibri" w:cs="Calibri"/>
          <w:lang w:val="en-US"/>
        </w:rPr>
        <w:t xml:space="preserve">Johnson, R. A., Sandler, K. R., &amp; Griffin-Shelley, E. (1988). Spirituality and the Regulation of Self-Esteem. </w:t>
      </w:r>
      <w:r w:rsidRPr="00FE4CC2">
        <w:rPr>
          <w:rFonts w:ascii="Calibri" w:hAnsi="Calibri" w:cs="Calibri"/>
          <w:i/>
          <w:iCs/>
          <w:lang w:val="en-US"/>
        </w:rPr>
        <w:t>Alcoholism Treatment Quarterly</w:t>
      </w:r>
      <w:r w:rsidRPr="00FE4CC2">
        <w:rPr>
          <w:rFonts w:ascii="Calibri" w:hAnsi="Calibri" w:cs="Calibri"/>
          <w:lang w:val="en-US"/>
        </w:rPr>
        <w:t xml:space="preserve">, </w:t>
      </w:r>
      <w:r w:rsidRPr="00FE4CC2">
        <w:rPr>
          <w:rFonts w:ascii="Calibri" w:hAnsi="Calibri" w:cs="Calibri"/>
          <w:i/>
          <w:iCs/>
          <w:lang w:val="en-US"/>
        </w:rPr>
        <w:t>4</w:t>
      </w:r>
      <w:r w:rsidRPr="00FE4CC2">
        <w:rPr>
          <w:rFonts w:ascii="Calibri" w:hAnsi="Calibri" w:cs="Calibri"/>
          <w:lang w:val="en-US"/>
        </w:rPr>
        <w:t>(3), 1–12. https://doi.org/10.1300/J020V04N03_01</w:t>
      </w:r>
    </w:p>
    <w:p w14:paraId="25AC0A52" w14:textId="77777777" w:rsidR="00EF3DE4" w:rsidRPr="00FE4CC2" w:rsidRDefault="00EF3DE4" w:rsidP="00EF3DE4">
      <w:pPr>
        <w:pStyle w:val="Bibliography"/>
        <w:spacing w:line="240" w:lineRule="auto"/>
        <w:rPr>
          <w:rFonts w:ascii="Calibri" w:hAnsi="Calibri" w:cs="Calibri"/>
          <w:lang w:val="en-US"/>
        </w:rPr>
      </w:pPr>
      <w:r w:rsidRPr="00FE4CC2">
        <w:rPr>
          <w:rFonts w:ascii="Calibri" w:hAnsi="Calibri" w:cs="Calibri"/>
          <w:lang w:val="en-US"/>
        </w:rPr>
        <w:t xml:space="preserve">Kaczorowski, J. M. (1989). Spiritual Well-Being and Anxiety in Adults Diagnosed with Cancer. </w:t>
      </w:r>
      <w:r w:rsidRPr="00FE4CC2">
        <w:rPr>
          <w:rFonts w:ascii="Calibri" w:hAnsi="Calibri" w:cs="Calibri"/>
          <w:i/>
          <w:iCs/>
          <w:lang w:val="en-US"/>
        </w:rPr>
        <w:t>The Hospice Journal</w:t>
      </w:r>
      <w:r w:rsidRPr="00FE4CC2">
        <w:rPr>
          <w:rFonts w:ascii="Calibri" w:hAnsi="Calibri" w:cs="Calibri"/>
          <w:lang w:val="en-US"/>
        </w:rPr>
        <w:t xml:space="preserve">, </w:t>
      </w:r>
      <w:r w:rsidRPr="00FE4CC2">
        <w:rPr>
          <w:rFonts w:ascii="Calibri" w:hAnsi="Calibri" w:cs="Calibri"/>
          <w:i/>
          <w:iCs/>
          <w:lang w:val="en-US"/>
        </w:rPr>
        <w:t>5</w:t>
      </w:r>
      <w:r w:rsidRPr="00FE4CC2">
        <w:rPr>
          <w:rFonts w:ascii="Calibri" w:hAnsi="Calibri" w:cs="Calibri"/>
          <w:lang w:val="en-US"/>
        </w:rPr>
        <w:t>(3–4), 105–116. https://doi.org/10.1080/0742-969X.1989.11882658</w:t>
      </w:r>
    </w:p>
    <w:p w14:paraId="5414B033" w14:textId="77777777" w:rsidR="00EF3DE4" w:rsidRPr="00FE4CC2" w:rsidRDefault="00EF3DE4" w:rsidP="00EF3DE4">
      <w:pPr>
        <w:pStyle w:val="Bibliography"/>
        <w:spacing w:line="240" w:lineRule="auto"/>
        <w:rPr>
          <w:rFonts w:ascii="Calibri" w:hAnsi="Calibri" w:cs="Calibri"/>
          <w:lang w:val="en-US"/>
        </w:rPr>
      </w:pPr>
      <w:r w:rsidRPr="00FE4CC2">
        <w:rPr>
          <w:rFonts w:ascii="Calibri" w:hAnsi="Calibri" w:cs="Calibri"/>
          <w:lang w:val="en-US"/>
        </w:rPr>
        <w:t xml:space="preserve">Karakas, F. (2010). Spirituality and Performance in Organizations: A Literature Review. </w:t>
      </w:r>
      <w:r w:rsidRPr="00FE4CC2">
        <w:rPr>
          <w:rFonts w:ascii="Calibri" w:hAnsi="Calibri" w:cs="Calibri"/>
          <w:i/>
          <w:iCs/>
          <w:lang w:val="en-US"/>
        </w:rPr>
        <w:t>Journal of Business Ethics</w:t>
      </w:r>
      <w:r w:rsidRPr="00FE4CC2">
        <w:rPr>
          <w:rFonts w:ascii="Calibri" w:hAnsi="Calibri" w:cs="Calibri"/>
          <w:lang w:val="en-US"/>
        </w:rPr>
        <w:t xml:space="preserve">, </w:t>
      </w:r>
      <w:r w:rsidRPr="00FE4CC2">
        <w:rPr>
          <w:rFonts w:ascii="Calibri" w:hAnsi="Calibri" w:cs="Calibri"/>
          <w:i/>
          <w:iCs/>
          <w:lang w:val="en-US"/>
        </w:rPr>
        <w:t>94</w:t>
      </w:r>
      <w:r w:rsidRPr="00FE4CC2">
        <w:rPr>
          <w:rFonts w:ascii="Calibri" w:hAnsi="Calibri" w:cs="Calibri"/>
          <w:lang w:val="en-US"/>
        </w:rPr>
        <w:t>(1), 89–106. https://doi.org/10.1007/s10551-009-0251-5</w:t>
      </w:r>
    </w:p>
    <w:p w14:paraId="38B86826" w14:textId="77777777" w:rsidR="00EF3DE4" w:rsidRPr="00FE4CC2" w:rsidRDefault="00EF3DE4" w:rsidP="00EF3DE4">
      <w:pPr>
        <w:pStyle w:val="Bibliography"/>
        <w:spacing w:line="240" w:lineRule="auto"/>
        <w:rPr>
          <w:rFonts w:ascii="Calibri" w:hAnsi="Calibri" w:cs="Calibri"/>
          <w:lang w:val="en-US"/>
        </w:rPr>
      </w:pPr>
      <w:r w:rsidRPr="00FE4CC2">
        <w:rPr>
          <w:rFonts w:ascii="Calibri" w:hAnsi="Calibri" w:cs="Calibri"/>
          <w:lang w:val="en-US"/>
        </w:rPr>
        <w:t xml:space="preserve">Kirby, S. E., Coleman, P. G., &amp; Daley, D. (2004). Spirituality and Well-Being in Frail and Nonfrail Older Adults. </w:t>
      </w:r>
      <w:r w:rsidRPr="00FE4CC2">
        <w:rPr>
          <w:rFonts w:ascii="Calibri" w:hAnsi="Calibri" w:cs="Calibri"/>
          <w:i/>
          <w:iCs/>
          <w:lang w:val="en-US"/>
        </w:rPr>
        <w:t>The Journals of Gerontology: Series B</w:t>
      </w:r>
      <w:r w:rsidRPr="00FE4CC2">
        <w:rPr>
          <w:rFonts w:ascii="Calibri" w:hAnsi="Calibri" w:cs="Calibri"/>
          <w:lang w:val="en-US"/>
        </w:rPr>
        <w:t xml:space="preserve">, </w:t>
      </w:r>
      <w:r w:rsidRPr="00FE4CC2">
        <w:rPr>
          <w:rFonts w:ascii="Calibri" w:hAnsi="Calibri" w:cs="Calibri"/>
          <w:i/>
          <w:iCs/>
          <w:lang w:val="en-US"/>
        </w:rPr>
        <w:t>59</w:t>
      </w:r>
      <w:r w:rsidRPr="00FE4CC2">
        <w:rPr>
          <w:rFonts w:ascii="Calibri" w:hAnsi="Calibri" w:cs="Calibri"/>
          <w:lang w:val="en-US"/>
        </w:rPr>
        <w:t>(3), P123–P129. https://doi.org/10.1093/geronb/59.3.P123</w:t>
      </w:r>
    </w:p>
    <w:p w14:paraId="1580488F" w14:textId="77777777" w:rsidR="00EF3DE4" w:rsidRPr="00FE4CC2" w:rsidRDefault="00EF3DE4" w:rsidP="00EF3DE4">
      <w:pPr>
        <w:pStyle w:val="Bibliography"/>
        <w:spacing w:line="240" w:lineRule="auto"/>
        <w:rPr>
          <w:rFonts w:ascii="Calibri" w:hAnsi="Calibri" w:cs="Calibri"/>
          <w:lang w:val="en-US"/>
        </w:rPr>
      </w:pPr>
      <w:r w:rsidRPr="00FE4CC2">
        <w:rPr>
          <w:rFonts w:ascii="Calibri" w:hAnsi="Calibri" w:cs="Calibri"/>
          <w:lang w:val="en-US"/>
        </w:rPr>
        <w:lastRenderedPageBreak/>
        <w:t xml:space="preserve">Kirsh, B. (1996). A Narrative Approach to Addressing Spirituality in Occupational Therapy: Exploring Personal Meaning and Purpose. </w:t>
      </w:r>
      <w:r w:rsidRPr="00FE4CC2">
        <w:rPr>
          <w:rFonts w:ascii="Calibri" w:hAnsi="Calibri" w:cs="Calibri"/>
          <w:i/>
          <w:iCs/>
          <w:lang w:val="en-US"/>
        </w:rPr>
        <w:t>Canadian Journal of Occupational Therapy</w:t>
      </w:r>
      <w:r w:rsidRPr="00FE4CC2">
        <w:rPr>
          <w:rFonts w:ascii="Calibri" w:hAnsi="Calibri" w:cs="Calibri"/>
          <w:lang w:val="en-US"/>
        </w:rPr>
        <w:t xml:space="preserve">, </w:t>
      </w:r>
      <w:r w:rsidRPr="00FE4CC2">
        <w:rPr>
          <w:rFonts w:ascii="Calibri" w:hAnsi="Calibri" w:cs="Calibri"/>
          <w:i/>
          <w:iCs/>
          <w:lang w:val="en-US"/>
        </w:rPr>
        <w:t>63</w:t>
      </w:r>
      <w:r w:rsidRPr="00FE4CC2">
        <w:rPr>
          <w:rFonts w:ascii="Calibri" w:hAnsi="Calibri" w:cs="Calibri"/>
          <w:lang w:val="en-US"/>
        </w:rPr>
        <w:t>(1), 55–61. https://doi.org/10.1177/000841749606300107</w:t>
      </w:r>
    </w:p>
    <w:p w14:paraId="756C45C0" w14:textId="77777777" w:rsidR="00EF3DE4" w:rsidRPr="00FE4CC2" w:rsidRDefault="00EF3DE4" w:rsidP="00EF3DE4">
      <w:pPr>
        <w:pStyle w:val="Bibliography"/>
        <w:spacing w:line="240" w:lineRule="auto"/>
        <w:rPr>
          <w:rFonts w:ascii="Calibri" w:hAnsi="Calibri" w:cs="Calibri"/>
          <w:lang w:val="en-US"/>
        </w:rPr>
      </w:pPr>
      <w:r w:rsidRPr="00FE4CC2">
        <w:rPr>
          <w:rFonts w:ascii="Calibri" w:hAnsi="Calibri" w:cs="Calibri"/>
          <w:lang w:val="en-US"/>
        </w:rPr>
        <w:t xml:space="preserve">Koenig, H. G. (2007). Spirituality and depression: A look at the evidence. </w:t>
      </w:r>
      <w:r w:rsidRPr="00FE4CC2">
        <w:rPr>
          <w:rFonts w:ascii="Calibri" w:hAnsi="Calibri" w:cs="Calibri"/>
          <w:i/>
          <w:iCs/>
          <w:lang w:val="en-US"/>
        </w:rPr>
        <w:t>Southern Medical Journal</w:t>
      </w:r>
      <w:r w:rsidRPr="00FE4CC2">
        <w:rPr>
          <w:rFonts w:ascii="Calibri" w:hAnsi="Calibri" w:cs="Calibri"/>
          <w:lang w:val="en-US"/>
        </w:rPr>
        <w:t xml:space="preserve">, </w:t>
      </w:r>
      <w:r w:rsidRPr="00FE4CC2">
        <w:rPr>
          <w:rFonts w:ascii="Calibri" w:hAnsi="Calibri" w:cs="Calibri"/>
          <w:i/>
          <w:iCs/>
          <w:lang w:val="en-US"/>
        </w:rPr>
        <w:t>100</w:t>
      </w:r>
      <w:r w:rsidRPr="00FE4CC2">
        <w:rPr>
          <w:rFonts w:ascii="Calibri" w:hAnsi="Calibri" w:cs="Calibri"/>
          <w:lang w:val="en-US"/>
        </w:rPr>
        <w:t>(7), 737–740.</w:t>
      </w:r>
    </w:p>
    <w:p w14:paraId="55BCD29B" w14:textId="77777777" w:rsidR="00EF3DE4" w:rsidRPr="00FE4CC2" w:rsidRDefault="00EF3DE4" w:rsidP="00EF3DE4">
      <w:pPr>
        <w:pStyle w:val="Bibliography"/>
        <w:spacing w:line="240" w:lineRule="auto"/>
        <w:rPr>
          <w:rFonts w:ascii="Calibri" w:hAnsi="Calibri" w:cs="Calibri"/>
          <w:lang w:val="en-US"/>
        </w:rPr>
      </w:pPr>
      <w:r w:rsidRPr="00FE4CC2">
        <w:rPr>
          <w:rFonts w:ascii="Calibri" w:hAnsi="Calibri" w:cs="Calibri"/>
          <w:lang w:val="en-US"/>
        </w:rPr>
        <w:t xml:space="preserve">Koenig, H. G. (2010). Spirituality and mental health. </w:t>
      </w:r>
      <w:r w:rsidRPr="00FE4CC2">
        <w:rPr>
          <w:rFonts w:ascii="Calibri" w:hAnsi="Calibri" w:cs="Calibri"/>
          <w:i/>
          <w:iCs/>
          <w:lang w:val="en-US"/>
        </w:rPr>
        <w:t>International Journal of Applied Psychoanalytic Studies</w:t>
      </w:r>
      <w:r w:rsidRPr="00FE4CC2">
        <w:rPr>
          <w:rFonts w:ascii="Calibri" w:hAnsi="Calibri" w:cs="Calibri"/>
          <w:lang w:val="en-US"/>
        </w:rPr>
        <w:t xml:space="preserve">, </w:t>
      </w:r>
      <w:r w:rsidRPr="00FE4CC2">
        <w:rPr>
          <w:rFonts w:ascii="Calibri" w:hAnsi="Calibri" w:cs="Calibri"/>
          <w:i/>
          <w:iCs/>
          <w:lang w:val="en-US"/>
        </w:rPr>
        <w:t>7</w:t>
      </w:r>
      <w:r w:rsidRPr="00FE4CC2">
        <w:rPr>
          <w:rFonts w:ascii="Calibri" w:hAnsi="Calibri" w:cs="Calibri"/>
          <w:lang w:val="en-US"/>
        </w:rPr>
        <w:t>(2), 116–122. https://doi.org/10.1002/aps.239</w:t>
      </w:r>
    </w:p>
    <w:p w14:paraId="47E867E3" w14:textId="77777777" w:rsidR="00EF3DE4" w:rsidRPr="00FE4CC2" w:rsidRDefault="00EF3DE4" w:rsidP="00EF3DE4">
      <w:pPr>
        <w:pStyle w:val="Bibliography"/>
        <w:spacing w:line="240" w:lineRule="auto"/>
        <w:rPr>
          <w:rFonts w:ascii="Calibri" w:hAnsi="Calibri" w:cs="Calibri"/>
          <w:lang w:val="en-US"/>
        </w:rPr>
      </w:pPr>
      <w:r w:rsidRPr="00FE4CC2">
        <w:rPr>
          <w:rFonts w:ascii="Calibri" w:hAnsi="Calibri" w:cs="Calibri"/>
          <w:lang w:val="en-US"/>
        </w:rPr>
        <w:t xml:space="preserve">Kolodinsky, R. W., Giacalone, R. A., &amp; Jurkiewicz, C. L. (2008). Workplace Values and Outcomes: Exploring Personal, Organizational, and Interactive Workplace Spirituality. </w:t>
      </w:r>
      <w:r w:rsidRPr="00FE4CC2">
        <w:rPr>
          <w:rFonts w:ascii="Calibri" w:hAnsi="Calibri" w:cs="Calibri"/>
          <w:i/>
          <w:iCs/>
          <w:lang w:val="en-US"/>
        </w:rPr>
        <w:t>Journal of Business Ethics</w:t>
      </w:r>
      <w:r w:rsidRPr="00FE4CC2">
        <w:rPr>
          <w:rFonts w:ascii="Calibri" w:hAnsi="Calibri" w:cs="Calibri"/>
          <w:lang w:val="en-US"/>
        </w:rPr>
        <w:t xml:space="preserve">, </w:t>
      </w:r>
      <w:r w:rsidRPr="00FE4CC2">
        <w:rPr>
          <w:rFonts w:ascii="Calibri" w:hAnsi="Calibri" w:cs="Calibri"/>
          <w:i/>
          <w:iCs/>
          <w:lang w:val="en-US"/>
        </w:rPr>
        <w:t>81</w:t>
      </w:r>
      <w:r w:rsidRPr="00FE4CC2">
        <w:rPr>
          <w:rFonts w:ascii="Calibri" w:hAnsi="Calibri" w:cs="Calibri"/>
          <w:lang w:val="en-US"/>
        </w:rPr>
        <w:t>(2), 465–480. https://doi.org/10.1007/s10551-007-9507-0</w:t>
      </w:r>
    </w:p>
    <w:p w14:paraId="39E658AA" w14:textId="77777777" w:rsidR="00EF3DE4" w:rsidRPr="00FE4CC2" w:rsidRDefault="00EF3DE4" w:rsidP="00EF3DE4">
      <w:pPr>
        <w:pStyle w:val="Bibliography"/>
        <w:spacing w:line="240" w:lineRule="auto"/>
        <w:rPr>
          <w:rFonts w:ascii="Calibri" w:hAnsi="Calibri" w:cs="Calibri"/>
          <w:lang w:val="en-US"/>
        </w:rPr>
      </w:pPr>
      <w:r w:rsidRPr="00FE4CC2">
        <w:rPr>
          <w:rFonts w:ascii="Calibri" w:hAnsi="Calibri" w:cs="Calibri"/>
          <w:lang w:val="en-US"/>
        </w:rPr>
        <w:t xml:space="preserve">Kumar, V., &amp; Kumar, S. (2014). Workplace spirituality as a moderator in relation between stress and health: An exploratory empirical assessment. </w:t>
      </w:r>
      <w:r w:rsidRPr="00FE4CC2">
        <w:rPr>
          <w:rFonts w:ascii="Calibri" w:hAnsi="Calibri" w:cs="Calibri"/>
          <w:i/>
          <w:iCs/>
          <w:lang w:val="en-US"/>
        </w:rPr>
        <w:t>International Review of Psychiatry</w:t>
      </w:r>
      <w:r w:rsidRPr="00FE4CC2">
        <w:rPr>
          <w:rFonts w:ascii="Calibri" w:hAnsi="Calibri" w:cs="Calibri"/>
          <w:lang w:val="en-US"/>
        </w:rPr>
        <w:t xml:space="preserve">, </w:t>
      </w:r>
      <w:r w:rsidRPr="00FE4CC2">
        <w:rPr>
          <w:rFonts w:ascii="Calibri" w:hAnsi="Calibri" w:cs="Calibri"/>
          <w:i/>
          <w:iCs/>
          <w:lang w:val="en-US"/>
        </w:rPr>
        <w:t>26</w:t>
      </w:r>
      <w:r w:rsidRPr="00FE4CC2">
        <w:rPr>
          <w:rFonts w:ascii="Calibri" w:hAnsi="Calibri" w:cs="Calibri"/>
          <w:lang w:val="en-US"/>
        </w:rPr>
        <w:t>(3), 344–351. https://doi.org/10.3109/09540261.2014.924909</w:t>
      </w:r>
    </w:p>
    <w:p w14:paraId="54E44C7F" w14:textId="77777777" w:rsidR="00EF3DE4" w:rsidRPr="00FE4CC2" w:rsidRDefault="00EF3DE4" w:rsidP="00EF3DE4">
      <w:pPr>
        <w:pStyle w:val="Bibliography"/>
        <w:spacing w:line="240" w:lineRule="auto"/>
        <w:rPr>
          <w:rFonts w:ascii="Calibri" w:hAnsi="Calibri" w:cs="Calibri"/>
          <w:lang w:val="en-US"/>
        </w:rPr>
      </w:pPr>
      <w:r w:rsidRPr="00FE4CC2">
        <w:rPr>
          <w:rFonts w:ascii="Calibri" w:hAnsi="Calibri" w:cs="Calibri"/>
          <w:lang w:val="en-US"/>
        </w:rPr>
        <w:t xml:space="preserve">Lavretsky, H. (2010). Spirituality and aging. </w:t>
      </w:r>
      <w:r w:rsidRPr="00FE4CC2">
        <w:rPr>
          <w:rFonts w:ascii="Calibri" w:hAnsi="Calibri" w:cs="Calibri"/>
          <w:i/>
          <w:iCs/>
          <w:lang w:val="en-US"/>
        </w:rPr>
        <w:t>Aging Health</w:t>
      </w:r>
      <w:r w:rsidRPr="00FE4CC2">
        <w:rPr>
          <w:rFonts w:ascii="Calibri" w:hAnsi="Calibri" w:cs="Calibri"/>
          <w:lang w:val="en-US"/>
        </w:rPr>
        <w:t xml:space="preserve">, </w:t>
      </w:r>
      <w:r w:rsidRPr="00FE4CC2">
        <w:rPr>
          <w:rFonts w:ascii="Calibri" w:hAnsi="Calibri" w:cs="Calibri"/>
          <w:i/>
          <w:iCs/>
          <w:lang w:val="en-US"/>
        </w:rPr>
        <w:t>6</w:t>
      </w:r>
      <w:r w:rsidRPr="00FE4CC2">
        <w:rPr>
          <w:rFonts w:ascii="Calibri" w:hAnsi="Calibri" w:cs="Calibri"/>
          <w:lang w:val="en-US"/>
        </w:rPr>
        <w:t>(6), 749–769. https://doi.org/10.2217/ahe.10.70</w:t>
      </w:r>
    </w:p>
    <w:p w14:paraId="55577CB3" w14:textId="77777777" w:rsidR="00EF3DE4" w:rsidRPr="00FE4CC2" w:rsidRDefault="00EF3DE4" w:rsidP="00EF3DE4">
      <w:pPr>
        <w:pStyle w:val="Bibliography"/>
        <w:spacing w:line="240" w:lineRule="auto"/>
        <w:rPr>
          <w:rFonts w:ascii="Calibri" w:hAnsi="Calibri" w:cs="Calibri"/>
          <w:lang w:val="en-US"/>
        </w:rPr>
      </w:pPr>
      <w:r w:rsidRPr="00FE4CC2">
        <w:rPr>
          <w:rFonts w:ascii="Calibri" w:hAnsi="Calibri" w:cs="Calibri"/>
        </w:rPr>
        <w:t xml:space="preserve">Lee, T., Chen, S., Wang, S., &amp; Dadura, A. (2010). </w:t>
      </w:r>
      <w:r w:rsidRPr="00FE4CC2">
        <w:rPr>
          <w:rFonts w:ascii="Calibri" w:hAnsi="Calibri" w:cs="Calibri"/>
          <w:lang w:val="en-US"/>
        </w:rPr>
        <w:t xml:space="preserve">The relationship between spiritual management and determinants of turnover intention. </w:t>
      </w:r>
      <w:r w:rsidRPr="00FE4CC2">
        <w:rPr>
          <w:rFonts w:ascii="Calibri" w:hAnsi="Calibri" w:cs="Calibri"/>
          <w:i/>
          <w:iCs/>
          <w:lang w:val="en-US"/>
        </w:rPr>
        <w:t>European Business Review</w:t>
      </w:r>
      <w:r w:rsidRPr="00FE4CC2">
        <w:rPr>
          <w:rFonts w:ascii="Calibri" w:hAnsi="Calibri" w:cs="Calibri"/>
          <w:lang w:val="en-US"/>
        </w:rPr>
        <w:t xml:space="preserve">, </w:t>
      </w:r>
      <w:r w:rsidRPr="00FE4CC2">
        <w:rPr>
          <w:rFonts w:ascii="Calibri" w:hAnsi="Calibri" w:cs="Calibri"/>
          <w:i/>
          <w:iCs/>
          <w:lang w:val="en-US"/>
        </w:rPr>
        <w:t>22</w:t>
      </w:r>
      <w:r w:rsidRPr="00FE4CC2">
        <w:rPr>
          <w:rFonts w:ascii="Calibri" w:hAnsi="Calibri" w:cs="Calibri"/>
          <w:lang w:val="en-US"/>
        </w:rPr>
        <w:t>(1), 102–116. https://doi.org/10.1108/09555341011009034</w:t>
      </w:r>
    </w:p>
    <w:p w14:paraId="1857D3B2" w14:textId="77777777" w:rsidR="00EF3DE4" w:rsidRPr="00FE4CC2" w:rsidRDefault="00EF3DE4" w:rsidP="00EF3DE4">
      <w:pPr>
        <w:pStyle w:val="Bibliography"/>
        <w:spacing w:line="240" w:lineRule="auto"/>
        <w:rPr>
          <w:rFonts w:ascii="Calibri" w:hAnsi="Calibri" w:cs="Calibri"/>
          <w:lang w:val="en-US"/>
        </w:rPr>
      </w:pPr>
      <w:r w:rsidRPr="00FE4CC2">
        <w:rPr>
          <w:rFonts w:ascii="Calibri" w:hAnsi="Calibri" w:cs="Calibri"/>
          <w:lang w:val="en-US"/>
        </w:rPr>
        <w:t xml:space="preserve">Leigh, J., Bowen, S., &amp; Marlatt, G. A. (2005). Spirituality, mindfulness and substance abuse. </w:t>
      </w:r>
      <w:r w:rsidRPr="00FE4CC2">
        <w:rPr>
          <w:rFonts w:ascii="Calibri" w:hAnsi="Calibri" w:cs="Calibri"/>
          <w:i/>
          <w:iCs/>
          <w:lang w:val="en-US"/>
        </w:rPr>
        <w:t>Addictive Behaviors</w:t>
      </w:r>
      <w:r w:rsidRPr="00FE4CC2">
        <w:rPr>
          <w:rFonts w:ascii="Calibri" w:hAnsi="Calibri" w:cs="Calibri"/>
          <w:lang w:val="en-US"/>
        </w:rPr>
        <w:t xml:space="preserve">, </w:t>
      </w:r>
      <w:r w:rsidRPr="00FE4CC2">
        <w:rPr>
          <w:rFonts w:ascii="Calibri" w:hAnsi="Calibri" w:cs="Calibri"/>
          <w:i/>
          <w:iCs/>
          <w:lang w:val="en-US"/>
        </w:rPr>
        <w:t>30</w:t>
      </w:r>
      <w:r w:rsidRPr="00FE4CC2">
        <w:rPr>
          <w:rFonts w:ascii="Calibri" w:hAnsi="Calibri" w:cs="Calibri"/>
          <w:lang w:val="en-US"/>
        </w:rPr>
        <w:t>(7), 1335–1341. https://doi.org/10.1016/j.addbeh.2005.01.010</w:t>
      </w:r>
    </w:p>
    <w:p w14:paraId="7C610005" w14:textId="77777777" w:rsidR="00EF3DE4" w:rsidRPr="00FE4CC2" w:rsidRDefault="00EF3DE4" w:rsidP="00EF3DE4">
      <w:pPr>
        <w:pStyle w:val="Bibliography"/>
        <w:spacing w:line="240" w:lineRule="auto"/>
        <w:rPr>
          <w:rFonts w:ascii="Calibri" w:hAnsi="Calibri" w:cs="Calibri"/>
          <w:lang w:val="en-US"/>
        </w:rPr>
      </w:pPr>
      <w:r w:rsidRPr="00FE4CC2">
        <w:rPr>
          <w:rFonts w:ascii="Calibri" w:hAnsi="Calibri" w:cs="Calibri"/>
          <w:lang w:val="en-US"/>
        </w:rPr>
        <w:t xml:space="preserve">Lin, H.-R., &amp; Bauer-Wu, S. M. (2003). Psycho-spiritual well-being in patients with advanced cancer: An integrative review of the literature. </w:t>
      </w:r>
      <w:r w:rsidRPr="00FE4CC2">
        <w:rPr>
          <w:rFonts w:ascii="Calibri" w:hAnsi="Calibri" w:cs="Calibri"/>
          <w:i/>
          <w:iCs/>
          <w:lang w:val="en-US"/>
        </w:rPr>
        <w:t>Journal of Advanced Nursing</w:t>
      </w:r>
      <w:r w:rsidRPr="00FE4CC2">
        <w:rPr>
          <w:rFonts w:ascii="Calibri" w:hAnsi="Calibri" w:cs="Calibri"/>
          <w:lang w:val="en-US"/>
        </w:rPr>
        <w:t xml:space="preserve">, </w:t>
      </w:r>
      <w:r w:rsidRPr="00FE4CC2">
        <w:rPr>
          <w:rFonts w:ascii="Calibri" w:hAnsi="Calibri" w:cs="Calibri"/>
          <w:i/>
          <w:iCs/>
          <w:lang w:val="en-US"/>
        </w:rPr>
        <w:t>44</w:t>
      </w:r>
      <w:r w:rsidRPr="00FE4CC2">
        <w:rPr>
          <w:rFonts w:ascii="Calibri" w:hAnsi="Calibri" w:cs="Calibri"/>
          <w:lang w:val="en-US"/>
        </w:rPr>
        <w:t>(1), 69–80. https://doi.org/10.1046/j.1365-2648.2003.02768.x</w:t>
      </w:r>
    </w:p>
    <w:p w14:paraId="304AAE0A" w14:textId="77777777" w:rsidR="00EF3DE4" w:rsidRPr="00FE4CC2" w:rsidRDefault="00EF3DE4" w:rsidP="00EF3DE4">
      <w:pPr>
        <w:pStyle w:val="Bibliography"/>
        <w:spacing w:line="240" w:lineRule="auto"/>
        <w:rPr>
          <w:rFonts w:ascii="Calibri" w:hAnsi="Calibri" w:cs="Calibri"/>
          <w:lang w:val="en-US"/>
        </w:rPr>
      </w:pPr>
      <w:r w:rsidRPr="00FE4CC2">
        <w:rPr>
          <w:rFonts w:ascii="Calibri" w:hAnsi="Calibri" w:cs="Calibri"/>
          <w:lang w:val="en-US"/>
        </w:rPr>
        <w:t xml:space="preserve">Love, P., Moore, M., &amp; Warburton, J. (2017). Nurturing spiritual well-being among older people in Australia: Drawing on Indigenous and non-Indigenous way of knowing. </w:t>
      </w:r>
      <w:r w:rsidRPr="00FE4CC2">
        <w:rPr>
          <w:rFonts w:ascii="Calibri" w:hAnsi="Calibri" w:cs="Calibri"/>
          <w:i/>
          <w:iCs/>
          <w:lang w:val="en-US"/>
        </w:rPr>
        <w:t>Australasian Journal on Ageing</w:t>
      </w:r>
      <w:r w:rsidRPr="00FE4CC2">
        <w:rPr>
          <w:rFonts w:ascii="Calibri" w:hAnsi="Calibri" w:cs="Calibri"/>
          <w:lang w:val="en-US"/>
        </w:rPr>
        <w:t xml:space="preserve">, </w:t>
      </w:r>
      <w:r w:rsidRPr="00FE4CC2">
        <w:rPr>
          <w:rFonts w:ascii="Calibri" w:hAnsi="Calibri" w:cs="Calibri"/>
          <w:i/>
          <w:iCs/>
          <w:lang w:val="en-US"/>
        </w:rPr>
        <w:t>36</w:t>
      </w:r>
      <w:r w:rsidRPr="00FE4CC2">
        <w:rPr>
          <w:rFonts w:ascii="Calibri" w:hAnsi="Calibri" w:cs="Calibri"/>
          <w:lang w:val="en-US"/>
        </w:rPr>
        <w:t>(3), 179–185. https://doi.org/10.1111/ajag.12284</w:t>
      </w:r>
    </w:p>
    <w:p w14:paraId="3C03709A" w14:textId="77777777" w:rsidR="00EF3DE4" w:rsidRPr="00FE4CC2" w:rsidRDefault="00EF3DE4" w:rsidP="00EF3DE4">
      <w:pPr>
        <w:pStyle w:val="Bibliography"/>
        <w:spacing w:line="240" w:lineRule="auto"/>
        <w:rPr>
          <w:rFonts w:ascii="Calibri" w:hAnsi="Calibri" w:cs="Calibri"/>
          <w:lang w:val="en-US"/>
        </w:rPr>
      </w:pPr>
      <w:r w:rsidRPr="00FE4CC2">
        <w:rPr>
          <w:rFonts w:ascii="Calibri" w:hAnsi="Calibri" w:cs="Calibri"/>
          <w:lang w:val="en-US"/>
        </w:rPr>
        <w:t xml:space="preserve">Luis Daniel, J. (2010). The effect of workplace spirituality on team effectiveness. </w:t>
      </w:r>
      <w:r w:rsidRPr="00FE4CC2">
        <w:rPr>
          <w:rFonts w:ascii="Calibri" w:hAnsi="Calibri" w:cs="Calibri"/>
          <w:i/>
          <w:iCs/>
          <w:lang w:val="en-US"/>
        </w:rPr>
        <w:t>Journal of Management Development</w:t>
      </w:r>
      <w:r w:rsidRPr="00FE4CC2">
        <w:rPr>
          <w:rFonts w:ascii="Calibri" w:hAnsi="Calibri" w:cs="Calibri"/>
          <w:lang w:val="en-US"/>
        </w:rPr>
        <w:t xml:space="preserve">, </w:t>
      </w:r>
      <w:r w:rsidRPr="00FE4CC2">
        <w:rPr>
          <w:rFonts w:ascii="Calibri" w:hAnsi="Calibri" w:cs="Calibri"/>
          <w:i/>
          <w:iCs/>
          <w:lang w:val="en-US"/>
        </w:rPr>
        <w:t>29</w:t>
      </w:r>
      <w:r w:rsidRPr="00FE4CC2">
        <w:rPr>
          <w:rFonts w:ascii="Calibri" w:hAnsi="Calibri" w:cs="Calibri"/>
          <w:lang w:val="en-US"/>
        </w:rPr>
        <w:t>(5), 442–456. https://doi.org/10.1108/02621711011039213</w:t>
      </w:r>
    </w:p>
    <w:p w14:paraId="6B039BE9" w14:textId="77777777" w:rsidR="00EF3DE4" w:rsidRPr="00FE4CC2" w:rsidRDefault="00EF3DE4" w:rsidP="00EF3DE4">
      <w:pPr>
        <w:pStyle w:val="Bibliography"/>
        <w:spacing w:line="240" w:lineRule="auto"/>
        <w:rPr>
          <w:rFonts w:ascii="Calibri" w:hAnsi="Calibri" w:cs="Calibri"/>
          <w:lang w:val="en-US"/>
        </w:rPr>
      </w:pPr>
      <w:r w:rsidRPr="00FE4CC2">
        <w:rPr>
          <w:rFonts w:ascii="Calibri" w:hAnsi="Calibri" w:cs="Calibri"/>
          <w:lang w:val="en-US"/>
        </w:rPr>
        <w:t xml:space="preserve">Mahipalan, M., &amp; Sheena, S. (2019). Workplace spirituality, psychological well-being and mediating role of subjective stress: A case of secondary school teachers in India. </w:t>
      </w:r>
      <w:r w:rsidRPr="00FE4CC2">
        <w:rPr>
          <w:rFonts w:ascii="Calibri" w:hAnsi="Calibri" w:cs="Calibri"/>
          <w:i/>
          <w:iCs/>
          <w:lang w:val="en-US"/>
        </w:rPr>
        <w:t>International Journal of Ethics and Systems</w:t>
      </w:r>
      <w:r w:rsidRPr="00FE4CC2">
        <w:rPr>
          <w:rFonts w:ascii="Calibri" w:hAnsi="Calibri" w:cs="Calibri"/>
          <w:lang w:val="en-US"/>
        </w:rPr>
        <w:t xml:space="preserve">, </w:t>
      </w:r>
      <w:r w:rsidRPr="00FE4CC2">
        <w:rPr>
          <w:rFonts w:ascii="Calibri" w:hAnsi="Calibri" w:cs="Calibri"/>
          <w:i/>
          <w:iCs/>
          <w:lang w:val="en-US"/>
        </w:rPr>
        <w:t>35</w:t>
      </w:r>
      <w:r w:rsidRPr="00FE4CC2">
        <w:rPr>
          <w:rFonts w:ascii="Calibri" w:hAnsi="Calibri" w:cs="Calibri"/>
          <w:lang w:val="en-US"/>
        </w:rPr>
        <w:t>(4), 725–739. https://doi.org/10.1108/IJOES-10-2018-0144</w:t>
      </w:r>
    </w:p>
    <w:p w14:paraId="04811CEE" w14:textId="77777777" w:rsidR="00EF3DE4" w:rsidRPr="00FE4CC2" w:rsidRDefault="00EF3DE4" w:rsidP="00EF3DE4">
      <w:pPr>
        <w:pStyle w:val="Bibliography"/>
        <w:spacing w:line="240" w:lineRule="auto"/>
        <w:rPr>
          <w:rFonts w:ascii="Calibri" w:hAnsi="Calibri" w:cs="Calibri"/>
          <w:lang w:val="en-US"/>
        </w:rPr>
      </w:pPr>
      <w:r w:rsidRPr="00FE4CC2">
        <w:rPr>
          <w:rFonts w:ascii="Calibri" w:hAnsi="Calibri" w:cs="Calibri"/>
          <w:lang w:val="en-US"/>
        </w:rPr>
        <w:t xml:space="preserve">Marques, J. F. (2008). Spiritual performance from an organizational perspective: The Starbucks way. </w:t>
      </w:r>
      <w:r w:rsidRPr="00FE4CC2">
        <w:rPr>
          <w:rFonts w:ascii="Calibri" w:hAnsi="Calibri" w:cs="Calibri"/>
          <w:i/>
          <w:iCs/>
          <w:lang w:val="en-US"/>
        </w:rPr>
        <w:t>Corporate Governance: The International Journal of Business in Society</w:t>
      </w:r>
      <w:r w:rsidRPr="00FE4CC2">
        <w:rPr>
          <w:rFonts w:ascii="Calibri" w:hAnsi="Calibri" w:cs="Calibri"/>
          <w:lang w:val="en-US"/>
        </w:rPr>
        <w:t xml:space="preserve">, </w:t>
      </w:r>
      <w:r w:rsidRPr="00FE4CC2">
        <w:rPr>
          <w:rFonts w:ascii="Calibri" w:hAnsi="Calibri" w:cs="Calibri"/>
          <w:i/>
          <w:iCs/>
          <w:lang w:val="en-US"/>
        </w:rPr>
        <w:t>8</w:t>
      </w:r>
      <w:r w:rsidRPr="00FE4CC2">
        <w:rPr>
          <w:rFonts w:ascii="Calibri" w:hAnsi="Calibri" w:cs="Calibri"/>
          <w:lang w:val="en-US"/>
        </w:rPr>
        <w:t>(3), 248–257. https://doi.org/10.1108/14720700810879141</w:t>
      </w:r>
    </w:p>
    <w:p w14:paraId="683F7D7F" w14:textId="77777777" w:rsidR="00EF3DE4" w:rsidRPr="00FE4CC2" w:rsidRDefault="00EF3DE4" w:rsidP="00EF3DE4">
      <w:pPr>
        <w:pStyle w:val="Bibliography"/>
        <w:spacing w:line="240" w:lineRule="auto"/>
        <w:rPr>
          <w:rFonts w:ascii="Calibri" w:hAnsi="Calibri" w:cs="Calibri"/>
          <w:lang w:val="en-US"/>
        </w:rPr>
      </w:pPr>
      <w:r w:rsidRPr="00FE4CC2">
        <w:rPr>
          <w:rFonts w:ascii="Calibri" w:hAnsi="Calibri" w:cs="Calibri"/>
          <w:lang w:val="fr-CH"/>
        </w:rPr>
        <w:t xml:space="preserve">Marques, S. C., Lopez, S. J., &amp; Mitchell, J. (2013). </w:t>
      </w:r>
      <w:r w:rsidRPr="00FE4CC2">
        <w:rPr>
          <w:rFonts w:ascii="Calibri" w:hAnsi="Calibri" w:cs="Calibri"/>
          <w:lang w:val="en-US"/>
        </w:rPr>
        <w:t xml:space="preserve">The Role of Hope, Spirituality and Religious Practice in Adolescents’ Life Satisfaction: Longitudinal Findings. </w:t>
      </w:r>
      <w:r w:rsidRPr="00FE4CC2">
        <w:rPr>
          <w:rFonts w:ascii="Calibri" w:hAnsi="Calibri" w:cs="Calibri"/>
          <w:i/>
          <w:iCs/>
          <w:lang w:val="en-US"/>
        </w:rPr>
        <w:t>Journal of Happiness Studies</w:t>
      </w:r>
      <w:r w:rsidRPr="00FE4CC2">
        <w:rPr>
          <w:rFonts w:ascii="Calibri" w:hAnsi="Calibri" w:cs="Calibri"/>
          <w:lang w:val="en-US"/>
        </w:rPr>
        <w:t xml:space="preserve">, </w:t>
      </w:r>
      <w:r w:rsidRPr="00FE4CC2">
        <w:rPr>
          <w:rFonts w:ascii="Calibri" w:hAnsi="Calibri" w:cs="Calibri"/>
          <w:i/>
          <w:iCs/>
          <w:lang w:val="en-US"/>
        </w:rPr>
        <w:t>14</w:t>
      </w:r>
      <w:r w:rsidRPr="00FE4CC2">
        <w:rPr>
          <w:rFonts w:ascii="Calibri" w:hAnsi="Calibri" w:cs="Calibri"/>
          <w:lang w:val="en-US"/>
        </w:rPr>
        <w:t>(1), 251–261. https://doi.org/10.1007/s10902-012-9329-3</w:t>
      </w:r>
    </w:p>
    <w:p w14:paraId="66BE6353" w14:textId="77777777" w:rsidR="00EF3DE4" w:rsidRPr="00FE4CC2" w:rsidRDefault="00EF3DE4" w:rsidP="00EF3DE4">
      <w:pPr>
        <w:pStyle w:val="Bibliography"/>
        <w:spacing w:line="240" w:lineRule="auto"/>
        <w:rPr>
          <w:rFonts w:ascii="Calibri" w:hAnsi="Calibri" w:cs="Calibri"/>
          <w:lang w:val="en-US"/>
        </w:rPr>
      </w:pPr>
      <w:r w:rsidRPr="00FE4CC2">
        <w:rPr>
          <w:rFonts w:ascii="Calibri" w:hAnsi="Calibri" w:cs="Calibri"/>
          <w:lang w:val="en-US"/>
        </w:rPr>
        <w:t xml:space="preserve">Marschke, E., Preziosi, R., &amp; Harrington, W. (2009). Professionals And Executives Support A Relationship Between Organizational Commitment And Spirituality In The Workplace. </w:t>
      </w:r>
      <w:r w:rsidRPr="00FE4CC2">
        <w:rPr>
          <w:rFonts w:ascii="Calibri" w:hAnsi="Calibri" w:cs="Calibri"/>
          <w:i/>
          <w:iCs/>
          <w:lang w:val="en-US"/>
        </w:rPr>
        <w:t>Journal of Business &amp; Economics Research (JBER)</w:t>
      </w:r>
      <w:r w:rsidRPr="00FE4CC2">
        <w:rPr>
          <w:rFonts w:ascii="Calibri" w:hAnsi="Calibri" w:cs="Calibri"/>
          <w:lang w:val="en-US"/>
        </w:rPr>
        <w:t xml:space="preserve">, </w:t>
      </w:r>
      <w:r w:rsidRPr="00FE4CC2">
        <w:rPr>
          <w:rFonts w:ascii="Calibri" w:hAnsi="Calibri" w:cs="Calibri"/>
          <w:i/>
          <w:iCs/>
          <w:lang w:val="en-US"/>
        </w:rPr>
        <w:t>7</w:t>
      </w:r>
      <w:r w:rsidRPr="00FE4CC2">
        <w:rPr>
          <w:rFonts w:ascii="Calibri" w:hAnsi="Calibri" w:cs="Calibri"/>
          <w:lang w:val="en-US"/>
        </w:rPr>
        <w:t>(8), Article 8. https://doi.org/10.19030/jber.v7i8.2320</w:t>
      </w:r>
    </w:p>
    <w:p w14:paraId="30F56076" w14:textId="77777777" w:rsidR="00EF3DE4" w:rsidRPr="00FE4CC2" w:rsidRDefault="00EF3DE4" w:rsidP="00EF3DE4">
      <w:pPr>
        <w:pStyle w:val="Bibliography"/>
        <w:spacing w:line="240" w:lineRule="auto"/>
        <w:rPr>
          <w:rFonts w:ascii="Calibri" w:hAnsi="Calibri" w:cs="Calibri"/>
          <w:lang w:val="en-US"/>
        </w:rPr>
      </w:pPr>
      <w:r w:rsidRPr="00FE4CC2">
        <w:rPr>
          <w:rFonts w:ascii="Calibri" w:hAnsi="Calibri" w:cs="Calibri"/>
        </w:rPr>
        <w:t xml:space="preserve">Marschke, E., Preziosi, R., &amp; Harrington, W. J. (2011). </w:t>
      </w:r>
      <w:r w:rsidRPr="00FE4CC2">
        <w:rPr>
          <w:rFonts w:ascii="Calibri" w:hAnsi="Calibri" w:cs="Calibri"/>
          <w:lang w:val="en-US"/>
        </w:rPr>
        <w:t xml:space="preserve">How sales personnel view the relationship between job satisfaction and spirituality in the workplace. </w:t>
      </w:r>
      <w:r w:rsidRPr="00FE4CC2">
        <w:rPr>
          <w:rFonts w:ascii="Calibri" w:hAnsi="Calibri" w:cs="Calibri"/>
          <w:i/>
          <w:iCs/>
          <w:lang w:val="en-US"/>
        </w:rPr>
        <w:t>Journal of Organizational Culture, Communications and Conflict</w:t>
      </w:r>
      <w:r w:rsidRPr="00FE4CC2">
        <w:rPr>
          <w:rFonts w:ascii="Calibri" w:hAnsi="Calibri" w:cs="Calibri"/>
          <w:lang w:val="en-US"/>
        </w:rPr>
        <w:t xml:space="preserve">, </w:t>
      </w:r>
      <w:r w:rsidRPr="00FE4CC2">
        <w:rPr>
          <w:rFonts w:ascii="Calibri" w:hAnsi="Calibri" w:cs="Calibri"/>
          <w:i/>
          <w:iCs/>
          <w:lang w:val="en-US"/>
        </w:rPr>
        <w:t>15</w:t>
      </w:r>
      <w:r w:rsidRPr="00FE4CC2">
        <w:rPr>
          <w:rFonts w:ascii="Calibri" w:hAnsi="Calibri" w:cs="Calibri"/>
          <w:lang w:val="en-US"/>
        </w:rPr>
        <w:t>(2), 71–110.</w:t>
      </w:r>
    </w:p>
    <w:p w14:paraId="50826BA1" w14:textId="77777777" w:rsidR="00EF3DE4" w:rsidRPr="00FE4CC2" w:rsidRDefault="00EF3DE4" w:rsidP="00EF3DE4">
      <w:pPr>
        <w:pStyle w:val="Bibliography"/>
        <w:spacing w:line="240" w:lineRule="auto"/>
        <w:rPr>
          <w:rFonts w:ascii="Calibri" w:hAnsi="Calibri" w:cs="Calibri"/>
          <w:lang w:val="en-US"/>
        </w:rPr>
      </w:pPr>
      <w:r w:rsidRPr="00FE4CC2">
        <w:rPr>
          <w:rFonts w:ascii="Calibri" w:hAnsi="Calibri" w:cs="Calibri"/>
          <w:lang w:val="en-US"/>
        </w:rPr>
        <w:t xml:space="preserve">McClain, C. S., Rosenfeld, B., &amp; Breitbart, W. (2003). Effect of spiritual well-being on end-of-life despair in terminally-ill cancer patients. </w:t>
      </w:r>
      <w:r w:rsidRPr="00FE4CC2">
        <w:rPr>
          <w:rFonts w:ascii="Calibri" w:hAnsi="Calibri" w:cs="Calibri"/>
          <w:i/>
          <w:iCs/>
          <w:lang w:val="en-US"/>
        </w:rPr>
        <w:t>The Lancet</w:t>
      </w:r>
      <w:r w:rsidRPr="00FE4CC2">
        <w:rPr>
          <w:rFonts w:ascii="Calibri" w:hAnsi="Calibri" w:cs="Calibri"/>
          <w:lang w:val="en-US"/>
        </w:rPr>
        <w:t xml:space="preserve">, </w:t>
      </w:r>
      <w:r w:rsidRPr="00FE4CC2">
        <w:rPr>
          <w:rFonts w:ascii="Calibri" w:hAnsi="Calibri" w:cs="Calibri"/>
          <w:i/>
          <w:iCs/>
          <w:lang w:val="en-US"/>
        </w:rPr>
        <w:t>361</w:t>
      </w:r>
      <w:r w:rsidRPr="00FE4CC2">
        <w:rPr>
          <w:rFonts w:ascii="Calibri" w:hAnsi="Calibri" w:cs="Calibri"/>
          <w:lang w:val="en-US"/>
        </w:rPr>
        <w:t>(9369), 1603–1607. https://doi.org/10.1016/S0140-6736(03)13310-7</w:t>
      </w:r>
    </w:p>
    <w:p w14:paraId="3667D462" w14:textId="77777777" w:rsidR="00EF3DE4" w:rsidRPr="00FE4CC2" w:rsidRDefault="00EF3DE4" w:rsidP="00EF3DE4">
      <w:pPr>
        <w:pStyle w:val="Bibliography"/>
        <w:spacing w:line="240" w:lineRule="auto"/>
        <w:rPr>
          <w:rFonts w:ascii="Calibri" w:hAnsi="Calibri" w:cs="Calibri"/>
          <w:lang w:val="en-US"/>
        </w:rPr>
      </w:pPr>
      <w:r w:rsidRPr="00FE4CC2">
        <w:rPr>
          <w:rFonts w:ascii="Calibri" w:hAnsi="Calibri" w:cs="Calibri"/>
          <w:lang w:val="en-US"/>
        </w:rPr>
        <w:t xml:space="preserve">McCormick, D. W. (1994). Spirituality and Management. </w:t>
      </w:r>
      <w:r w:rsidRPr="00FE4CC2">
        <w:rPr>
          <w:rFonts w:ascii="Calibri" w:hAnsi="Calibri" w:cs="Calibri"/>
          <w:i/>
          <w:iCs/>
          <w:lang w:val="en-US"/>
        </w:rPr>
        <w:t>Journal of Managerial Psychology</w:t>
      </w:r>
      <w:r w:rsidRPr="00FE4CC2">
        <w:rPr>
          <w:rFonts w:ascii="Calibri" w:hAnsi="Calibri" w:cs="Calibri"/>
          <w:lang w:val="en-US"/>
        </w:rPr>
        <w:t xml:space="preserve">, </w:t>
      </w:r>
      <w:r w:rsidRPr="00FE4CC2">
        <w:rPr>
          <w:rFonts w:ascii="Calibri" w:hAnsi="Calibri" w:cs="Calibri"/>
          <w:i/>
          <w:iCs/>
          <w:lang w:val="en-US"/>
        </w:rPr>
        <w:t>9</w:t>
      </w:r>
      <w:r w:rsidRPr="00FE4CC2">
        <w:rPr>
          <w:rFonts w:ascii="Calibri" w:hAnsi="Calibri" w:cs="Calibri"/>
          <w:lang w:val="en-US"/>
        </w:rPr>
        <w:t>(6), 5–8. https://doi.org/10.1108/02683949410070142</w:t>
      </w:r>
    </w:p>
    <w:p w14:paraId="484B85B9" w14:textId="77777777" w:rsidR="00EF3DE4" w:rsidRPr="00FE4CC2" w:rsidRDefault="00EF3DE4" w:rsidP="00EF3DE4">
      <w:pPr>
        <w:pStyle w:val="Bibliography"/>
        <w:spacing w:line="240" w:lineRule="auto"/>
        <w:rPr>
          <w:rFonts w:ascii="Calibri" w:hAnsi="Calibri" w:cs="Calibri"/>
          <w:lang w:val="en-US"/>
        </w:rPr>
      </w:pPr>
      <w:r w:rsidRPr="00FE4CC2">
        <w:rPr>
          <w:rFonts w:ascii="Calibri" w:hAnsi="Calibri" w:cs="Calibri"/>
          <w:lang w:val="fr-CH"/>
        </w:rPr>
        <w:t xml:space="preserve">McCoubrie, R. C., &amp; Davies, A. N. (2006). </w:t>
      </w:r>
      <w:r w:rsidRPr="00FE4CC2">
        <w:rPr>
          <w:rFonts w:ascii="Calibri" w:hAnsi="Calibri" w:cs="Calibri"/>
          <w:lang w:val="en-US"/>
        </w:rPr>
        <w:t xml:space="preserve">Is there a correlation between spirituality and anxiety and depression in patients with advanced cancer? </w:t>
      </w:r>
      <w:r w:rsidRPr="00FE4CC2">
        <w:rPr>
          <w:rFonts w:ascii="Calibri" w:hAnsi="Calibri" w:cs="Calibri"/>
          <w:i/>
          <w:iCs/>
          <w:lang w:val="en-US"/>
        </w:rPr>
        <w:t>Supportive Care in Cancer</w:t>
      </w:r>
      <w:r w:rsidRPr="00FE4CC2">
        <w:rPr>
          <w:rFonts w:ascii="Calibri" w:hAnsi="Calibri" w:cs="Calibri"/>
          <w:lang w:val="en-US"/>
        </w:rPr>
        <w:t xml:space="preserve">, </w:t>
      </w:r>
      <w:r w:rsidRPr="00FE4CC2">
        <w:rPr>
          <w:rFonts w:ascii="Calibri" w:hAnsi="Calibri" w:cs="Calibri"/>
          <w:i/>
          <w:iCs/>
          <w:lang w:val="en-US"/>
        </w:rPr>
        <w:t>14</w:t>
      </w:r>
      <w:r w:rsidRPr="00FE4CC2">
        <w:rPr>
          <w:rFonts w:ascii="Calibri" w:hAnsi="Calibri" w:cs="Calibri"/>
          <w:lang w:val="en-US"/>
        </w:rPr>
        <w:t>(4), 379–385. https://doi.org/10.1007/s00520-005-0892-6</w:t>
      </w:r>
    </w:p>
    <w:p w14:paraId="1455E70C" w14:textId="77777777" w:rsidR="00EF3DE4" w:rsidRPr="00FE4CC2" w:rsidRDefault="00EF3DE4" w:rsidP="00EF3DE4">
      <w:pPr>
        <w:pStyle w:val="Bibliography"/>
        <w:spacing w:line="240" w:lineRule="auto"/>
        <w:rPr>
          <w:rFonts w:ascii="Calibri" w:hAnsi="Calibri" w:cs="Calibri"/>
          <w:lang w:val="en-US"/>
        </w:rPr>
      </w:pPr>
      <w:r w:rsidRPr="00FE4CC2">
        <w:rPr>
          <w:rFonts w:ascii="Calibri" w:hAnsi="Calibri" w:cs="Calibri"/>
          <w:lang w:val="en-US"/>
        </w:rPr>
        <w:lastRenderedPageBreak/>
        <w:t xml:space="preserve">Miller, W. R., &amp; Thoresen, C. E. (2003). Spirituality, religion, and health: An emerging research field. </w:t>
      </w:r>
      <w:r w:rsidRPr="00FE4CC2">
        <w:rPr>
          <w:rFonts w:ascii="Calibri" w:hAnsi="Calibri" w:cs="Calibri"/>
          <w:i/>
          <w:iCs/>
          <w:lang w:val="en-US"/>
        </w:rPr>
        <w:t>American Psychologist</w:t>
      </w:r>
      <w:r w:rsidRPr="00FE4CC2">
        <w:rPr>
          <w:rFonts w:ascii="Calibri" w:hAnsi="Calibri" w:cs="Calibri"/>
          <w:lang w:val="en-US"/>
        </w:rPr>
        <w:t xml:space="preserve">, </w:t>
      </w:r>
      <w:r w:rsidRPr="00FE4CC2">
        <w:rPr>
          <w:rFonts w:ascii="Calibri" w:hAnsi="Calibri" w:cs="Calibri"/>
          <w:i/>
          <w:iCs/>
          <w:lang w:val="en-US"/>
        </w:rPr>
        <w:t>58</w:t>
      </w:r>
      <w:r w:rsidRPr="00FE4CC2">
        <w:rPr>
          <w:rFonts w:ascii="Calibri" w:hAnsi="Calibri" w:cs="Calibri"/>
          <w:lang w:val="en-US"/>
        </w:rPr>
        <w:t>, 24–35.</w:t>
      </w:r>
    </w:p>
    <w:p w14:paraId="3E8D6CDC" w14:textId="77777777" w:rsidR="00EF3DE4" w:rsidRPr="00FE4CC2" w:rsidRDefault="00EF3DE4" w:rsidP="00EF3DE4">
      <w:pPr>
        <w:pStyle w:val="Bibliography"/>
        <w:spacing w:line="240" w:lineRule="auto"/>
        <w:rPr>
          <w:rFonts w:ascii="Calibri" w:hAnsi="Calibri" w:cs="Calibri"/>
          <w:lang w:val="en-US"/>
        </w:rPr>
      </w:pPr>
      <w:r w:rsidRPr="00FE4CC2">
        <w:rPr>
          <w:rFonts w:ascii="Calibri" w:hAnsi="Calibri" w:cs="Calibri"/>
          <w:lang w:val="en-US"/>
        </w:rPr>
        <w:t xml:space="preserve">Moberg, D. O. (2005). Research in Spirituality, Religion, and Aging. </w:t>
      </w:r>
      <w:r w:rsidRPr="00FE4CC2">
        <w:rPr>
          <w:rFonts w:ascii="Calibri" w:hAnsi="Calibri" w:cs="Calibri"/>
          <w:i/>
          <w:iCs/>
          <w:lang w:val="en-US"/>
        </w:rPr>
        <w:t>Journal of Gerontological Social Work</w:t>
      </w:r>
      <w:r w:rsidRPr="00FE4CC2">
        <w:rPr>
          <w:rFonts w:ascii="Calibri" w:hAnsi="Calibri" w:cs="Calibri"/>
          <w:lang w:val="en-US"/>
        </w:rPr>
        <w:t xml:space="preserve">, </w:t>
      </w:r>
      <w:r w:rsidRPr="00FE4CC2">
        <w:rPr>
          <w:rFonts w:ascii="Calibri" w:hAnsi="Calibri" w:cs="Calibri"/>
          <w:i/>
          <w:iCs/>
          <w:lang w:val="en-US"/>
        </w:rPr>
        <w:t>45</w:t>
      </w:r>
      <w:r w:rsidRPr="00FE4CC2">
        <w:rPr>
          <w:rFonts w:ascii="Calibri" w:hAnsi="Calibri" w:cs="Calibri"/>
          <w:lang w:val="en-US"/>
        </w:rPr>
        <w:t>(1–2), 11–40. https://doi.org/10.1300/J083v45n01_02</w:t>
      </w:r>
    </w:p>
    <w:p w14:paraId="529601EC" w14:textId="77777777" w:rsidR="00EF3DE4" w:rsidRPr="00FE4CC2" w:rsidRDefault="00EF3DE4" w:rsidP="00EF3DE4">
      <w:pPr>
        <w:pStyle w:val="Bibliography"/>
        <w:spacing w:line="240" w:lineRule="auto"/>
        <w:rPr>
          <w:rFonts w:ascii="Calibri" w:hAnsi="Calibri" w:cs="Calibri"/>
          <w:lang w:val="en-US"/>
        </w:rPr>
      </w:pPr>
      <w:r w:rsidRPr="00FE4CC2">
        <w:rPr>
          <w:rFonts w:ascii="Calibri" w:hAnsi="Calibri" w:cs="Calibri"/>
          <w:lang w:val="en-US"/>
        </w:rPr>
        <w:t xml:space="preserve">Murphy, J. M., Chin, E. D., Westlake, C. A., Asselin, M., &amp; Brisbois, M. D. (2021). Pediatric Hematology/Oncology Nurse Spirituality, Stress, Coping, Spiritual Well-being, and Intent to Leave: A Mixed-method Study. </w:t>
      </w:r>
      <w:r w:rsidRPr="00FE4CC2">
        <w:rPr>
          <w:rFonts w:ascii="Calibri" w:hAnsi="Calibri" w:cs="Calibri"/>
          <w:i/>
          <w:iCs/>
          <w:lang w:val="en-US"/>
        </w:rPr>
        <w:t>Journal of Pediatric Oncology Nursing</w:t>
      </w:r>
      <w:r w:rsidRPr="00FE4CC2">
        <w:rPr>
          <w:rFonts w:ascii="Calibri" w:hAnsi="Calibri" w:cs="Calibri"/>
          <w:lang w:val="en-US"/>
        </w:rPr>
        <w:t xml:space="preserve">, </w:t>
      </w:r>
      <w:r w:rsidRPr="00FE4CC2">
        <w:rPr>
          <w:rFonts w:ascii="Calibri" w:hAnsi="Calibri" w:cs="Calibri"/>
          <w:i/>
          <w:iCs/>
          <w:lang w:val="en-US"/>
        </w:rPr>
        <w:t>38</w:t>
      </w:r>
      <w:r w:rsidRPr="00FE4CC2">
        <w:rPr>
          <w:rFonts w:ascii="Calibri" w:hAnsi="Calibri" w:cs="Calibri"/>
          <w:lang w:val="en-US"/>
        </w:rPr>
        <w:t>(6), 349–363. https://doi.org/10.1177/10434542211011061</w:t>
      </w:r>
    </w:p>
    <w:p w14:paraId="5FD497F2" w14:textId="77777777" w:rsidR="00EF3DE4" w:rsidRPr="00FE4CC2" w:rsidRDefault="00EF3DE4" w:rsidP="00EF3DE4">
      <w:pPr>
        <w:pStyle w:val="Bibliography"/>
        <w:spacing w:line="240" w:lineRule="auto"/>
        <w:rPr>
          <w:rFonts w:ascii="Calibri" w:hAnsi="Calibri" w:cs="Calibri"/>
          <w:lang w:val="en-US"/>
        </w:rPr>
      </w:pPr>
      <w:r w:rsidRPr="00FE4CC2">
        <w:rPr>
          <w:rFonts w:ascii="Calibri" w:hAnsi="Calibri" w:cs="Calibri"/>
          <w:lang w:val="en-US"/>
        </w:rPr>
        <w:t xml:space="preserve">Musick, M. A., Traphagan, J. W., Koeing, H. G., &amp; Larson, D. B. (2000). Spirituality in Physical Health and Aging. </w:t>
      </w:r>
      <w:r w:rsidRPr="00FE4CC2">
        <w:rPr>
          <w:rFonts w:ascii="Calibri" w:hAnsi="Calibri" w:cs="Calibri"/>
          <w:i/>
          <w:iCs/>
          <w:lang w:val="en-US"/>
        </w:rPr>
        <w:t>Journal of Adult Development</w:t>
      </w:r>
      <w:r w:rsidRPr="00FE4CC2">
        <w:rPr>
          <w:rFonts w:ascii="Calibri" w:hAnsi="Calibri" w:cs="Calibri"/>
          <w:lang w:val="en-US"/>
        </w:rPr>
        <w:t xml:space="preserve">, </w:t>
      </w:r>
      <w:r w:rsidRPr="00FE4CC2">
        <w:rPr>
          <w:rFonts w:ascii="Calibri" w:hAnsi="Calibri" w:cs="Calibri"/>
          <w:i/>
          <w:iCs/>
          <w:lang w:val="en-US"/>
        </w:rPr>
        <w:t>7</w:t>
      </w:r>
      <w:r w:rsidRPr="00FE4CC2">
        <w:rPr>
          <w:rFonts w:ascii="Calibri" w:hAnsi="Calibri" w:cs="Calibri"/>
          <w:lang w:val="en-US"/>
        </w:rPr>
        <w:t>(2), 73–86. https://doi.org/10.1023/A:1009523722920</w:t>
      </w:r>
    </w:p>
    <w:p w14:paraId="79D5F740" w14:textId="77777777" w:rsidR="00EF3DE4" w:rsidRPr="00FE4CC2" w:rsidRDefault="00EF3DE4" w:rsidP="00EF3DE4">
      <w:pPr>
        <w:pStyle w:val="Bibliography"/>
        <w:spacing w:line="240" w:lineRule="auto"/>
        <w:rPr>
          <w:rFonts w:ascii="Calibri" w:hAnsi="Calibri" w:cs="Calibri"/>
          <w:lang w:val="en-US"/>
        </w:rPr>
      </w:pPr>
      <w:r w:rsidRPr="00FE4CC2">
        <w:rPr>
          <w:rFonts w:ascii="Calibri" w:hAnsi="Calibri" w:cs="Calibri"/>
          <w:lang w:val="en-US"/>
        </w:rPr>
        <w:t xml:space="preserve">Narayanasamy, A., Clissett, P., Parumal, L., Thompson, D., Annasamy, S., &amp; Edge, R. (2004). Responses to the spiritual needs of older people. </w:t>
      </w:r>
      <w:r w:rsidRPr="00FE4CC2">
        <w:rPr>
          <w:rFonts w:ascii="Calibri" w:hAnsi="Calibri" w:cs="Calibri"/>
          <w:i/>
          <w:iCs/>
          <w:lang w:val="en-US"/>
        </w:rPr>
        <w:t>Journal of Advanced Nursing</w:t>
      </w:r>
      <w:r w:rsidRPr="00FE4CC2">
        <w:rPr>
          <w:rFonts w:ascii="Calibri" w:hAnsi="Calibri" w:cs="Calibri"/>
          <w:lang w:val="en-US"/>
        </w:rPr>
        <w:t xml:space="preserve">, </w:t>
      </w:r>
      <w:r w:rsidRPr="00FE4CC2">
        <w:rPr>
          <w:rFonts w:ascii="Calibri" w:hAnsi="Calibri" w:cs="Calibri"/>
          <w:i/>
          <w:iCs/>
          <w:lang w:val="en-US"/>
        </w:rPr>
        <w:t>48</w:t>
      </w:r>
      <w:r w:rsidRPr="00FE4CC2">
        <w:rPr>
          <w:rFonts w:ascii="Calibri" w:hAnsi="Calibri" w:cs="Calibri"/>
          <w:lang w:val="en-US"/>
        </w:rPr>
        <w:t>(1), 6–16. https://doi.org/10.1111/j.1365-2648.2004.03163.x</w:t>
      </w:r>
    </w:p>
    <w:p w14:paraId="207B5860" w14:textId="77777777" w:rsidR="00EF3DE4" w:rsidRPr="00FE4CC2" w:rsidRDefault="00EF3DE4" w:rsidP="00EF3DE4">
      <w:pPr>
        <w:pStyle w:val="Bibliography"/>
        <w:spacing w:line="240" w:lineRule="auto"/>
        <w:rPr>
          <w:rFonts w:ascii="Calibri" w:hAnsi="Calibri" w:cs="Calibri"/>
          <w:lang w:val="en-US"/>
        </w:rPr>
      </w:pPr>
      <w:r w:rsidRPr="00FE4CC2">
        <w:rPr>
          <w:rFonts w:ascii="Calibri" w:hAnsi="Calibri" w:cs="Calibri"/>
          <w:lang w:val="en-US"/>
        </w:rPr>
        <w:t xml:space="preserve">Nasurdin, A. M., Nejati, M., &amp; Mei, Y. K. (2013). Workplace spirituality and organizational citizenship behaviour: Exploring gender as a moderator. </w:t>
      </w:r>
      <w:r w:rsidRPr="00FE4CC2">
        <w:rPr>
          <w:rFonts w:ascii="Calibri" w:hAnsi="Calibri" w:cs="Calibri"/>
          <w:i/>
          <w:iCs/>
          <w:lang w:val="en-US"/>
        </w:rPr>
        <w:t>South African Journal of Business Management</w:t>
      </w:r>
      <w:r w:rsidRPr="00FE4CC2">
        <w:rPr>
          <w:rFonts w:ascii="Calibri" w:hAnsi="Calibri" w:cs="Calibri"/>
          <w:lang w:val="en-US"/>
        </w:rPr>
        <w:t xml:space="preserve">, </w:t>
      </w:r>
      <w:r w:rsidRPr="00FE4CC2">
        <w:rPr>
          <w:rFonts w:ascii="Calibri" w:hAnsi="Calibri" w:cs="Calibri"/>
          <w:i/>
          <w:iCs/>
          <w:lang w:val="en-US"/>
        </w:rPr>
        <w:t>44</w:t>
      </w:r>
      <w:r w:rsidRPr="00FE4CC2">
        <w:rPr>
          <w:rFonts w:ascii="Calibri" w:hAnsi="Calibri" w:cs="Calibri"/>
          <w:lang w:val="en-US"/>
        </w:rPr>
        <w:t>(1), 61–74. https://doi.org/10.10520/EJC131416</w:t>
      </w:r>
    </w:p>
    <w:p w14:paraId="36FA13BF" w14:textId="77777777" w:rsidR="00EF3DE4" w:rsidRPr="00FE4CC2" w:rsidRDefault="00EF3DE4" w:rsidP="00EF3DE4">
      <w:pPr>
        <w:pStyle w:val="Bibliography"/>
        <w:spacing w:line="240" w:lineRule="auto"/>
        <w:rPr>
          <w:rFonts w:ascii="Calibri" w:hAnsi="Calibri" w:cs="Calibri"/>
          <w:lang w:val="en-US"/>
        </w:rPr>
      </w:pPr>
      <w:r w:rsidRPr="00FE4CC2">
        <w:rPr>
          <w:rFonts w:ascii="Calibri" w:hAnsi="Calibri" w:cs="Calibri"/>
          <w:lang w:val="en-US"/>
        </w:rPr>
        <w:t xml:space="preserve">Nelson, C. J., Rosenfeld, B., Breitbart, W., &amp; Galietta, M. (2002). Spirituality, Religion, and Depression in the Terminally Ill. </w:t>
      </w:r>
      <w:r w:rsidRPr="00FE4CC2">
        <w:rPr>
          <w:rFonts w:ascii="Calibri" w:hAnsi="Calibri" w:cs="Calibri"/>
          <w:i/>
          <w:iCs/>
          <w:lang w:val="en-US"/>
        </w:rPr>
        <w:t>Psychosomatics</w:t>
      </w:r>
      <w:r w:rsidRPr="00FE4CC2">
        <w:rPr>
          <w:rFonts w:ascii="Calibri" w:hAnsi="Calibri" w:cs="Calibri"/>
          <w:lang w:val="en-US"/>
        </w:rPr>
        <w:t xml:space="preserve">, </w:t>
      </w:r>
      <w:r w:rsidRPr="00FE4CC2">
        <w:rPr>
          <w:rFonts w:ascii="Calibri" w:hAnsi="Calibri" w:cs="Calibri"/>
          <w:i/>
          <w:iCs/>
          <w:lang w:val="en-US"/>
        </w:rPr>
        <w:t>43</w:t>
      </w:r>
      <w:r w:rsidRPr="00FE4CC2">
        <w:rPr>
          <w:rFonts w:ascii="Calibri" w:hAnsi="Calibri" w:cs="Calibri"/>
          <w:lang w:val="en-US"/>
        </w:rPr>
        <w:t>(3), 213–220. https://doi.org/10.1176/appi.psy.43.3.213</w:t>
      </w:r>
    </w:p>
    <w:p w14:paraId="32D45B0F" w14:textId="77777777" w:rsidR="00EF3DE4" w:rsidRPr="00FE4CC2" w:rsidRDefault="00EF3DE4" w:rsidP="00EF3DE4">
      <w:pPr>
        <w:pStyle w:val="Bibliography"/>
        <w:spacing w:line="240" w:lineRule="auto"/>
        <w:rPr>
          <w:rFonts w:ascii="Calibri" w:hAnsi="Calibri" w:cs="Calibri"/>
          <w:lang w:val="en-US"/>
        </w:rPr>
      </w:pPr>
      <w:r w:rsidRPr="00FE4CC2">
        <w:rPr>
          <w:rFonts w:ascii="Calibri" w:hAnsi="Calibri" w:cs="Calibri"/>
          <w:lang w:val="en-US"/>
        </w:rPr>
        <w:t xml:space="preserve">Noor, S., &amp; Arif, S. (2011). Achieving Job Satisfaction VIA Workplace Spirituality: Pakistani Doctors in Focus. </w:t>
      </w:r>
      <w:r w:rsidRPr="00FE4CC2">
        <w:rPr>
          <w:rFonts w:ascii="Calibri" w:hAnsi="Calibri" w:cs="Calibri"/>
          <w:i/>
          <w:iCs/>
          <w:lang w:val="en-US"/>
        </w:rPr>
        <w:t>European Journal of Social Sciences</w:t>
      </w:r>
      <w:r w:rsidRPr="00FE4CC2">
        <w:rPr>
          <w:rFonts w:ascii="Calibri" w:hAnsi="Calibri" w:cs="Calibri"/>
          <w:lang w:val="en-US"/>
        </w:rPr>
        <w:t xml:space="preserve">, </w:t>
      </w:r>
      <w:r w:rsidRPr="00FE4CC2">
        <w:rPr>
          <w:rFonts w:ascii="Calibri" w:hAnsi="Calibri" w:cs="Calibri"/>
          <w:i/>
          <w:iCs/>
          <w:lang w:val="en-US"/>
        </w:rPr>
        <w:t>19</w:t>
      </w:r>
      <w:r w:rsidRPr="00FE4CC2">
        <w:rPr>
          <w:rFonts w:ascii="Calibri" w:hAnsi="Calibri" w:cs="Calibri"/>
          <w:lang w:val="en-US"/>
        </w:rPr>
        <w:t>(4), 507–515.</w:t>
      </w:r>
    </w:p>
    <w:p w14:paraId="17B60BAB" w14:textId="77777777" w:rsidR="00EF3DE4" w:rsidRPr="00FE4CC2" w:rsidRDefault="00EF3DE4" w:rsidP="00EF3DE4">
      <w:pPr>
        <w:pStyle w:val="Bibliography"/>
        <w:spacing w:line="240" w:lineRule="auto"/>
        <w:rPr>
          <w:rFonts w:ascii="Calibri" w:hAnsi="Calibri" w:cs="Calibri"/>
          <w:lang w:val="en-US"/>
        </w:rPr>
      </w:pPr>
      <w:r w:rsidRPr="00FE4CC2">
        <w:rPr>
          <w:rFonts w:ascii="Calibri" w:hAnsi="Calibri" w:cs="Calibri"/>
          <w:lang w:val="en-US"/>
        </w:rPr>
        <w:t xml:space="preserve">Osman‐Gani, Aa. M., Hashim, J., &amp; Ismail, Y. (2013). Establishing linkages between religiosity and spirituality on employee performance. </w:t>
      </w:r>
      <w:r w:rsidRPr="00FE4CC2">
        <w:rPr>
          <w:rFonts w:ascii="Calibri" w:hAnsi="Calibri" w:cs="Calibri"/>
          <w:i/>
          <w:iCs/>
          <w:lang w:val="en-US"/>
        </w:rPr>
        <w:t>Employee Relations</w:t>
      </w:r>
      <w:r w:rsidRPr="00FE4CC2">
        <w:rPr>
          <w:rFonts w:ascii="Calibri" w:hAnsi="Calibri" w:cs="Calibri"/>
          <w:lang w:val="en-US"/>
        </w:rPr>
        <w:t xml:space="preserve">, </w:t>
      </w:r>
      <w:r w:rsidRPr="00FE4CC2">
        <w:rPr>
          <w:rFonts w:ascii="Calibri" w:hAnsi="Calibri" w:cs="Calibri"/>
          <w:i/>
          <w:iCs/>
          <w:lang w:val="en-US"/>
        </w:rPr>
        <w:t>35</w:t>
      </w:r>
      <w:r w:rsidRPr="00FE4CC2">
        <w:rPr>
          <w:rFonts w:ascii="Calibri" w:hAnsi="Calibri" w:cs="Calibri"/>
          <w:lang w:val="en-US"/>
        </w:rPr>
        <w:t>(4), 360–376. https://doi.org/10.1108/ER-04-2012-0030</w:t>
      </w:r>
    </w:p>
    <w:p w14:paraId="3DEA61F5" w14:textId="77777777" w:rsidR="00EF3DE4" w:rsidRPr="00FE4CC2" w:rsidRDefault="00EF3DE4" w:rsidP="00EF3DE4">
      <w:pPr>
        <w:pStyle w:val="Bibliography"/>
        <w:spacing w:line="240" w:lineRule="auto"/>
        <w:rPr>
          <w:rFonts w:ascii="Calibri" w:hAnsi="Calibri" w:cs="Calibri"/>
          <w:lang w:val="en-US"/>
        </w:rPr>
      </w:pPr>
      <w:r w:rsidRPr="00FE4CC2">
        <w:rPr>
          <w:rFonts w:ascii="Calibri" w:hAnsi="Calibri" w:cs="Calibri"/>
          <w:lang w:val="en-US"/>
        </w:rPr>
        <w:t xml:space="preserve">Pandey, A., Gupta, V., &amp; Gupta, R. K. (2019). Spirituality and innovative behaviour in teams: Examining the mediating role of team learning. </w:t>
      </w:r>
      <w:r w:rsidRPr="00FE4CC2">
        <w:rPr>
          <w:rFonts w:ascii="Calibri" w:hAnsi="Calibri" w:cs="Calibri"/>
          <w:i/>
          <w:iCs/>
          <w:lang w:val="en-US"/>
        </w:rPr>
        <w:t>IIMB Management Review</w:t>
      </w:r>
      <w:r w:rsidRPr="00FE4CC2">
        <w:rPr>
          <w:rFonts w:ascii="Calibri" w:hAnsi="Calibri" w:cs="Calibri"/>
          <w:lang w:val="en-US"/>
        </w:rPr>
        <w:t xml:space="preserve">, </w:t>
      </w:r>
      <w:r w:rsidRPr="00FE4CC2">
        <w:rPr>
          <w:rFonts w:ascii="Calibri" w:hAnsi="Calibri" w:cs="Calibri"/>
          <w:i/>
          <w:iCs/>
          <w:lang w:val="en-US"/>
        </w:rPr>
        <w:t>31</w:t>
      </w:r>
      <w:r w:rsidRPr="00FE4CC2">
        <w:rPr>
          <w:rFonts w:ascii="Calibri" w:hAnsi="Calibri" w:cs="Calibri"/>
          <w:lang w:val="en-US"/>
        </w:rPr>
        <w:t>(2), 116–126. https://doi.org/10.1016/j.iimb.2019.03.013</w:t>
      </w:r>
    </w:p>
    <w:p w14:paraId="63BCCEBD" w14:textId="77777777" w:rsidR="00EF3DE4" w:rsidRPr="00FE4CC2" w:rsidRDefault="00EF3DE4" w:rsidP="00EF3DE4">
      <w:pPr>
        <w:pStyle w:val="Bibliography"/>
        <w:spacing w:line="240" w:lineRule="auto"/>
        <w:rPr>
          <w:rFonts w:ascii="Calibri" w:hAnsi="Calibri" w:cs="Calibri"/>
          <w:lang w:val="en-US"/>
        </w:rPr>
      </w:pPr>
      <w:r w:rsidRPr="00FE4CC2">
        <w:rPr>
          <w:rFonts w:ascii="Calibri" w:hAnsi="Calibri" w:cs="Calibri"/>
          <w:lang w:val="en-US"/>
        </w:rPr>
        <w:t xml:space="preserve">Pardini, D. A., Plante, T. G., Sherman, A., &amp; Stump, J. E. (2000). Religious faith and spirituality in substance abuse recovery: Determining the mental health benefits. </w:t>
      </w:r>
      <w:r w:rsidRPr="00FE4CC2">
        <w:rPr>
          <w:rFonts w:ascii="Calibri" w:hAnsi="Calibri" w:cs="Calibri"/>
          <w:i/>
          <w:iCs/>
          <w:lang w:val="en-US"/>
        </w:rPr>
        <w:t>Journal of Substance Abuse Treatment</w:t>
      </w:r>
      <w:r w:rsidRPr="00FE4CC2">
        <w:rPr>
          <w:rFonts w:ascii="Calibri" w:hAnsi="Calibri" w:cs="Calibri"/>
          <w:lang w:val="en-US"/>
        </w:rPr>
        <w:t xml:space="preserve">, </w:t>
      </w:r>
      <w:r w:rsidRPr="00FE4CC2">
        <w:rPr>
          <w:rFonts w:ascii="Calibri" w:hAnsi="Calibri" w:cs="Calibri"/>
          <w:i/>
          <w:iCs/>
          <w:lang w:val="en-US"/>
        </w:rPr>
        <w:t>19</w:t>
      </w:r>
      <w:r w:rsidRPr="00FE4CC2">
        <w:rPr>
          <w:rFonts w:ascii="Calibri" w:hAnsi="Calibri" w:cs="Calibri"/>
          <w:lang w:val="en-US"/>
        </w:rPr>
        <w:t>(4), 347–354. https://doi.org/10.1016/S0740-5472(00)00125-2</w:t>
      </w:r>
    </w:p>
    <w:p w14:paraId="5D542796" w14:textId="77777777" w:rsidR="00EF3DE4" w:rsidRPr="00FE4CC2" w:rsidRDefault="00EF3DE4" w:rsidP="00EF3DE4">
      <w:pPr>
        <w:pStyle w:val="Bibliography"/>
        <w:spacing w:line="240" w:lineRule="auto"/>
        <w:rPr>
          <w:rFonts w:ascii="Calibri" w:hAnsi="Calibri" w:cs="Calibri"/>
          <w:lang w:val="en-US"/>
        </w:rPr>
      </w:pPr>
      <w:r w:rsidRPr="00FE4CC2">
        <w:rPr>
          <w:rFonts w:ascii="Calibri" w:hAnsi="Calibri" w:cs="Calibri"/>
          <w:lang w:val="en-US"/>
        </w:rPr>
        <w:t xml:space="preserve">Pawar, B. S. (2009). Individual spirituality, workplace spirituality and work attitudes: An empirical test of direct and interaction effects. </w:t>
      </w:r>
      <w:r w:rsidRPr="00FE4CC2">
        <w:rPr>
          <w:rFonts w:ascii="Calibri" w:hAnsi="Calibri" w:cs="Calibri"/>
          <w:i/>
          <w:iCs/>
          <w:lang w:val="en-US"/>
        </w:rPr>
        <w:t>Leadership &amp; Organization Development Journal</w:t>
      </w:r>
      <w:r w:rsidRPr="00FE4CC2">
        <w:rPr>
          <w:rFonts w:ascii="Calibri" w:hAnsi="Calibri" w:cs="Calibri"/>
          <w:lang w:val="en-US"/>
        </w:rPr>
        <w:t xml:space="preserve">, </w:t>
      </w:r>
      <w:r w:rsidRPr="00FE4CC2">
        <w:rPr>
          <w:rFonts w:ascii="Calibri" w:hAnsi="Calibri" w:cs="Calibri"/>
          <w:i/>
          <w:iCs/>
          <w:lang w:val="en-US"/>
        </w:rPr>
        <w:t>30</w:t>
      </w:r>
      <w:r w:rsidRPr="00FE4CC2">
        <w:rPr>
          <w:rFonts w:ascii="Calibri" w:hAnsi="Calibri" w:cs="Calibri"/>
          <w:lang w:val="en-US"/>
        </w:rPr>
        <w:t>(8), 759–777. https://doi.org/10.1108/01437730911003911</w:t>
      </w:r>
    </w:p>
    <w:p w14:paraId="007F9A29" w14:textId="77777777" w:rsidR="00EF3DE4" w:rsidRPr="00FE4CC2" w:rsidRDefault="00EF3DE4" w:rsidP="00EF3DE4">
      <w:pPr>
        <w:pStyle w:val="Bibliography"/>
        <w:spacing w:line="240" w:lineRule="auto"/>
        <w:rPr>
          <w:rFonts w:ascii="Calibri" w:hAnsi="Calibri" w:cs="Calibri"/>
          <w:lang w:val="en-US"/>
        </w:rPr>
      </w:pPr>
      <w:r w:rsidRPr="00FE4CC2">
        <w:rPr>
          <w:rFonts w:ascii="Calibri" w:hAnsi="Calibri" w:cs="Calibri"/>
          <w:lang w:val="en-US"/>
        </w:rPr>
        <w:t xml:space="preserve">Pawar, B. S. (2016). Workplace spirituality and employee well-being: An empirical examination. </w:t>
      </w:r>
      <w:r w:rsidRPr="00FE4CC2">
        <w:rPr>
          <w:rFonts w:ascii="Calibri" w:hAnsi="Calibri" w:cs="Calibri"/>
          <w:i/>
          <w:iCs/>
          <w:lang w:val="en-US"/>
        </w:rPr>
        <w:t>Employee Relations</w:t>
      </w:r>
      <w:r w:rsidRPr="00FE4CC2">
        <w:rPr>
          <w:rFonts w:ascii="Calibri" w:hAnsi="Calibri" w:cs="Calibri"/>
          <w:lang w:val="en-US"/>
        </w:rPr>
        <w:t xml:space="preserve">, </w:t>
      </w:r>
      <w:r w:rsidRPr="00FE4CC2">
        <w:rPr>
          <w:rFonts w:ascii="Calibri" w:hAnsi="Calibri" w:cs="Calibri"/>
          <w:i/>
          <w:iCs/>
          <w:lang w:val="en-US"/>
        </w:rPr>
        <w:t>38</w:t>
      </w:r>
      <w:r w:rsidRPr="00FE4CC2">
        <w:rPr>
          <w:rFonts w:ascii="Calibri" w:hAnsi="Calibri" w:cs="Calibri"/>
          <w:lang w:val="en-US"/>
        </w:rPr>
        <w:t>(6), 975–994. https://doi.org/10.1108/ER-11-2015-0215</w:t>
      </w:r>
    </w:p>
    <w:p w14:paraId="3A49C341" w14:textId="77777777" w:rsidR="00EF3DE4" w:rsidRPr="00FE4CC2" w:rsidRDefault="00EF3DE4" w:rsidP="00EF3DE4">
      <w:pPr>
        <w:pStyle w:val="Bibliography"/>
        <w:spacing w:line="240" w:lineRule="auto"/>
        <w:rPr>
          <w:rFonts w:ascii="Calibri" w:hAnsi="Calibri" w:cs="Calibri"/>
        </w:rPr>
      </w:pPr>
      <w:r w:rsidRPr="00FE4CC2">
        <w:rPr>
          <w:rFonts w:ascii="Calibri" w:hAnsi="Calibri" w:cs="Calibri"/>
          <w:lang w:val="en-US"/>
        </w:rPr>
        <w:t xml:space="preserve">Perera, C. K., Pandey, R., &amp; Srivastava, A. K. (2018). Role of Religion and Spirituality in Stress Management Among Nurses. </w:t>
      </w:r>
      <w:r w:rsidRPr="00FE4CC2">
        <w:rPr>
          <w:rFonts w:ascii="Calibri" w:hAnsi="Calibri" w:cs="Calibri"/>
          <w:i/>
          <w:iCs/>
        </w:rPr>
        <w:t>Psychological Studies</w:t>
      </w:r>
      <w:r w:rsidRPr="00FE4CC2">
        <w:rPr>
          <w:rFonts w:ascii="Calibri" w:hAnsi="Calibri" w:cs="Calibri"/>
        </w:rPr>
        <w:t xml:space="preserve">, </w:t>
      </w:r>
      <w:r w:rsidRPr="00FE4CC2">
        <w:rPr>
          <w:rFonts w:ascii="Calibri" w:hAnsi="Calibri" w:cs="Calibri"/>
          <w:i/>
          <w:iCs/>
        </w:rPr>
        <w:t>63</w:t>
      </w:r>
      <w:r w:rsidRPr="00FE4CC2">
        <w:rPr>
          <w:rFonts w:ascii="Calibri" w:hAnsi="Calibri" w:cs="Calibri"/>
        </w:rPr>
        <w:t>(2), 187–199. https://doi.org/10.1007/s12646-018-0454-x</w:t>
      </w:r>
    </w:p>
    <w:p w14:paraId="3AD45C79" w14:textId="77777777" w:rsidR="00EF3DE4" w:rsidRPr="00FE4CC2" w:rsidRDefault="00EF3DE4" w:rsidP="00EF3DE4">
      <w:pPr>
        <w:pStyle w:val="Bibliography"/>
        <w:spacing w:line="240" w:lineRule="auto"/>
        <w:rPr>
          <w:rFonts w:ascii="Calibri" w:hAnsi="Calibri" w:cs="Calibri"/>
          <w:lang w:val="en-US"/>
        </w:rPr>
      </w:pPr>
      <w:r w:rsidRPr="00FE4CC2">
        <w:rPr>
          <w:rFonts w:ascii="Calibri" w:hAnsi="Calibri" w:cs="Calibri"/>
        </w:rPr>
        <w:t xml:space="preserve">Petchsawang, P., &amp; Duchon, D. (2012). </w:t>
      </w:r>
      <w:r w:rsidRPr="00FE4CC2">
        <w:rPr>
          <w:rFonts w:ascii="Calibri" w:hAnsi="Calibri" w:cs="Calibri"/>
          <w:lang w:val="en-US"/>
        </w:rPr>
        <w:t xml:space="preserve">Workplace spirituality, meditation, and work performance. </w:t>
      </w:r>
      <w:r w:rsidRPr="00FE4CC2">
        <w:rPr>
          <w:rFonts w:ascii="Calibri" w:hAnsi="Calibri" w:cs="Calibri"/>
          <w:i/>
          <w:iCs/>
          <w:lang w:val="en-US"/>
        </w:rPr>
        <w:t>Journal of Management, Spirituality &amp; Religion</w:t>
      </w:r>
      <w:r w:rsidRPr="00FE4CC2">
        <w:rPr>
          <w:rFonts w:ascii="Calibri" w:hAnsi="Calibri" w:cs="Calibri"/>
          <w:lang w:val="en-US"/>
        </w:rPr>
        <w:t xml:space="preserve">, </w:t>
      </w:r>
      <w:r w:rsidRPr="00FE4CC2">
        <w:rPr>
          <w:rFonts w:ascii="Calibri" w:hAnsi="Calibri" w:cs="Calibri"/>
          <w:i/>
          <w:iCs/>
          <w:lang w:val="en-US"/>
        </w:rPr>
        <w:t>9</w:t>
      </w:r>
      <w:r w:rsidRPr="00FE4CC2">
        <w:rPr>
          <w:rFonts w:ascii="Calibri" w:hAnsi="Calibri" w:cs="Calibri"/>
          <w:lang w:val="en-US"/>
        </w:rPr>
        <w:t>(2), 189–208. https://doi.org/10.1080/14766086.2012.688623</w:t>
      </w:r>
    </w:p>
    <w:p w14:paraId="7FEC5450" w14:textId="77777777" w:rsidR="00EF3DE4" w:rsidRPr="00FE4CC2" w:rsidRDefault="00EF3DE4" w:rsidP="00EF3DE4">
      <w:pPr>
        <w:pStyle w:val="Bibliography"/>
        <w:spacing w:line="240" w:lineRule="auto"/>
        <w:rPr>
          <w:rFonts w:ascii="Calibri" w:hAnsi="Calibri" w:cs="Calibri"/>
          <w:lang w:val="en-US"/>
        </w:rPr>
      </w:pPr>
      <w:r w:rsidRPr="00FE4CC2">
        <w:rPr>
          <w:rFonts w:ascii="Calibri" w:hAnsi="Calibri" w:cs="Calibri"/>
          <w:lang w:val="en-US"/>
        </w:rPr>
        <w:t xml:space="preserve">Peterman, A. H., Fitchett, G., Brady, M. J., Hernandez, L., &amp; Cella, D. (2002). Measuring spiritual well-being in people with cancer: The functional assessment of chronic illness therapy—spiritual well-being scale (FACIT-Sp). </w:t>
      </w:r>
      <w:r w:rsidRPr="00FE4CC2">
        <w:rPr>
          <w:rFonts w:ascii="Calibri" w:hAnsi="Calibri" w:cs="Calibri"/>
          <w:i/>
          <w:iCs/>
          <w:lang w:val="en-US"/>
        </w:rPr>
        <w:t>Annals of Behavioral Medicine</w:t>
      </w:r>
      <w:r w:rsidRPr="00FE4CC2">
        <w:rPr>
          <w:rFonts w:ascii="Calibri" w:hAnsi="Calibri" w:cs="Calibri"/>
          <w:lang w:val="en-US"/>
        </w:rPr>
        <w:t xml:space="preserve">, </w:t>
      </w:r>
      <w:r w:rsidRPr="00FE4CC2">
        <w:rPr>
          <w:rFonts w:ascii="Calibri" w:hAnsi="Calibri" w:cs="Calibri"/>
          <w:i/>
          <w:iCs/>
          <w:lang w:val="en-US"/>
        </w:rPr>
        <w:t>24</w:t>
      </w:r>
      <w:r w:rsidRPr="00FE4CC2">
        <w:rPr>
          <w:rFonts w:ascii="Calibri" w:hAnsi="Calibri" w:cs="Calibri"/>
          <w:lang w:val="en-US"/>
        </w:rPr>
        <w:t>(1), 49–58. https://doi.org/10.1207/S15324796ABM2401_06</w:t>
      </w:r>
    </w:p>
    <w:p w14:paraId="286B7068" w14:textId="77777777" w:rsidR="00EF3DE4" w:rsidRPr="00FE4CC2" w:rsidRDefault="00EF3DE4" w:rsidP="00EF3DE4">
      <w:pPr>
        <w:pStyle w:val="Bibliography"/>
        <w:spacing w:line="240" w:lineRule="auto"/>
        <w:rPr>
          <w:rFonts w:ascii="Calibri" w:hAnsi="Calibri" w:cs="Calibri"/>
          <w:lang w:val="en-US"/>
        </w:rPr>
      </w:pPr>
      <w:r w:rsidRPr="00FE4CC2">
        <w:rPr>
          <w:rFonts w:ascii="Calibri" w:hAnsi="Calibri" w:cs="Calibri"/>
          <w:lang w:val="en-US"/>
        </w:rPr>
        <w:t xml:space="preserve">Pokhariyal, G. P. (2020). Importance of spirituality and happiness at the workplace. </w:t>
      </w:r>
      <w:r w:rsidRPr="00FE4CC2">
        <w:rPr>
          <w:rFonts w:ascii="Calibri" w:hAnsi="Calibri" w:cs="Calibri"/>
          <w:i/>
          <w:iCs/>
          <w:lang w:val="en-US"/>
        </w:rPr>
        <w:t>International Journal on World Peace</w:t>
      </w:r>
      <w:r w:rsidRPr="00FE4CC2">
        <w:rPr>
          <w:rFonts w:ascii="Calibri" w:hAnsi="Calibri" w:cs="Calibri"/>
          <w:lang w:val="en-US"/>
        </w:rPr>
        <w:t xml:space="preserve">, </w:t>
      </w:r>
      <w:r w:rsidRPr="00FE4CC2">
        <w:rPr>
          <w:rFonts w:ascii="Calibri" w:hAnsi="Calibri" w:cs="Calibri"/>
          <w:i/>
          <w:iCs/>
          <w:lang w:val="en-US"/>
        </w:rPr>
        <w:t>73</w:t>
      </w:r>
      <w:r w:rsidRPr="00FE4CC2">
        <w:rPr>
          <w:rFonts w:ascii="Calibri" w:hAnsi="Calibri" w:cs="Calibri"/>
          <w:lang w:val="en-US"/>
        </w:rPr>
        <w:t>(3), 65–73.</w:t>
      </w:r>
    </w:p>
    <w:p w14:paraId="3CC41CA0" w14:textId="77777777" w:rsidR="00EF3DE4" w:rsidRPr="00FE4CC2" w:rsidRDefault="00EF3DE4" w:rsidP="00EF3DE4">
      <w:pPr>
        <w:pStyle w:val="Bibliography"/>
        <w:spacing w:line="240" w:lineRule="auto"/>
        <w:rPr>
          <w:rFonts w:ascii="Calibri" w:hAnsi="Calibri" w:cs="Calibri"/>
          <w:lang w:val="en-US"/>
        </w:rPr>
      </w:pPr>
      <w:r w:rsidRPr="00FE4CC2">
        <w:rPr>
          <w:rFonts w:ascii="Calibri" w:hAnsi="Calibri" w:cs="Calibri"/>
          <w:lang w:val="en-US"/>
        </w:rPr>
        <w:t xml:space="preserve">Powell, L. H., Shahabi, L., &amp; Thoresen, C. E. (2003). Religion and spirituality: Linkages to physical health. </w:t>
      </w:r>
      <w:r w:rsidRPr="00FE4CC2">
        <w:rPr>
          <w:rFonts w:ascii="Calibri" w:hAnsi="Calibri" w:cs="Calibri"/>
          <w:i/>
          <w:iCs/>
          <w:lang w:val="en-US"/>
        </w:rPr>
        <w:t>American Psychologist</w:t>
      </w:r>
      <w:r w:rsidRPr="00FE4CC2">
        <w:rPr>
          <w:rFonts w:ascii="Calibri" w:hAnsi="Calibri" w:cs="Calibri"/>
          <w:lang w:val="en-US"/>
        </w:rPr>
        <w:t xml:space="preserve">, </w:t>
      </w:r>
      <w:r w:rsidRPr="00FE4CC2">
        <w:rPr>
          <w:rFonts w:ascii="Calibri" w:hAnsi="Calibri" w:cs="Calibri"/>
          <w:i/>
          <w:iCs/>
          <w:lang w:val="en-US"/>
        </w:rPr>
        <w:t>58</w:t>
      </w:r>
      <w:r w:rsidRPr="00FE4CC2">
        <w:rPr>
          <w:rFonts w:ascii="Calibri" w:hAnsi="Calibri" w:cs="Calibri"/>
          <w:lang w:val="en-US"/>
        </w:rPr>
        <w:t>, 36–52. https://doi.org/10.1037/0003-066X.58.1.36</w:t>
      </w:r>
    </w:p>
    <w:p w14:paraId="4A8AED9B" w14:textId="77777777" w:rsidR="00EF3DE4" w:rsidRPr="00FE4CC2" w:rsidRDefault="00EF3DE4" w:rsidP="00EF3DE4">
      <w:pPr>
        <w:pStyle w:val="Bibliography"/>
        <w:spacing w:line="240" w:lineRule="auto"/>
        <w:rPr>
          <w:rFonts w:ascii="Calibri" w:hAnsi="Calibri" w:cs="Calibri"/>
          <w:lang w:val="en-US"/>
        </w:rPr>
      </w:pPr>
      <w:r w:rsidRPr="00FE4CC2">
        <w:rPr>
          <w:rFonts w:ascii="Calibri" w:hAnsi="Calibri" w:cs="Calibri"/>
          <w:lang w:val="en-US"/>
        </w:rPr>
        <w:t xml:space="preserve">Prabhu, N., Ramaprasad, B. S., Prasad, K., &amp; Modem, R. (2021). Does workplace spirituality influence reflexivity in ongoing teams? Examining the impact of shared transformational leadership on </w:t>
      </w:r>
      <w:r w:rsidRPr="00FE4CC2">
        <w:rPr>
          <w:rFonts w:ascii="Calibri" w:hAnsi="Calibri" w:cs="Calibri"/>
          <w:lang w:val="en-US"/>
        </w:rPr>
        <w:lastRenderedPageBreak/>
        <w:t xml:space="preserve">team performance. </w:t>
      </w:r>
      <w:r w:rsidRPr="00FE4CC2">
        <w:rPr>
          <w:rFonts w:ascii="Calibri" w:hAnsi="Calibri" w:cs="Calibri"/>
          <w:i/>
          <w:iCs/>
          <w:lang w:val="en-US"/>
        </w:rPr>
        <w:t>South Asian Journal of Business Studies</w:t>
      </w:r>
      <w:r w:rsidRPr="00FE4CC2">
        <w:rPr>
          <w:rFonts w:ascii="Calibri" w:hAnsi="Calibri" w:cs="Calibri"/>
          <w:lang w:val="en-US"/>
        </w:rPr>
        <w:t xml:space="preserve">, </w:t>
      </w:r>
      <w:r w:rsidRPr="00FE4CC2">
        <w:rPr>
          <w:rFonts w:ascii="Calibri" w:hAnsi="Calibri" w:cs="Calibri"/>
          <w:i/>
          <w:iCs/>
          <w:lang w:val="en-US"/>
        </w:rPr>
        <w:t>11</w:t>
      </w:r>
      <w:r w:rsidRPr="00FE4CC2">
        <w:rPr>
          <w:rFonts w:ascii="Calibri" w:hAnsi="Calibri" w:cs="Calibri"/>
          <w:lang w:val="en-US"/>
        </w:rPr>
        <w:t>(3), 341–369. https://doi.org/10.1108/SAJBS-07-2020-0246</w:t>
      </w:r>
    </w:p>
    <w:p w14:paraId="4ECA3816" w14:textId="77777777" w:rsidR="00EF3DE4" w:rsidRPr="00FE4CC2" w:rsidRDefault="00EF3DE4" w:rsidP="00EF3DE4">
      <w:pPr>
        <w:pStyle w:val="Bibliography"/>
        <w:spacing w:line="240" w:lineRule="auto"/>
        <w:rPr>
          <w:rFonts w:ascii="Calibri" w:hAnsi="Calibri" w:cs="Calibri"/>
          <w:lang w:val="en-US"/>
        </w:rPr>
      </w:pPr>
      <w:r w:rsidRPr="00FE4CC2">
        <w:rPr>
          <w:rFonts w:ascii="Calibri" w:hAnsi="Calibri" w:cs="Calibri"/>
          <w:lang w:val="en-US"/>
        </w:rPr>
        <w:t xml:space="preserve">Probst, T. M., &amp; Strand, P. (2010). Perceiving and responding to job insecurity: A workplace spirituality perspective. </w:t>
      </w:r>
      <w:r w:rsidRPr="00FE4CC2">
        <w:rPr>
          <w:rFonts w:ascii="Calibri" w:hAnsi="Calibri" w:cs="Calibri"/>
          <w:i/>
          <w:iCs/>
          <w:lang w:val="en-US"/>
        </w:rPr>
        <w:t>Journal of Management, Spirituality &amp; Religion</w:t>
      </w:r>
      <w:r w:rsidRPr="00FE4CC2">
        <w:rPr>
          <w:rFonts w:ascii="Calibri" w:hAnsi="Calibri" w:cs="Calibri"/>
          <w:lang w:val="en-US"/>
        </w:rPr>
        <w:t xml:space="preserve">, </w:t>
      </w:r>
      <w:r w:rsidRPr="00FE4CC2">
        <w:rPr>
          <w:rFonts w:ascii="Calibri" w:hAnsi="Calibri" w:cs="Calibri"/>
          <w:i/>
          <w:iCs/>
          <w:lang w:val="en-US"/>
        </w:rPr>
        <w:t>7</w:t>
      </w:r>
      <w:r w:rsidRPr="00FE4CC2">
        <w:rPr>
          <w:rFonts w:ascii="Calibri" w:hAnsi="Calibri" w:cs="Calibri"/>
          <w:lang w:val="en-US"/>
        </w:rPr>
        <w:t>(2), 135–156. https://doi.org/10.1080/14766081003746430</w:t>
      </w:r>
    </w:p>
    <w:p w14:paraId="3ED68998" w14:textId="77777777" w:rsidR="00EF3DE4" w:rsidRPr="00FE4CC2" w:rsidRDefault="00EF3DE4" w:rsidP="00EF3DE4">
      <w:pPr>
        <w:pStyle w:val="Bibliography"/>
        <w:spacing w:line="240" w:lineRule="auto"/>
        <w:rPr>
          <w:rFonts w:ascii="Calibri" w:hAnsi="Calibri" w:cs="Calibri"/>
          <w:lang w:val="en-US"/>
        </w:rPr>
      </w:pPr>
      <w:r w:rsidRPr="00FE4CC2">
        <w:rPr>
          <w:rFonts w:ascii="Calibri" w:hAnsi="Calibri" w:cs="Calibri"/>
          <w:lang w:val="en-US"/>
        </w:rPr>
        <w:t xml:space="preserve">Puja, K., &amp; Pragya, G. (2017). International Conference on Humanities, Economics and Geography. </w:t>
      </w:r>
      <w:r w:rsidRPr="00FE4CC2">
        <w:rPr>
          <w:rFonts w:ascii="Calibri" w:hAnsi="Calibri" w:cs="Calibri"/>
          <w:i/>
          <w:iCs/>
          <w:lang w:val="en-US"/>
        </w:rPr>
        <w:t>Asian Journal of Management</w:t>
      </w:r>
      <w:r w:rsidRPr="00FE4CC2">
        <w:rPr>
          <w:rFonts w:ascii="Calibri" w:hAnsi="Calibri" w:cs="Calibri"/>
          <w:lang w:val="en-US"/>
        </w:rPr>
        <w:t xml:space="preserve">, </w:t>
      </w:r>
      <w:r w:rsidRPr="00FE4CC2">
        <w:rPr>
          <w:rFonts w:ascii="Calibri" w:hAnsi="Calibri" w:cs="Calibri"/>
          <w:i/>
          <w:iCs/>
          <w:lang w:val="en-US"/>
        </w:rPr>
        <w:t>8</w:t>
      </w:r>
      <w:r w:rsidRPr="00FE4CC2">
        <w:rPr>
          <w:rFonts w:ascii="Calibri" w:hAnsi="Calibri" w:cs="Calibri"/>
          <w:lang w:val="en-US"/>
        </w:rPr>
        <w:t>(2), 284–292.</w:t>
      </w:r>
    </w:p>
    <w:p w14:paraId="476971BF" w14:textId="77777777" w:rsidR="00EF3DE4" w:rsidRPr="00FE4CC2" w:rsidRDefault="00EF3DE4" w:rsidP="00EF3DE4">
      <w:pPr>
        <w:pStyle w:val="Bibliography"/>
        <w:spacing w:line="240" w:lineRule="auto"/>
        <w:rPr>
          <w:rFonts w:ascii="Calibri" w:hAnsi="Calibri" w:cs="Calibri"/>
          <w:lang w:val="en-US"/>
        </w:rPr>
      </w:pPr>
      <w:r w:rsidRPr="00FE4CC2">
        <w:rPr>
          <w:rFonts w:ascii="Calibri" w:hAnsi="Calibri" w:cs="Calibri"/>
          <w:lang w:val="en-US"/>
        </w:rPr>
        <w:t xml:space="preserve">Rego, A., &amp; Pina e Cunha, M. (2008). Workplace spirituality and organizational commitment: An empirical study. </w:t>
      </w:r>
      <w:r w:rsidRPr="00FE4CC2">
        <w:rPr>
          <w:rFonts w:ascii="Calibri" w:hAnsi="Calibri" w:cs="Calibri"/>
          <w:i/>
          <w:iCs/>
          <w:lang w:val="en-US"/>
        </w:rPr>
        <w:t>Journal of Organizational Change Management</w:t>
      </w:r>
      <w:r w:rsidRPr="00FE4CC2">
        <w:rPr>
          <w:rFonts w:ascii="Calibri" w:hAnsi="Calibri" w:cs="Calibri"/>
          <w:lang w:val="en-US"/>
        </w:rPr>
        <w:t xml:space="preserve">, </w:t>
      </w:r>
      <w:r w:rsidRPr="00FE4CC2">
        <w:rPr>
          <w:rFonts w:ascii="Calibri" w:hAnsi="Calibri" w:cs="Calibri"/>
          <w:i/>
          <w:iCs/>
          <w:lang w:val="en-US"/>
        </w:rPr>
        <w:t>21</w:t>
      </w:r>
      <w:r w:rsidRPr="00FE4CC2">
        <w:rPr>
          <w:rFonts w:ascii="Calibri" w:hAnsi="Calibri" w:cs="Calibri"/>
          <w:lang w:val="en-US"/>
        </w:rPr>
        <w:t>(1), 53–75. https://doi.org/10.1108/09534810810847039</w:t>
      </w:r>
    </w:p>
    <w:p w14:paraId="333D8AF3" w14:textId="77777777" w:rsidR="00EF3DE4" w:rsidRPr="00FE4CC2" w:rsidRDefault="00EF3DE4" w:rsidP="00EF3DE4">
      <w:pPr>
        <w:pStyle w:val="Bibliography"/>
        <w:spacing w:line="240" w:lineRule="auto"/>
        <w:rPr>
          <w:rFonts w:ascii="Calibri" w:hAnsi="Calibri" w:cs="Calibri"/>
          <w:lang w:val="en-US"/>
        </w:rPr>
      </w:pPr>
      <w:r w:rsidRPr="00FE4CC2">
        <w:rPr>
          <w:rFonts w:ascii="Calibri" w:hAnsi="Calibri" w:cs="Calibri"/>
          <w:lang w:val="en-US"/>
        </w:rPr>
        <w:t xml:space="preserve">Rego, A., Pina E. Cunha, M., &amp; Souto, S. (2007). Workplace Spirituality, Commitment, and Self‐Reported Individual Performance: An Empirical Study. </w:t>
      </w:r>
      <w:r w:rsidRPr="00FE4CC2">
        <w:rPr>
          <w:rFonts w:ascii="Calibri" w:hAnsi="Calibri" w:cs="Calibri"/>
          <w:i/>
          <w:iCs/>
          <w:lang w:val="en-US"/>
        </w:rPr>
        <w:t>Management Research: Journal of the Iberoamerican Academy of Management</w:t>
      </w:r>
      <w:r w:rsidRPr="00FE4CC2">
        <w:rPr>
          <w:rFonts w:ascii="Calibri" w:hAnsi="Calibri" w:cs="Calibri"/>
          <w:lang w:val="en-US"/>
        </w:rPr>
        <w:t xml:space="preserve">, </w:t>
      </w:r>
      <w:r w:rsidRPr="00FE4CC2">
        <w:rPr>
          <w:rFonts w:ascii="Calibri" w:hAnsi="Calibri" w:cs="Calibri"/>
          <w:i/>
          <w:iCs/>
          <w:lang w:val="en-US"/>
        </w:rPr>
        <w:t>5</w:t>
      </w:r>
      <w:r w:rsidRPr="00FE4CC2">
        <w:rPr>
          <w:rFonts w:ascii="Calibri" w:hAnsi="Calibri" w:cs="Calibri"/>
          <w:lang w:val="en-US"/>
        </w:rPr>
        <w:t>(3), 163–183. https://doi.org/10.2753/JMR1536-5433050303</w:t>
      </w:r>
    </w:p>
    <w:p w14:paraId="5B084898" w14:textId="77777777" w:rsidR="00EF3DE4" w:rsidRPr="00FE4CC2" w:rsidRDefault="00EF3DE4" w:rsidP="00EF3DE4">
      <w:pPr>
        <w:pStyle w:val="Bibliography"/>
        <w:spacing w:line="240" w:lineRule="auto"/>
        <w:rPr>
          <w:rFonts w:ascii="Calibri" w:hAnsi="Calibri" w:cs="Calibri"/>
          <w:lang w:val="en-US"/>
        </w:rPr>
      </w:pPr>
      <w:r w:rsidRPr="00FE4CC2">
        <w:rPr>
          <w:rFonts w:ascii="Calibri" w:hAnsi="Calibri" w:cs="Calibri"/>
          <w:lang w:val="en-US"/>
        </w:rPr>
        <w:t xml:space="preserve">Robert, T. E., Young, J. S., &amp; Kelly, V. A. (2006). Relationships Between Adult Workers’ Spiritual Well-Being and Job Satisfaction: A Preliminary Study. </w:t>
      </w:r>
      <w:r w:rsidRPr="00FE4CC2">
        <w:rPr>
          <w:rFonts w:ascii="Calibri" w:hAnsi="Calibri" w:cs="Calibri"/>
          <w:i/>
          <w:iCs/>
          <w:lang w:val="en-US"/>
        </w:rPr>
        <w:t>Counseling and Values</w:t>
      </w:r>
      <w:r w:rsidRPr="00FE4CC2">
        <w:rPr>
          <w:rFonts w:ascii="Calibri" w:hAnsi="Calibri" w:cs="Calibri"/>
          <w:lang w:val="en-US"/>
        </w:rPr>
        <w:t xml:space="preserve">, </w:t>
      </w:r>
      <w:r w:rsidRPr="00FE4CC2">
        <w:rPr>
          <w:rFonts w:ascii="Calibri" w:hAnsi="Calibri" w:cs="Calibri"/>
          <w:i/>
          <w:iCs/>
          <w:lang w:val="en-US"/>
        </w:rPr>
        <w:t>50</w:t>
      </w:r>
      <w:r w:rsidRPr="00FE4CC2">
        <w:rPr>
          <w:rFonts w:ascii="Calibri" w:hAnsi="Calibri" w:cs="Calibri"/>
          <w:lang w:val="en-US"/>
        </w:rPr>
        <w:t>(3), 165–175. https://doi.org/10.1002/j.2161-007X.2006.tb00053.x</w:t>
      </w:r>
    </w:p>
    <w:p w14:paraId="67D5D186" w14:textId="77777777" w:rsidR="00EF3DE4" w:rsidRPr="00FE4CC2" w:rsidRDefault="00EF3DE4" w:rsidP="00EF3DE4">
      <w:pPr>
        <w:pStyle w:val="Bibliography"/>
        <w:spacing w:line="240" w:lineRule="auto"/>
        <w:rPr>
          <w:rFonts w:ascii="Calibri" w:hAnsi="Calibri" w:cs="Calibri"/>
          <w:lang w:val="en-US"/>
        </w:rPr>
      </w:pPr>
      <w:r w:rsidRPr="00FE4CC2">
        <w:rPr>
          <w:rFonts w:ascii="Calibri" w:hAnsi="Calibri" w:cs="Calibri"/>
          <w:lang w:val="en-US"/>
        </w:rPr>
        <w:t xml:space="preserve">Rowold, J. (2011). Effects of Spiritual Well-Being on Subsequent Happiness, Psychological Well-Being, and Stress. </w:t>
      </w:r>
      <w:r w:rsidRPr="00FE4CC2">
        <w:rPr>
          <w:rFonts w:ascii="Calibri" w:hAnsi="Calibri" w:cs="Calibri"/>
          <w:i/>
          <w:iCs/>
          <w:lang w:val="en-US"/>
        </w:rPr>
        <w:t>Journal of Religion and Health</w:t>
      </w:r>
      <w:r w:rsidRPr="00FE4CC2">
        <w:rPr>
          <w:rFonts w:ascii="Calibri" w:hAnsi="Calibri" w:cs="Calibri"/>
          <w:lang w:val="en-US"/>
        </w:rPr>
        <w:t xml:space="preserve">, </w:t>
      </w:r>
      <w:r w:rsidRPr="00FE4CC2">
        <w:rPr>
          <w:rFonts w:ascii="Calibri" w:hAnsi="Calibri" w:cs="Calibri"/>
          <w:i/>
          <w:iCs/>
          <w:lang w:val="en-US"/>
        </w:rPr>
        <w:t>50</w:t>
      </w:r>
      <w:r w:rsidRPr="00FE4CC2">
        <w:rPr>
          <w:rFonts w:ascii="Calibri" w:hAnsi="Calibri" w:cs="Calibri"/>
          <w:lang w:val="en-US"/>
        </w:rPr>
        <w:t>(4), 950–963. https://doi.org/10.1007/s10943-009-9316-0</w:t>
      </w:r>
    </w:p>
    <w:p w14:paraId="10D3E783" w14:textId="77777777" w:rsidR="00EF3DE4" w:rsidRPr="00FE4CC2" w:rsidRDefault="00EF3DE4" w:rsidP="00EF3DE4">
      <w:pPr>
        <w:pStyle w:val="Bibliography"/>
        <w:spacing w:line="240" w:lineRule="auto"/>
        <w:rPr>
          <w:rFonts w:ascii="Calibri" w:hAnsi="Calibri" w:cs="Calibri"/>
          <w:lang w:val="en-US"/>
        </w:rPr>
      </w:pPr>
      <w:r w:rsidRPr="00FE4CC2">
        <w:rPr>
          <w:rFonts w:ascii="Calibri" w:hAnsi="Calibri" w:cs="Calibri"/>
          <w:lang w:val="en-US"/>
        </w:rPr>
        <w:t xml:space="preserve">Sab, L., &amp; Ghomian, S. (2019). F meaning of life in student based on spirituality, self esteem, and positive affect. </w:t>
      </w:r>
      <w:r w:rsidRPr="00FE4CC2">
        <w:rPr>
          <w:rFonts w:ascii="Calibri" w:hAnsi="Calibri" w:cs="Calibri"/>
          <w:i/>
          <w:iCs/>
          <w:lang w:val="en-US"/>
        </w:rPr>
        <w:t>Revista Inclusiones</w:t>
      </w:r>
      <w:r w:rsidRPr="00FE4CC2">
        <w:rPr>
          <w:rFonts w:ascii="Calibri" w:hAnsi="Calibri" w:cs="Calibri"/>
          <w:lang w:val="en-US"/>
        </w:rPr>
        <w:t>, 535–542.</w:t>
      </w:r>
    </w:p>
    <w:p w14:paraId="2C653A4C" w14:textId="77777777" w:rsidR="00EF3DE4" w:rsidRPr="00FE4CC2" w:rsidRDefault="00EF3DE4" w:rsidP="00EF3DE4">
      <w:pPr>
        <w:pStyle w:val="Bibliography"/>
        <w:spacing w:line="240" w:lineRule="auto"/>
        <w:rPr>
          <w:rFonts w:ascii="Calibri" w:hAnsi="Calibri" w:cs="Calibri"/>
          <w:lang w:val="en-US"/>
        </w:rPr>
      </w:pPr>
      <w:r w:rsidRPr="00FE4CC2">
        <w:rPr>
          <w:rFonts w:ascii="Calibri" w:hAnsi="Calibri" w:cs="Calibri"/>
          <w:lang w:val="en-US"/>
        </w:rPr>
        <w:t xml:space="preserve">Saks, A. M. (2011). Workplace spirituality and employee engagement. </w:t>
      </w:r>
      <w:r w:rsidRPr="00FE4CC2">
        <w:rPr>
          <w:rFonts w:ascii="Calibri" w:hAnsi="Calibri" w:cs="Calibri"/>
          <w:i/>
          <w:iCs/>
          <w:lang w:val="en-US"/>
        </w:rPr>
        <w:t>Journal of Management, Spirituality &amp; Religion</w:t>
      </w:r>
      <w:r w:rsidRPr="00FE4CC2">
        <w:rPr>
          <w:rFonts w:ascii="Calibri" w:hAnsi="Calibri" w:cs="Calibri"/>
          <w:lang w:val="en-US"/>
        </w:rPr>
        <w:t xml:space="preserve">, </w:t>
      </w:r>
      <w:r w:rsidRPr="00FE4CC2">
        <w:rPr>
          <w:rFonts w:ascii="Calibri" w:hAnsi="Calibri" w:cs="Calibri"/>
          <w:i/>
          <w:iCs/>
          <w:lang w:val="en-US"/>
        </w:rPr>
        <w:t>8</w:t>
      </w:r>
      <w:r w:rsidRPr="00FE4CC2">
        <w:rPr>
          <w:rFonts w:ascii="Calibri" w:hAnsi="Calibri" w:cs="Calibri"/>
          <w:lang w:val="en-US"/>
        </w:rPr>
        <w:t>(4), 317–340. https://doi.org/10.1080/14766086.2011.630170</w:t>
      </w:r>
    </w:p>
    <w:p w14:paraId="427A47CE" w14:textId="77777777" w:rsidR="00EF3DE4" w:rsidRPr="00FE4CC2" w:rsidRDefault="00EF3DE4" w:rsidP="00EF3DE4">
      <w:pPr>
        <w:pStyle w:val="Bibliography"/>
        <w:spacing w:line="240" w:lineRule="auto"/>
        <w:rPr>
          <w:rFonts w:ascii="Calibri" w:hAnsi="Calibri" w:cs="Calibri"/>
          <w:lang w:val="en-US"/>
        </w:rPr>
      </w:pPr>
      <w:r w:rsidRPr="00FE4CC2">
        <w:rPr>
          <w:rFonts w:ascii="Calibri" w:hAnsi="Calibri" w:cs="Calibri"/>
          <w:lang w:val="en-US"/>
        </w:rPr>
        <w:t xml:space="preserve">Sani, A., &amp; Maharani Ekowati, V. (2019). Spirituality at work and organizational commitment as moderating variables in relationship between Islamic spirituality and OCB IP and influence toward employee performance. </w:t>
      </w:r>
      <w:r w:rsidRPr="00FE4CC2">
        <w:rPr>
          <w:rFonts w:ascii="Calibri" w:hAnsi="Calibri" w:cs="Calibri"/>
          <w:i/>
          <w:iCs/>
          <w:lang w:val="en-US"/>
        </w:rPr>
        <w:t>Journal of Islamic Marketing</w:t>
      </w:r>
      <w:r w:rsidRPr="00FE4CC2">
        <w:rPr>
          <w:rFonts w:ascii="Calibri" w:hAnsi="Calibri" w:cs="Calibri"/>
          <w:lang w:val="en-US"/>
        </w:rPr>
        <w:t xml:space="preserve">, </w:t>
      </w:r>
      <w:r w:rsidRPr="00FE4CC2">
        <w:rPr>
          <w:rFonts w:ascii="Calibri" w:hAnsi="Calibri" w:cs="Calibri"/>
          <w:i/>
          <w:iCs/>
          <w:lang w:val="en-US"/>
        </w:rPr>
        <w:t>11</w:t>
      </w:r>
      <w:r w:rsidRPr="00FE4CC2">
        <w:rPr>
          <w:rFonts w:ascii="Calibri" w:hAnsi="Calibri" w:cs="Calibri"/>
          <w:lang w:val="en-US"/>
        </w:rPr>
        <w:t>(6), 1777–1799. https://doi.org/10.1108/JIMA-08-2018-0140</w:t>
      </w:r>
    </w:p>
    <w:p w14:paraId="68218DA3" w14:textId="77777777" w:rsidR="00EF3DE4" w:rsidRPr="00FE4CC2" w:rsidRDefault="00EF3DE4" w:rsidP="00EF3DE4">
      <w:pPr>
        <w:pStyle w:val="Bibliography"/>
        <w:spacing w:line="240" w:lineRule="auto"/>
        <w:rPr>
          <w:rFonts w:ascii="Calibri" w:hAnsi="Calibri" w:cs="Calibri"/>
          <w:lang w:val="en-US"/>
        </w:rPr>
      </w:pPr>
      <w:r w:rsidRPr="00FE4CC2">
        <w:rPr>
          <w:rFonts w:ascii="Calibri" w:hAnsi="Calibri" w:cs="Calibri"/>
          <w:lang w:val="en-US"/>
        </w:rPr>
        <w:t xml:space="preserve">Schneider, J. (2012). </w:t>
      </w:r>
      <w:r w:rsidRPr="00FE4CC2">
        <w:rPr>
          <w:rFonts w:ascii="Calibri" w:hAnsi="Calibri" w:cs="Calibri"/>
        </w:rPr>
        <w:t xml:space="preserve">Spiritualität und spirituality in der Welt der Arbeit und der Welt der Gesundheit. </w:t>
      </w:r>
      <w:r w:rsidRPr="00FE4CC2">
        <w:rPr>
          <w:rFonts w:ascii="Calibri" w:hAnsi="Calibri" w:cs="Calibri"/>
          <w:i/>
          <w:iCs/>
          <w:lang w:val="en-US"/>
        </w:rPr>
        <w:t>International Journal of Practical Theology</w:t>
      </w:r>
      <w:r w:rsidRPr="00FE4CC2">
        <w:rPr>
          <w:rFonts w:ascii="Calibri" w:hAnsi="Calibri" w:cs="Calibri"/>
          <w:lang w:val="en-US"/>
        </w:rPr>
        <w:t xml:space="preserve">, </w:t>
      </w:r>
      <w:r w:rsidRPr="00FE4CC2">
        <w:rPr>
          <w:rFonts w:ascii="Calibri" w:hAnsi="Calibri" w:cs="Calibri"/>
          <w:i/>
          <w:iCs/>
          <w:lang w:val="en-US"/>
        </w:rPr>
        <w:t>16</w:t>
      </w:r>
      <w:r w:rsidRPr="00FE4CC2">
        <w:rPr>
          <w:rFonts w:ascii="Calibri" w:hAnsi="Calibri" w:cs="Calibri"/>
          <w:lang w:val="en-US"/>
        </w:rPr>
        <w:t>(1), 124–155. https://doi.org/10.1515/ijpt-2012-0010</w:t>
      </w:r>
    </w:p>
    <w:p w14:paraId="6A43A451" w14:textId="77777777" w:rsidR="00EF3DE4" w:rsidRPr="00FE4CC2" w:rsidRDefault="00EF3DE4" w:rsidP="00EF3DE4">
      <w:pPr>
        <w:pStyle w:val="Bibliography"/>
        <w:spacing w:line="240" w:lineRule="auto"/>
        <w:rPr>
          <w:rFonts w:ascii="Calibri" w:hAnsi="Calibri" w:cs="Calibri"/>
          <w:lang w:val="en-US"/>
        </w:rPr>
      </w:pPr>
      <w:r w:rsidRPr="00FE4CC2">
        <w:rPr>
          <w:rFonts w:ascii="Calibri" w:hAnsi="Calibri" w:cs="Calibri"/>
          <w:lang w:val="en-US"/>
        </w:rPr>
        <w:t xml:space="preserve">Seybold, K. S., &amp; Hill, P. C. (2001). The Role of Religion and Spirituality in Mental and Physical Health. </w:t>
      </w:r>
      <w:r w:rsidRPr="00FE4CC2">
        <w:rPr>
          <w:rFonts w:ascii="Calibri" w:hAnsi="Calibri" w:cs="Calibri"/>
          <w:i/>
          <w:iCs/>
          <w:lang w:val="en-US"/>
        </w:rPr>
        <w:t>Current Directions in Psychological Science</w:t>
      </w:r>
      <w:r w:rsidRPr="00FE4CC2">
        <w:rPr>
          <w:rFonts w:ascii="Calibri" w:hAnsi="Calibri" w:cs="Calibri"/>
          <w:lang w:val="en-US"/>
        </w:rPr>
        <w:t xml:space="preserve">, </w:t>
      </w:r>
      <w:r w:rsidRPr="00FE4CC2">
        <w:rPr>
          <w:rFonts w:ascii="Calibri" w:hAnsi="Calibri" w:cs="Calibri"/>
          <w:i/>
          <w:iCs/>
          <w:lang w:val="en-US"/>
        </w:rPr>
        <w:t>10</w:t>
      </w:r>
      <w:r w:rsidRPr="00FE4CC2">
        <w:rPr>
          <w:rFonts w:ascii="Calibri" w:hAnsi="Calibri" w:cs="Calibri"/>
          <w:lang w:val="en-US"/>
        </w:rPr>
        <w:t>(1), 21–24. https://doi.org/10.1111/1467-8721.00106</w:t>
      </w:r>
    </w:p>
    <w:p w14:paraId="4003AC2A" w14:textId="77777777" w:rsidR="00EF3DE4" w:rsidRPr="00FE4CC2" w:rsidRDefault="00EF3DE4" w:rsidP="00EF3DE4">
      <w:pPr>
        <w:pStyle w:val="Bibliography"/>
        <w:spacing w:line="240" w:lineRule="auto"/>
        <w:rPr>
          <w:rFonts w:ascii="Calibri" w:hAnsi="Calibri" w:cs="Calibri"/>
          <w:lang w:val="en-US"/>
        </w:rPr>
      </w:pPr>
      <w:r w:rsidRPr="00FE4CC2">
        <w:rPr>
          <w:rFonts w:ascii="Calibri" w:hAnsi="Calibri" w:cs="Calibri"/>
          <w:lang w:val="en-US"/>
        </w:rPr>
        <w:t xml:space="preserve">Sharma, P. K., &amp; Kumra, R. (2020). Relationship between workplace spirituality, organizational justice and mental health: Mediation role of employee engagement. </w:t>
      </w:r>
      <w:r w:rsidRPr="00FE4CC2">
        <w:rPr>
          <w:rFonts w:ascii="Calibri" w:hAnsi="Calibri" w:cs="Calibri"/>
          <w:i/>
          <w:iCs/>
          <w:lang w:val="en-US"/>
        </w:rPr>
        <w:t>Journal of Advances in Management Research</w:t>
      </w:r>
      <w:r w:rsidRPr="00FE4CC2">
        <w:rPr>
          <w:rFonts w:ascii="Calibri" w:hAnsi="Calibri" w:cs="Calibri"/>
          <w:lang w:val="en-US"/>
        </w:rPr>
        <w:t xml:space="preserve">, </w:t>
      </w:r>
      <w:r w:rsidRPr="00FE4CC2">
        <w:rPr>
          <w:rFonts w:ascii="Calibri" w:hAnsi="Calibri" w:cs="Calibri"/>
          <w:i/>
          <w:iCs/>
          <w:lang w:val="en-US"/>
        </w:rPr>
        <w:t>17</w:t>
      </w:r>
      <w:r w:rsidRPr="00FE4CC2">
        <w:rPr>
          <w:rFonts w:ascii="Calibri" w:hAnsi="Calibri" w:cs="Calibri"/>
          <w:lang w:val="en-US"/>
        </w:rPr>
        <w:t>(5), 627–650. https://doi.org/10.1108/JAMR-01-2020-0007</w:t>
      </w:r>
    </w:p>
    <w:p w14:paraId="67F0A0F2" w14:textId="77777777" w:rsidR="00EF3DE4" w:rsidRPr="00FE4CC2" w:rsidRDefault="00EF3DE4" w:rsidP="00EF3DE4">
      <w:pPr>
        <w:pStyle w:val="Bibliography"/>
        <w:spacing w:line="240" w:lineRule="auto"/>
        <w:rPr>
          <w:rFonts w:ascii="Calibri" w:hAnsi="Calibri" w:cs="Calibri"/>
          <w:lang w:val="en-US"/>
        </w:rPr>
      </w:pPr>
      <w:r w:rsidRPr="00FE4CC2">
        <w:rPr>
          <w:rFonts w:ascii="Calibri" w:hAnsi="Calibri" w:cs="Calibri"/>
          <w:lang w:val="en-US"/>
        </w:rPr>
        <w:t xml:space="preserve">Sintaasih, D. K., Manuati Dewi, I. G. A., Mudiartha Utama, I. W., &amp; Mujiati, N. W. (2019). Work spirituality: Its effect to the organizational commitment and performance of rural credit institution administrator. </w:t>
      </w:r>
      <w:r w:rsidRPr="00FE4CC2">
        <w:rPr>
          <w:rFonts w:ascii="Calibri" w:hAnsi="Calibri" w:cs="Calibri"/>
          <w:i/>
          <w:iCs/>
          <w:lang w:val="en-US"/>
        </w:rPr>
        <w:t>International Journal of Ethics and Systems</w:t>
      </w:r>
      <w:r w:rsidRPr="00FE4CC2">
        <w:rPr>
          <w:rFonts w:ascii="Calibri" w:hAnsi="Calibri" w:cs="Calibri"/>
          <w:lang w:val="en-US"/>
        </w:rPr>
        <w:t xml:space="preserve">, </w:t>
      </w:r>
      <w:r w:rsidRPr="00FE4CC2">
        <w:rPr>
          <w:rFonts w:ascii="Calibri" w:hAnsi="Calibri" w:cs="Calibri"/>
          <w:i/>
          <w:iCs/>
          <w:lang w:val="en-US"/>
        </w:rPr>
        <w:t>35</w:t>
      </w:r>
      <w:r w:rsidRPr="00FE4CC2">
        <w:rPr>
          <w:rFonts w:ascii="Calibri" w:hAnsi="Calibri" w:cs="Calibri"/>
          <w:lang w:val="en-US"/>
        </w:rPr>
        <w:t>(3), 306–322. https://doi.org/10.1108/IJOES-09-2017-0135</w:t>
      </w:r>
    </w:p>
    <w:p w14:paraId="155B4E04" w14:textId="77777777" w:rsidR="00EF3DE4" w:rsidRPr="00FE4CC2" w:rsidRDefault="00EF3DE4" w:rsidP="00EF3DE4">
      <w:pPr>
        <w:pStyle w:val="Bibliography"/>
        <w:spacing w:line="240" w:lineRule="auto"/>
        <w:rPr>
          <w:rFonts w:ascii="Calibri" w:hAnsi="Calibri" w:cs="Calibri"/>
          <w:lang w:val="en-US"/>
        </w:rPr>
      </w:pPr>
      <w:r w:rsidRPr="00FE4CC2">
        <w:rPr>
          <w:rFonts w:ascii="Calibri" w:hAnsi="Calibri" w:cs="Calibri"/>
          <w:lang w:val="en-US"/>
        </w:rPr>
        <w:t xml:space="preserve">Smith, B. W., Ortiz, J. A., Wiggins, K. T., Bernard, J. F., &amp; Dalen, J. (2012). Spirituality, resilience, and positive emotions. In </w:t>
      </w:r>
      <w:r w:rsidRPr="00FE4CC2">
        <w:rPr>
          <w:rFonts w:ascii="Calibri" w:hAnsi="Calibri" w:cs="Calibri"/>
          <w:i/>
          <w:iCs/>
          <w:lang w:val="en-US"/>
        </w:rPr>
        <w:t>The Oxford handbook of psychology and spirituality</w:t>
      </w:r>
      <w:r w:rsidRPr="00FE4CC2">
        <w:rPr>
          <w:rFonts w:ascii="Calibri" w:hAnsi="Calibri" w:cs="Calibri"/>
          <w:lang w:val="en-US"/>
        </w:rPr>
        <w:t xml:space="preserve"> (pp. 437–454). Oxford University Press. https://doi.org/10.1093/oxfordhb/9780199729920.013.0028</w:t>
      </w:r>
    </w:p>
    <w:p w14:paraId="6ACCAAB8" w14:textId="77777777" w:rsidR="00EF3DE4" w:rsidRPr="00FE4CC2" w:rsidRDefault="00EF3DE4" w:rsidP="00EF3DE4">
      <w:pPr>
        <w:pStyle w:val="Bibliography"/>
        <w:spacing w:line="240" w:lineRule="auto"/>
        <w:rPr>
          <w:rFonts w:ascii="Calibri" w:hAnsi="Calibri" w:cs="Calibri"/>
          <w:lang w:val="en-US"/>
        </w:rPr>
      </w:pPr>
      <w:r w:rsidRPr="00FE4CC2">
        <w:rPr>
          <w:rFonts w:ascii="Calibri" w:hAnsi="Calibri" w:cs="Calibri"/>
          <w:lang w:val="en-US"/>
        </w:rPr>
        <w:t xml:space="preserve">Soha, H. M., Osman, A., Salahuddin, S. N., Abdullah, S., &amp; Ramlee, N. F. (2016). The Relationship of Work Influence, Sense of Community and Individual Spirituality towards Organizational Performance. </w:t>
      </w:r>
      <w:r w:rsidRPr="00FE4CC2">
        <w:rPr>
          <w:rFonts w:ascii="Calibri" w:hAnsi="Calibri" w:cs="Calibri"/>
          <w:i/>
          <w:iCs/>
          <w:lang w:val="en-US"/>
        </w:rPr>
        <w:t>Procedia Economics and Finance</w:t>
      </w:r>
      <w:r w:rsidRPr="00FE4CC2">
        <w:rPr>
          <w:rFonts w:ascii="Calibri" w:hAnsi="Calibri" w:cs="Calibri"/>
          <w:lang w:val="en-US"/>
        </w:rPr>
        <w:t xml:space="preserve">, </w:t>
      </w:r>
      <w:r w:rsidRPr="00FE4CC2">
        <w:rPr>
          <w:rFonts w:ascii="Calibri" w:hAnsi="Calibri" w:cs="Calibri"/>
          <w:i/>
          <w:iCs/>
          <w:lang w:val="en-US"/>
        </w:rPr>
        <w:t>35</w:t>
      </w:r>
      <w:r w:rsidRPr="00FE4CC2">
        <w:rPr>
          <w:rFonts w:ascii="Calibri" w:hAnsi="Calibri" w:cs="Calibri"/>
          <w:lang w:val="en-US"/>
        </w:rPr>
        <w:t>, 591–596. https://doi.org/10.1016/S2212-5671(16)00072-1</w:t>
      </w:r>
    </w:p>
    <w:p w14:paraId="48BE48AF" w14:textId="77777777" w:rsidR="00EF3DE4" w:rsidRPr="00FE4CC2" w:rsidRDefault="00EF3DE4" w:rsidP="00EF3DE4">
      <w:pPr>
        <w:pStyle w:val="Bibliography"/>
        <w:spacing w:line="240" w:lineRule="auto"/>
        <w:rPr>
          <w:rFonts w:ascii="Calibri" w:hAnsi="Calibri" w:cs="Calibri"/>
          <w:lang w:val="en-US"/>
        </w:rPr>
      </w:pPr>
      <w:r w:rsidRPr="00FE4CC2">
        <w:rPr>
          <w:rFonts w:ascii="Calibri" w:hAnsi="Calibri" w:cs="Calibri"/>
          <w:lang w:val="en-US"/>
        </w:rPr>
        <w:t xml:space="preserve">Sony, M., &amp; Mekoth, N. (2019). The relationship between workplace spirituality, job satisfaction and job performance. </w:t>
      </w:r>
      <w:r w:rsidRPr="00FE4CC2">
        <w:rPr>
          <w:rFonts w:ascii="Calibri" w:hAnsi="Calibri" w:cs="Calibri"/>
          <w:i/>
          <w:iCs/>
          <w:lang w:val="en-US"/>
        </w:rPr>
        <w:t>International Journal of Process Management and Benchmarking</w:t>
      </w:r>
      <w:r w:rsidRPr="00FE4CC2">
        <w:rPr>
          <w:rFonts w:ascii="Calibri" w:hAnsi="Calibri" w:cs="Calibri"/>
          <w:lang w:val="en-US"/>
        </w:rPr>
        <w:t xml:space="preserve">, </w:t>
      </w:r>
      <w:r w:rsidRPr="00FE4CC2">
        <w:rPr>
          <w:rFonts w:ascii="Calibri" w:hAnsi="Calibri" w:cs="Calibri"/>
          <w:i/>
          <w:iCs/>
          <w:lang w:val="en-US"/>
        </w:rPr>
        <w:t>9</w:t>
      </w:r>
      <w:r w:rsidRPr="00FE4CC2">
        <w:rPr>
          <w:rFonts w:ascii="Calibri" w:hAnsi="Calibri" w:cs="Calibri"/>
          <w:lang w:val="en-US"/>
        </w:rPr>
        <w:t>(1), 27–46. https://doi.org/10.1504/IJPMB.2019.097819</w:t>
      </w:r>
    </w:p>
    <w:p w14:paraId="46F73485" w14:textId="77777777" w:rsidR="00EF3DE4" w:rsidRPr="00FE4CC2" w:rsidRDefault="00EF3DE4" w:rsidP="00EF3DE4">
      <w:pPr>
        <w:pStyle w:val="Bibliography"/>
        <w:spacing w:line="240" w:lineRule="auto"/>
        <w:rPr>
          <w:rFonts w:ascii="Calibri" w:hAnsi="Calibri" w:cs="Calibri"/>
          <w:lang w:val="en-US"/>
        </w:rPr>
      </w:pPr>
      <w:r w:rsidRPr="00FE4CC2">
        <w:rPr>
          <w:rFonts w:ascii="Calibri" w:hAnsi="Calibri" w:cs="Calibri"/>
          <w:lang w:val="en-US"/>
        </w:rPr>
        <w:t xml:space="preserve">Sorajjakool, S., Aja, V., Chilson, B., Ramírez-Johnson, J., &amp; Earll, A. (2008). Disconnection, Depression, and Spirituality: A Study of the Role of Spirituality and Meaning in the Lives of Individuals </w:t>
      </w:r>
      <w:r w:rsidRPr="00FE4CC2">
        <w:rPr>
          <w:rFonts w:ascii="Calibri" w:hAnsi="Calibri" w:cs="Calibri"/>
          <w:lang w:val="en-US"/>
        </w:rPr>
        <w:lastRenderedPageBreak/>
        <w:t xml:space="preserve">with Severe Depression. </w:t>
      </w:r>
      <w:r w:rsidRPr="00FE4CC2">
        <w:rPr>
          <w:rFonts w:ascii="Calibri" w:hAnsi="Calibri" w:cs="Calibri"/>
          <w:i/>
          <w:iCs/>
          <w:lang w:val="en-US"/>
        </w:rPr>
        <w:t>Pastoral Psychology</w:t>
      </w:r>
      <w:r w:rsidRPr="00FE4CC2">
        <w:rPr>
          <w:rFonts w:ascii="Calibri" w:hAnsi="Calibri" w:cs="Calibri"/>
          <w:lang w:val="en-US"/>
        </w:rPr>
        <w:t xml:space="preserve">, </w:t>
      </w:r>
      <w:r w:rsidRPr="00FE4CC2">
        <w:rPr>
          <w:rFonts w:ascii="Calibri" w:hAnsi="Calibri" w:cs="Calibri"/>
          <w:i/>
          <w:iCs/>
          <w:lang w:val="en-US"/>
        </w:rPr>
        <w:t>56</w:t>
      </w:r>
      <w:r w:rsidRPr="00FE4CC2">
        <w:rPr>
          <w:rFonts w:ascii="Calibri" w:hAnsi="Calibri" w:cs="Calibri"/>
          <w:lang w:val="en-US"/>
        </w:rPr>
        <w:t>(5), 521–532. https://doi.org/10.1007/s11089-008-0125-2</w:t>
      </w:r>
    </w:p>
    <w:p w14:paraId="14A6AF15" w14:textId="77777777" w:rsidR="00EF3DE4" w:rsidRPr="00FE4CC2" w:rsidRDefault="00EF3DE4" w:rsidP="00EF3DE4">
      <w:pPr>
        <w:pStyle w:val="Bibliography"/>
        <w:spacing w:line="240" w:lineRule="auto"/>
        <w:rPr>
          <w:rFonts w:ascii="Calibri" w:hAnsi="Calibri" w:cs="Calibri"/>
          <w:lang w:val="en-US"/>
        </w:rPr>
      </w:pPr>
      <w:r w:rsidRPr="00FE4CC2">
        <w:rPr>
          <w:rFonts w:ascii="Calibri" w:hAnsi="Calibri" w:cs="Calibri"/>
          <w:lang w:val="en-US"/>
        </w:rPr>
        <w:t xml:space="preserve">Supriyanto, A. S., Soetjipto, B. E., &amp; Maharani, V. (2016). The effect of spiritual leadership on workplace spirituality, job satisfaction and ihsan behaviour: A study on nurses of Aisyiah Islamic hospital in Malang, Indonesia. </w:t>
      </w:r>
      <w:r w:rsidRPr="00FE4CC2">
        <w:rPr>
          <w:rFonts w:ascii="Calibri" w:hAnsi="Calibri" w:cs="Calibri"/>
          <w:i/>
          <w:iCs/>
          <w:lang w:val="en-US"/>
        </w:rPr>
        <w:t>International Journal of Applied Business and Economic Research</w:t>
      </w:r>
      <w:r w:rsidRPr="00FE4CC2">
        <w:rPr>
          <w:rFonts w:ascii="Calibri" w:hAnsi="Calibri" w:cs="Calibri"/>
          <w:lang w:val="en-US"/>
        </w:rPr>
        <w:t xml:space="preserve">, </w:t>
      </w:r>
      <w:r w:rsidRPr="00FE4CC2">
        <w:rPr>
          <w:rFonts w:ascii="Calibri" w:hAnsi="Calibri" w:cs="Calibri"/>
          <w:i/>
          <w:iCs/>
          <w:lang w:val="en-US"/>
        </w:rPr>
        <w:t>14</w:t>
      </w:r>
      <w:r w:rsidRPr="00FE4CC2">
        <w:rPr>
          <w:rFonts w:ascii="Calibri" w:hAnsi="Calibri" w:cs="Calibri"/>
          <w:lang w:val="en-US"/>
        </w:rPr>
        <w:t>(11), Article 11.</w:t>
      </w:r>
    </w:p>
    <w:p w14:paraId="59976728" w14:textId="77777777" w:rsidR="00EF3DE4" w:rsidRPr="00FE4CC2" w:rsidRDefault="00EF3DE4" w:rsidP="00EF3DE4">
      <w:pPr>
        <w:pStyle w:val="Bibliography"/>
        <w:spacing w:line="240" w:lineRule="auto"/>
        <w:rPr>
          <w:rFonts w:ascii="Calibri" w:hAnsi="Calibri" w:cs="Calibri"/>
          <w:lang w:val="en-US"/>
        </w:rPr>
      </w:pPr>
      <w:r w:rsidRPr="00FE4CC2">
        <w:rPr>
          <w:rFonts w:ascii="Calibri" w:hAnsi="Calibri" w:cs="Calibri"/>
          <w:lang w:val="en-US"/>
        </w:rPr>
        <w:t xml:space="preserve">Tejeda, M. J. (2015). Exploring the Supportive Effects of Spiritual Well-Being on Job Satisfaction Given Adverse Work Conditions. </w:t>
      </w:r>
      <w:r w:rsidRPr="00FE4CC2">
        <w:rPr>
          <w:rFonts w:ascii="Calibri" w:hAnsi="Calibri" w:cs="Calibri"/>
          <w:i/>
          <w:iCs/>
          <w:lang w:val="en-US"/>
        </w:rPr>
        <w:t>Journal of Business Ethics</w:t>
      </w:r>
      <w:r w:rsidRPr="00FE4CC2">
        <w:rPr>
          <w:rFonts w:ascii="Calibri" w:hAnsi="Calibri" w:cs="Calibri"/>
          <w:lang w:val="en-US"/>
        </w:rPr>
        <w:t xml:space="preserve">, </w:t>
      </w:r>
      <w:r w:rsidRPr="00FE4CC2">
        <w:rPr>
          <w:rFonts w:ascii="Calibri" w:hAnsi="Calibri" w:cs="Calibri"/>
          <w:i/>
          <w:iCs/>
          <w:lang w:val="en-US"/>
        </w:rPr>
        <w:t>131</w:t>
      </w:r>
      <w:r w:rsidRPr="00FE4CC2">
        <w:rPr>
          <w:rFonts w:ascii="Calibri" w:hAnsi="Calibri" w:cs="Calibri"/>
          <w:lang w:val="en-US"/>
        </w:rPr>
        <w:t>(1), 173–181. https://doi.org/10.1007/s10551-014-2269-6</w:t>
      </w:r>
    </w:p>
    <w:p w14:paraId="205D6205" w14:textId="77777777" w:rsidR="00EF3DE4" w:rsidRPr="00FE4CC2" w:rsidRDefault="00EF3DE4" w:rsidP="00EF3DE4">
      <w:pPr>
        <w:pStyle w:val="Bibliography"/>
        <w:spacing w:line="240" w:lineRule="auto"/>
        <w:rPr>
          <w:rFonts w:ascii="Calibri" w:hAnsi="Calibri" w:cs="Calibri"/>
          <w:lang w:val="en-US"/>
        </w:rPr>
      </w:pPr>
      <w:r w:rsidRPr="00FE4CC2">
        <w:rPr>
          <w:rFonts w:ascii="Calibri" w:hAnsi="Calibri" w:cs="Calibri"/>
          <w:lang w:val="en-US"/>
        </w:rPr>
        <w:t xml:space="preserve">Unterrainer, H.-F., Ladenhauf, K. H., Moazedi, M. L., Wallner-Liebmann, S. J., &amp; Fink, A. (2010). Dimensions of Religious/Spiritual Well-Being and their relation to Personality and Psychological Well-Being. </w:t>
      </w:r>
      <w:r w:rsidRPr="00FE4CC2">
        <w:rPr>
          <w:rFonts w:ascii="Calibri" w:hAnsi="Calibri" w:cs="Calibri"/>
          <w:i/>
          <w:iCs/>
          <w:lang w:val="en-US"/>
        </w:rPr>
        <w:t>Personality and Individual Differences</w:t>
      </w:r>
      <w:r w:rsidRPr="00FE4CC2">
        <w:rPr>
          <w:rFonts w:ascii="Calibri" w:hAnsi="Calibri" w:cs="Calibri"/>
          <w:lang w:val="en-US"/>
        </w:rPr>
        <w:t xml:space="preserve">, </w:t>
      </w:r>
      <w:r w:rsidRPr="00FE4CC2">
        <w:rPr>
          <w:rFonts w:ascii="Calibri" w:hAnsi="Calibri" w:cs="Calibri"/>
          <w:i/>
          <w:iCs/>
          <w:lang w:val="en-US"/>
        </w:rPr>
        <w:t>49</w:t>
      </w:r>
      <w:r w:rsidRPr="00FE4CC2">
        <w:rPr>
          <w:rFonts w:ascii="Calibri" w:hAnsi="Calibri" w:cs="Calibri"/>
          <w:lang w:val="en-US"/>
        </w:rPr>
        <w:t>(3), 192–197. https://doi.org/10.1016/j.paid.2010.03.032</w:t>
      </w:r>
    </w:p>
    <w:p w14:paraId="3986104A" w14:textId="77777777" w:rsidR="00EF3DE4" w:rsidRPr="00FE4CC2" w:rsidRDefault="00EF3DE4" w:rsidP="00EF3DE4">
      <w:pPr>
        <w:pStyle w:val="Bibliography"/>
        <w:spacing w:line="240" w:lineRule="auto"/>
        <w:rPr>
          <w:rFonts w:ascii="Calibri" w:hAnsi="Calibri" w:cs="Calibri"/>
          <w:lang w:val="en-US"/>
        </w:rPr>
      </w:pPr>
      <w:r w:rsidRPr="00FE4CC2">
        <w:rPr>
          <w:rFonts w:ascii="Calibri" w:hAnsi="Calibri" w:cs="Calibri"/>
          <w:lang w:val="en-US"/>
        </w:rPr>
        <w:t xml:space="preserve">van der Walt, F., &amp; de Klerk, J. J. (2014). Workplace spirituality and job satisfaction. </w:t>
      </w:r>
      <w:r w:rsidRPr="00FE4CC2">
        <w:rPr>
          <w:rFonts w:ascii="Calibri" w:hAnsi="Calibri" w:cs="Calibri"/>
          <w:i/>
          <w:iCs/>
          <w:lang w:val="en-US"/>
        </w:rPr>
        <w:t>International Review of Psychiatry</w:t>
      </w:r>
      <w:r w:rsidRPr="00FE4CC2">
        <w:rPr>
          <w:rFonts w:ascii="Calibri" w:hAnsi="Calibri" w:cs="Calibri"/>
          <w:lang w:val="en-US"/>
        </w:rPr>
        <w:t xml:space="preserve">, </w:t>
      </w:r>
      <w:r w:rsidRPr="00FE4CC2">
        <w:rPr>
          <w:rFonts w:ascii="Calibri" w:hAnsi="Calibri" w:cs="Calibri"/>
          <w:i/>
          <w:iCs/>
          <w:lang w:val="en-US"/>
        </w:rPr>
        <w:t>26</w:t>
      </w:r>
      <w:r w:rsidRPr="00FE4CC2">
        <w:rPr>
          <w:rFonts w:ascii="Calibri" w:hAnsi="Calibri" w:cs="Calibri"/>
          <w:lang w:val="en-US"/>
        </w:rPr>
        <w:t>(3), 379–389. https://doi.org/10.3109/09540261.2014.908826</w:t>
      </w:r>
    </w:p>
    <w:p w14:paraId="672BC2BE" w14:textId="77777777" w:rsidR="00EF3DE4" w:rsidRPr="00FE4CC2" w:rsidRDefault="00EF3DE4" w:rsidP="00EF3DE4">
      <w:pPr>
        <w:pStyle w:val="Bibliography"/>
        <w:spacing w:line="240" w:lineRule="auto"/>
        <w:rPr>
          <w:rFonts w:ascii="Calibri" w:hAnsi="Calibri" w:cs="Calibri"/>
          <w:lang w:val="en-US"/>
        </w:rPr>
      </w:pPr>
      <w:r w:rsidRPr="00FE4CC2">
        <w:rPr>
          <w:rFonts w:ascii="Calibri" w:hAnsi="Calibri" w:cs="Calibri"/>
          <w:lang w:val="en-US"/>
        </w:rPr>
        <w:t xml:space="preserve">van Dierendonck, D. (2004). The construct validity of Ryff’s Scales of Psychological Well-being and its extension with spiritual well-being. </w:t>
      </w:r>
      <w:r w:rsidRPr="00FE4CC2">
        <w:rPr>
          <w:rFonts w:ascii="Calibri" w:hAnsi="Calibri" w:cs="Calibri"/>
          <w:i/>
          <w:iCs/>
          <w:lang w:val="en-US"/>
        </w:rPr>
        <w:t>Personality and Individual Differences</w:t>
      </w:r>
      <w:r w:rsidRPr="00FE4CC2">
        <w:rPr>
          <w:rFonts w:ascii="Calibri" w:hAnsi="Calibri" w:cs="Calibri"/>
          <w:lang w:val="en-US"/>
        </w:rPr>
        <w:t xml:space="preserve">, </w:t>
      </w:r>
      <w:r w:rsidRPr="00FE4CC2">
        <w:rPr>
          <w:rFonts w:ascii="Calibri" w:hAnsi="Calibri" w:cs="Calibri"/>
          <w:i/>
          <w:iCs/>
          <w:lang w:val="en-US"/>
        </w:rPr>
        <w:t>36</w:t>
      </w:r>
      <w:r w:rsidRPr="00FE4CC2">
        <w:rPr>
          <w:rFonts w:ascii="Calibri" w:hAnsi="Calibri" w:cs="Calibri"/>
          <w:lang w:val="en-US"/>
        </w:rPr>
        <w:t>(3), 629–643. https://doi.org/10.1016/S0191-8869(03)00122-3</w:t>
      </w:r>
    </w:p>
    <w:p w14:paraId="14DAE764" w14:textId="77777777" w:rsidR="00EF3DE4" w:rsidRPr="00FE4CC2" w:rsidRDefault="00EF3DE4" w:rsidP="00EF3DE4">
      <w:pPr>
        <w:pStyle w:val="Bibliography"/>
        <w:spacing w:line="240" w:lineRule="auto"/>
        <w:rPr>
          <w:rFonts w:ascii="Calibri" w:hAnsi="Calibri" w:cs="Calibri"/>
          <w:lang w:val="en-US"/>
        </w:rPr>
      </w:pPr>
      <w:r w:rsidRPr="00FE4CC2">
        <w:rPr>
          <w:rFonts w:ascii="Calibri" w:hAnsi="Calibri" w:cs="Calibri"/>
          <w:lang w:val="en-US"/>
        </w:rPr>
        <w:t xml:space="preserve">Vella-Brodrick, D. A., &amp; Allen, F. C. L. (1995). Development and Psychometric Validation of the Mental, Physical, and Spiritual Well-Being Scale. </w:t>
      </w:r>
      <w:r w:rsidRPr="00FE4CC2">
        <w:rPr>
          <w:rFonts w:ascii="Calibri" w:hAnsi="Calibri" w:cs="Calibri"/>
          <w:i/>
          <w:iCs/>
          <w:lang w:val="en-US"/>
        </w:rPr>
        <w:t>Psychological Reports</w:t>
      </w:r>
      <w:r w:rsidRPr="00FE4CC2">
        <w:rPr>
          <w:rFonts w:ascii="Calibri" w:hAnsi="Calibri" w:cs="Calibri"/>
          <w:lang w:val="en-US"/>
        </w:rPr>
        <w:t xml:space="preserve">, </w:t>
      </w:r>
      <w:r w:rsidRPr="00FE4CC2">
        <w:rPr>
          <w:rFonts w:ascii="Calibri" w:hAnsi="Calibri" w:cs="Calibri"/>
          <w:i/>
          <w:iCs/>
          <w:lang w:val="en-US"/>
        </w:rPr>
        <w:t>77</w:t>
      </w:r>
      <w:r w:rsidRPr="00FE4CC2">
        <w:rPr>
          <w:rFonts w:ascii="Calibri" w:hAnsi="Calibri" w:cs="Calibri"/>
          <w:lang w:val="en-US"/>
        </w:rPr>
        <w:t>(2), 659–674. https://doi.org/10.2466/pr0.1995.77.2.659</w:t>
      </w:r>
    </w:p>
    <w:p w14:paraId="2CEB9E2D" w14:textId="77777777" w:rsidR="00EF3DE4" w:rsidRPr="00FE4CC2" w:rsidRDefault="00EF3DE4" w:rsidP="00EF3DE4">
      <w:pPr>
        <w:pStyle w:val="Bibliography"/>
        <w:spacing w:line="240" w:lineRule="auto"/>
        <w:rPr>
          <w:rFonts w:ascii="Calibri" w:hAnsi="Calibri" w:cs="Calibri"/>
          <w:lang w:val="en-US"/>
        </w:rPr>
      </w:pPr>
      <w:r w:rsidRPr="00FE4CC2">
        <w:rPr>
          <w:rFonts w:ascii="Calibri" w:hAnsi="Calibri" w:cs="Calibri"/>
          <w:lang w:val="en-US"/>
        </w:rPr>
        <w:t xml:space="preserve">Walton-Moss, B., Ray, E. M., &amp; Woodruff, K. (2013). Relationship of Spirituality or Religion to Recovery From Substance Abuse: A Systematic Review. </w:t>
      </w:r>
      <w:r w:rsidRPr="00FE4CC2">
        <w:rPr>
          <w:rFonts w:ascii="Calibri" w:hAnsi="Calibri" w:cs="Calibri"/>
          <w:i/>
          <w:iCs/>
          <w:lang w:val="en-US"/>
        </w:rPr>
        <w:t>Journal of Addictions Nursing</w:t>
      </w:r>
      <w:r w:rsidRPr="00FE4CC2">
        <w:rPr>
          <w:rFonts w:ascii="Calibri" w:hAnsi="Calibri" w:cs="Calibri"/>
          <w:lang w:val="en-US"/>
        </w:rPr>
        <w:t xml:space="preserve">, </w:t>
      </w:r>
      <w:r w:rsidRPr="00FE4CC2">
        <w:rPr>
          <w:rFonts w:ascii="Calibri" w:hAnsi="Calibri" w:cs="Calibri"/>
          <w:i/>
          <w:iCs/>
          <w:lang w:val="en-US"/>
        </w:rPr>
        <w:t>24</w:t>
      </w:r>
      <w:r w:rsidRPr="00FE4CC2">
        <w:rPr>
          <w:rFonts w:ascii="Calibri" w:hAnsi="Calibri" w:cs="Calibri"/>
          <w:lang w:val="en-US"/>
        </w:rPr>
        <w:t>(4), 217–226. https://doi.org/10.1097/JAN.0000000000000001</w:t>
      </w:r>
    </w:p>
    <w:p w14:paraId="661FFCB0" w14:textId="77777777" w:rsidR="00EF3DE4" w:rsidRPr="00FE4CC2" w:rsidRDefault="00EF3DE4" w:rsidP="00EF3DE4">
      <w:pPr>
        <w:pStyle w:val="Bibliography"/>
        <w:spacing w:line="240" w:lineRule="auto"/>
        <w:rPr>
          <w:rFonts w:ascii="Calibri" w:hAnsi="Calibri" w:cs="Calibri"/>
          <w:lang w:val="fr-CH"/>
        </w:rPr>
      </w:pPr>
      <w:r w:rsidRPr="00FE4CC2">
        <w:rPr>
          <w:rFonts w:ascii="Calibri" w:hAnsi="Calibri" w:cs="Calibri"/>
          <w:lang w:val="en-US"/>
        </w:rPr>
        <w:t xml:space="preserve">Zadworna-Cieślak, M. (2020). Spirituality, satisfaction with life and health-related behavior of older residents of long-term care institutions—A pilot study. </w:t>
      </w:r>
      <w:r w:rsidRPr="00FE4CC2">
        <w:rPr>
          <w:rFonts w:ascii="Calibri" w:hAnsi="Calibri" w:cs="Calibri"/>
          <w:i/>
          <w:iCs/>
          <w:lang w:val="fr-CH"/>
        </w:rPr>
        <w:t>EXPLORE</w:t>
      </w:r>
      <w:r w:rsidRPr="00FE4CC2">
        <w:rPr>
          <w:rFonts w:ascii="Calibri" w:hAnsi="Calibri" w:cs="Calibri"/>
          <w:lang w:val="fr-CH"/>
        </w:rPr>
        <w:t xml:space="preserve">, </w:t>
      </w:r>
      <w:r w:rsidRPr="00FE4CC2">
        <w:rPr>
          <w:rFonts w:ascii="Calibri" w:hAnsi="Calibri" w:cs="Calibri"/>
          <w:i/>
          <w:iCs/>
          <w:lang w:val="fr-CH"/>
        </w:rPr>
        <w:t>16</w:t>
      </w:r>
      <w:r w:rsidRPr="00FE4CC2">
        <w:rPr>
          <w:rFonts w:ascii="Calibri" w:hAnsi="Calibri" w:cs="Calibri"/>
          <w:lang w:val="fr-CH"/>
        </w:rPr>
        <w:t>(2), 123–129. https://doi.org/10.1016/j.explore.2019.07.016</w:t>
      </w:r>
    </w:p>
    <w:p w14:paraId="742DCBB1" w14:textId="77777777" w:rsidR="00EF3DE4" w:rsidRPr="00FE4CC2" w:rsidRDefault="00EF3DE4" w:rsidP="00EF3DE4">
      <w:pPr>
        <w:pStyle w:val="Bibliography"/>
        <w:spacing w:line="240" w:lineRule="auto"/>
        <w:rPr>
          <w:rFonts w:ascii="Calibri" w:hAnsi="Calibri" w:cs="Calibri"/>
          <w:lang w:val="en-US"/>
        </w:rPr>
      </w:pPr>
      <w:r w:rsidRPr="00FE4CC2">
        <w:rPr>
          <w:rFonts w:ascii="Calibri" w:hAnsi="Calibri" w:cs="Calibri"/>
          <w:lang w:val="fr-CH"/>
        </w:rPr>
        <w:t xml:space="preserve">Zaidi, H., Ghayas, M. M., &amp; Durrani, T. I. K. (2019). </w:t>
      </w:r>
      <w:r w:rsidRPr="00FE4CC2">
        <w:rPr>
          <w:rFonts w:ascii="Calibri" w:hAnsi="Calibri" w:cs="Calibri"/>
          <w:lang w:val="en-US"/>
        </w:rPr>
        <w:t xml:space="preserve">Impact of Work Place Spirituality on Job Satisfaction. </w:t>
      </w:r>
      <w:r w:rsidRPr="00FE4CC2">
        <w:rPr>
          <w:rFonts w:ascii="Calibri" w:hAnsi="Calibri" w:cs="Calibri"/>
          <w:i/>
          <w:iCs/>
          <w:lang w:val="en-US"/>
        </w:rPr>
        <w:t>RADS Journal of Business Management</w:t>
      </w:r>
      <w:r w:rsidRPr="00FE4CC2">
        <w:rPr>
          <w:rFonts w:ascii="Calibri" w:hAnsi="Calibri" w:cs="Calibri"/>
          <w:lang w:val="en-US"/>
        </w:rPr>
        <w:t xml:space="preserve">, </w:t>
      </w:r>
      <w:r w:rsidRPr="00FE4CC2">
        <w:rPr>
          <w:rFonts w:ascii="Calibri" w:hAnsi="Calibri" w:cs="Calibri"/>
          <w:i/>
          <w:iCs/>
          <w:lang w:val="en-US"/>
        </w:rPr>
        <w:t>1</w:t>
      </w:r>
      <w:r w:rsidRPr="00FE4CC2">
        <w:rPr>
          <w:rFonts w:ascii="Calibri" w:hAnsi="Calibri" w:cs="Calibri"/>
          <w:lang w:val="en-US"/>
        </w:rPr>
        <w:t>(1), Article 1.</w:t>
      </w:r>
    </w:p>
    <w:p w14:paraId="1BEC4AC0" w14:textId="77777777" w:rsidR="00EF3DE4" w:rsidRPr="00FE4CC2" w:rsidRDefault="00EF3DE4" w:rsidP="00EF3DE4">
      <w:pPr>
        <w:pStyle w:val="Bibliography"/>
        <w:spacing w:line="240" w:lineRule="auto"/>
        <w:rPr>
          <w:rFonts w:ascii="Calibri" w:hAnsi="Calibri" w:cs="Calibri"/>
          <w:lang w:val="en-US"/>
        </w:rPr>
      </w:pPr>
      <w:r w:rsidRPr="00FE4CC2">
        <w:rPr>
          <w:rFonts w:ascii="Calibri" w:hAnsi="Calibri" w:cs="Calibri"/>
          <w:lang w:val="en-US"/>
        </w:rPr>
        <w:t xml:space="preserve">Zou, W.-C., &amp; Dahling, J. (2017). Workplace spirituality buffers the effects of emotional labour on employee well-being. </w:t>
      </w:r>
      <w:r w:rsidRPr="00FE4CC2">
        <w:rPr>
          <w:rFonts w:ascii="Calibri" w:hAnsi="Calibri" w:cs="Calibri"/>
          <w:i/>
          <w:iCs/>
          <w:lang w:val="en-US"/>
        </w:rPr>
        <w:t>European Journal of Work and Organizational Psychology</w:t>
      </w:r>
      <w:r w:rsidRPr="00FE4CC2">
        <w:rPr>
          <w:rFonts w:ascii="Calibri" w:hAnsi="Calibri" w:cs="Calibri"/>
          <w:lang w:val="en-US"/>
        </w:rPr>
        <w:t xml:space="preserve">, </w:t>
      </w:r>
      <w:r w:rsidRPr="00FE4CC2">
        <w:rPr>
          <w:rFonts w:ascii="Calibri" w:hAnsi="Calibri" w:cs="Calibri"/>
          <w:i/>
          <w:iCs/>
          <w:lang w:val="en-US"/>
        </w:rPr>
        <w:t>26</w:t>
      </w:r>
      <w:r w:rsidRPr="00FE4CC2">
        <w:rPr>
          <w:rFonts w:ascii="Calibri" w:hAnsi="Calibri" w:cs="Calibri"/>
          <w:lang w:val="en-US"/>
        </w:rPr>
        <w:t>(5), 768–777. https://doi.org/10.1080/1359432X.2017.1358164</w:t>
      </w:r>
    </w:p>
    <w:p w14:paraId="2D4B3FCF" w14:textId="228EB735" w:rsidR="00EF3DE4" w:rsidRPr="00FE4CC2" w:rsidRDefault="00EF3DE4" w:rsidP="00EF3DE4">
      <w:pPr>
        <w:spacing w:line="240" w:lineRule="auto"/>
        <w:rPr>
          <w:lang w:val="fr-CH"/>
        </w:rPr>
      </w:pPr>
      <w:r w:rsidRPr="00FE4CC2">
        <w:rPr>
          <w:lang w:val="fr-CH"/>
        </w:rPr>
        <w:fldChar w:fldCharType="end"/>
      </w:r>
    </w:p>
    <w:sectPr w:rsidR="00EF3DE4" w:rsidRPr="00FE4CC2">
      <w:footerReference w:type="default" r:id="rId6"/>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9AE2A13" w14:textId="77777777" w:rsidR="00720EA1" w:rsidRDefault="00720EA1" w:rsidP="00EF3DE4">
      <w:pPr>
        <w:spacing w:after="0" w:line="240" w:lineRule="auto"/>
      </w:pPr>
      <w:r>
        <w:separator/>
      </w:r>
    </w:p>
  </w:endnote>
  <w:endnote w:type="continuationSeparator" w:id="0">
    <w:p w14:paraId="63EB29AA" w14:textId="77777777" w:rsidR="00720EA1" w:rsidRDefault="00720EA1" w:rsidP="00EF3DE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88655380"/>
      <w:docPartObj>
        <w:docPartGallery w:val="Page Numbers (Bottom of Page)"/>
        <w:docPartUnique/>
      </w:docPartObj>
    </w:sdtPr>
    <w:sdtContent>
      <w:p w14:paraId="623FEA43" w14:textId="37B421EE" w:rsidR="00EF3DE4" w:rsidRDefault="00EF3DE4">
        <w:pPr>
          <w:pStyle w:val="Footer"/>
        </w:pPr>
        <w:r>
          <w:rPr>
            <w:noProof/>
          </w:rPr>
          <mc:AlternateContent>
            <mc:Choice Requires="wps">
              <w:drawing>
                <wp:anchor distT="0" distB="0" distL="114300" distR="114300" simplePos="0" relativeHeight="251659264" behindDoc="0" locked="0" layoutInCell="1" allowOverlap="1" wp14:anchorId="7FE6FEE3" wp14:editId="4C34B383">
                  <wp:simplePos x="0" y="0"/>
                  <wp:positionH relativeFrom="leftMargin">
                    <wp:align>center</wp:align>
                  </wp:positionH>
                  <wp:positionV relativeFrom="bottomMargin">
                    <wp:align>top</wp:align>
                  </wp:positionV>
                  <wp:extent cx="762000" cy="895350"/>
                  <wp:effectExtent l="0" t="0" r="0" b="0"/>
                  <wp:wrapNone/>
                  <wp:docPr id="1" name="Rechteck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2000" cy="8953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sdt>
                              <w:sdtPr>
                                <w:rPr>
                                  <w:rFonts w:asciiTheme="majorHAnsi" w:eastAsiaTheme="majorEastAsia" w:hAnsiTheme="majorHAnsi" w:cstheme="majorBidi"/>
                                  <w:sz w:val="48"/>
                                  <w:szCs w:val="48"/>
                                </w:rPr>
                                <w:id w:val="-337773624"/>
                              </w:sdtPr>
                              <w:sdtContent>
                                <w:sdt>
                                  <w:sdtPr>
                                    <w:rPr>
                                      <w:rFonts w:asciiTheme="majorHAnsi" w:eastAsiaTheme="majorEastAsia" w:hAnsiTheme="majorHAnsi" w:cstheme="majorBidi"/>
                                      <w:sz w:val="48"/>
                                      <w:szCs w:val="48"/>
                                    </w:rPr>
                                    <w:id w:val="-2085828292"/>
                                  </w:sdtPr>
                                  <w:sdtContent>
                                    <w:p w14:paraId="5BCD4FB0" w14:textId="77777777" w:rsidR="00EF3DE4" w:rsidRDefault="00EF3DE4">
                                      <w:pPr>
                                        <w:jc w:val="center"/>
                                        <w:rPr>
                                          <w:rFonts w:asciiTheme="majorHAnsi" w:eastAsiaTheme="majorEastAsia" w:hAnsiTheme="majorHAnsi" w:cstheme="majorBidi"/>
                                          <w:sz w:val="48"/>
                                          <w:szCs w:val="48"/>
                                        </w:rPr>
                                      </w:pPr>
                                      <w:r>
                                        <w:rPr>
                                          <w:rFonts w:eastAsiaTheme="minorEastAsia" w:cs="Times New Roman"/>
                                        </w:rPr>
                                        <w:fldChar w:fldCharType="begin"/>
                                      </w:r>
                                      <w:r>
                                        <w:instrText>PAGE   \* MERGEFORMAT</w:instrText>
                                      </w:r>
                                      <w:r>
                                        <w:rPr>
                                          <w:rFonts w:eastAsiaTheme="minorEastAsia" w:cs="Times New Roman"/>
                                        </w:rPr>
                                        <w:fldChar w:fldCharType="separate"/>
                                      </w:r>
                                      <w:r>
                                        <w:rPr>
                                          <w:rFonts w:asciiTheme="majorHAnsi" w:eastAsiaTheme="majorEastAsia" w:hAnsiTheme="majorHAnsi" w:cstheme="majorBidi"/>
                                          <w:sz w:val="48"/>
                                          <w:szCs w:val="48"/>
                                          <w:lang w:val="de-DE"/>
                                        </w:rPr>
                                        <w:t>2</w:t>
                                      </w:r>
                                      <w:r>
                                        <w:rPr>
                                          <w:rFonts w:asciiTheme="majorHAnsi" w:eastAsiaTheme="majorEastAsia" w:hAnsiTheme="majorHAnsi" w:cstheme="majorBidi"/>
                                          <w:sz w:val="48"/>
                                          <w:szCs w:val="48"/>
                                        </w:rPr>
                                        <w:fldChar w:fldCharType="end"/>
                                      </w:r>
                                    </w:p>
                                  </w:sdtContent>
                                </w:sdt>
                              </w:sdtContent>
                            </w:sdt>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FE6FEE3" id="Rechteck 1" o:spid="_x0000_s1026" style="position:absolute;margin-left:0;margin-top:0;width:60pt;height:70.5pt;z-index:251659264;visibility:visible;mso-wrap-style:square;mso-width-percent:0;mso-height-percent:0;mso-wrap-distance-left:9pt;mso-wrap-distance-top:0;mso-wrap-distance-right:9pt;mso-wrap-distance-bottom:0;mso-position-horizontal:center;mso-position-horizontal-relative:left-margin-area;mso-position-vertical:top;mso-position-vertical-relative:bottom-margin-area;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" stroked="f">
                  <v:textbox>
                    <w:txbxContent>
                      <w:sdt>
                        <w:sdtPr>
                          <w:rPr>
                            <w:rFonts w:asciiTheme="majorHAnsi" w:eastAsiaTheme="majorEastAsia" w:hAnsiTheme="majorHAnsi" w:cstheme="majorBidi"/>
                            <w:sz w:val="48"/>
                            <w:szCs w:val="48"/>
                          </w:rPr>
                          <w:id w:val="-337773624"/>
                        </w:sdtPr>
                        <w:sdtContent>
                          <w:sdt>
                            <w:sdtPr>
                              <w:rPr>
                                <w:rFonts w:asciiTheme="majorHAnsi" w:eastAsiaTheme="majorEastAsia" w:hAnsiTheme="majorHAnsi" w:cstheme="majorBidi"/>
                                <w:sz w:val="48"/>
                                <w:szCs w:val="48"/>
                              </w:rPr>
                              <w:id w:val="-2085828292"/>
                            </w:sdtPr>
                            <w:sdtContent>
                              <w:p w14:paraId="5BCD4FB0" w14:textId="77777777" w:rsidR="00EF3DE4" w:rsidRDefault="00EF3DE4">
                                <w:pPr>
                                  <w:jc w:val="center"/>
                                  <w:rPr>
                                    <w:rFonts w:asciiTheme="majorHAnsi" w:eastAsiaTheme="majorEastAsia" w:hAnsiTheme="majorHAnsi" w:cstheme="majorBidi"/>
                                    <w:sz w:val="48"/>
                                    <w:szCs w:val="48"/>
                                  </w:rPr>
                                </w:pPr>
                                <w:r>
                                  <w:rPr>
                                    <w:rFonts w:eastAsiaTheme="minorEastAsia" w:cs="Times New Roman"/>
                                  </w:rPr>
                                  <w:fldChar w:fldCharType="begin"/>
                                </w:r>
                                <w:r>
                                  <w:instrText>PAGE   \* MERGEFORMAT</w:instrText>
                                </w:r>
                                <w:r>
                                  <w:rPr>
                                    <w:rFonts w:eastAsiaTheme="minorEastAsia" w:cs="Times New Roman"/>
                                  </w:rPr>
                                  <w:fldChar w:fldCharType="separate"/>
                                </w:r>
                                <w:r>
                                  <w:rPr>
                                    <w:rFonts w:asciiTheme="majorHAnsi" w:eastAsiaTheme="majorEastAsia" w:hAnsiTheme="majorHAnsi" w:cstheme="majorBidi"/>
                                    <w:sz w:val="48"/>
                                    <w:szCs w:val="48"/>
                                    <w:lang w:val="de-DE"/>
                                  </w:rPr>
                                  <w:t>2</w:t>
                                </w:r>
                                <w:r>
                                  <w:rPr>
                                    <w:rFonts w:asciiTheme="majorHAnsi" w:eastAsiaTheme="majorEastAsia" w:hAnsiTheme="majorHAnsi" w:cstheme="majorBidi"/>
                                    <w:sz w:val="48"/>
                                    <w:szCs w:val="48"/>
                                  </w:rPr>
                                  <w:fldChar w:fldCharType="end"/>
                                </w:r>
                              </w:p>
                            </w:sdtContent>
                          </w:sdt>
                        </w:sdtContent>
                      </w:sdt>
                    </w:txbxContent>
                  </v:textbox>
                  <w10:wrap anchorx="margin" anchory="margin"/>
                </v:rect>
              </w:pict>
            </mc:Fallback>
          </mc:AlternateConten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444795B" w14:textId="77777777" w:rsidR="00720EA1" w:rsidRDefault="00720EA1" w:rsidP="00EF3DE4">
      <w:pPr>
        <w:spacing w:after="0" w:line="240" w:lineRule="auto"/>
      </w:pPr>
      <w:r>
        <w:separator/>
      </w:r>
    </w:p>
  </w:footnote>
  <w:footnote w:type="continuationSeparator" w:id="0">
    <w:p w14:paraId="72597EB0" w14:textId="77777777" w:rsidR="00720EA1" w:rsidRDefault="00720EA1" w:rsidP="00EF3DE4">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F3DE4"/>
    <w:rsid w:val="00683E1D"/>
    <w:rsid w:val="00720EA1"/>
    <w:rsid w:val="00867C06"/>
    <w:rsid w:val="00D20DBC"/>
    <w:rsid w:val="00EF3DE4"/>
    <w:rsid w:val="00F12D10"/>
    <w:rsid w:val="00F513D5"/>
    <w:rsid w:val="00FE4CC2"/>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476F428"/>
  <w15:chartTrackingRefBased/>
  <w15:docId w15:val="{BE91DF99-8F27-47FE-8F28-889E956C58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de-CH"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EF3DE4"/>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EF3DE4"/>
    <w:pPr>
      <w:spacing w:after="0" w:line="480" w:lineRule="auto"/>
      <w:ind w:left="720" w:hanging="720"/>
    </w:pPr>
  </w:style>
  <w:style w:type="paragraph" w:styleId="Header">
    <w:name w:val="header"/>
    <w:basedOn w:val="Normal"/>
    <w:link w:val="HeaderChar"/>
    <w:uiPriority w:val="99"/>
    <w:unhideWhenUsed/>
    <w:rsid w:val="00EF3DE4"/>
    <w:pPr>
      <w:tabs>
        <w:tab w:val="center" w:pos="4536"/>
        <w:tab w:val="right" w:pos="9072"/>
      </w:tabs>
      <w:spacing w:after="0" w:line="240" w:lineRule="auto"/>
    </w:pPr>
  </w:style>
  <w:style w:type="character" w:customStyle="1" w:styleId="HeaderChar">
    <w:name w:val="Header Char"/>
    <w:basedOn w:val="DefaultParagraphFont"/>
    <w:link w:val="Header"/>
    <w:uiPriority w:val="99"/>
    <w:rsid w:val="00EF3DE4"/>
  </w:style>
  <w:style w:type="paragraph" w:styleId="Footer">
    <w:name w:val="footer"/>
    <w:basedOn w:val="Normal"/>
    <w:link w:val="FooterChar"/>
    <w:uiPriority w:val="99"/>
    <w:unhideWhenUsed/>
    <w:rsid w:val="00EF3DE4"/>
    <w:pPr>
      <w:tabs>
        <w:tab w:val="center" w:pos="4536"/>
        <w:tab w:val="right" w:pos="9072"/>
      </w:tabs>
      <w:spacing w:after="0" w:line="240" w:lineRule="auto"/>
    </w:pPr>
  </w:style>
  <w:style w:type="character" w:customStyle="1" w:styleId="FooterChar">
    <w:name w:val="Footer Char"/>
    <w:basedOn w:val="DefaultParagraphFont"/>
    <w:link w:val="Footer"/>
    <w:uiPriority w:val="99"/>
    <w:rsid w:val="00EF3DE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1</Pages>
  <Words>71318</Words>
  <Characters>406515</Characters>
  <Application>Microsoft Office Word</Application>
  <DocSecurity>0</DocSecurity>
  <Lines>3387</Lines>
  <Paragraphs>953</Paragraphs>
  <ScaleCrop>false</ScaleCrop>
  <Company/>
  <LinksUpToDate>false</LinksUpToDate>
  <CharactersWithSpaces>4768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shija walter</dc:creator>
  <cp:keywords/>
  <dc:description/>
  <cp:lastModifiedBy>Shivani Emerald</cp:lastModifiedBy>
  <cp:revision>4</cp:revision>
  <dcterms:created xsi:type="dcterms:W3CDTF">2023-04-03T12:28:00Z</dcterms:created>
  <dcterms:modified xsi:type="dcterms:W3CDTF">2023-04-13T08: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iRLa9gR2"/&gt;&lt;style id="http://www.zotero.org/styles/apa" locale="en-US" hasBibliography="1" bibliographyStyleHasBeenSet="1"/&gt;&lt;prefs&gt;&lt;pref name="fieldType" value="Field"/&gt;&lt;/prefs&gt;&lt;/data&gt;</vt:lpwstr>
  </property>
</Properties>
</file>